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D59A33" w14:textId="371352B5" w:rsidR="005C6B9E" w:rsidRDefault="003C0286" w:rsidP="005C6B9E">
      <w:pPr>
        <w:pStyle w:val="Subtitle"/>
        <w:spacing w:after="0"/>
        <w:rPr>
          <w:lang w:val="id-ID"/>
        </w:rPr>
      </w:pPr>
      <w:r w:rsidRPr="00B32124">
        <w:rPr>
          <w:lang w:val="id-ID"/>
        </w:rPr>
        <w:t xml:space="preserve">Pengaruh </w:t>
      </w:r>
      <w:r w:rsidR="005A198E">
        <w:rPr>
          <w:lang w:val="id-ID"/>
        </w:rPr>
        <w:t>Kualitas</w:t>
      </w:r>
      <w:r w:rsidRPr="00B32124">
        <w:rPr>
          <w:lang w:val="id-ID"/>
        </w:rPr>
        <w:t xml:space="preserve"> Pengalaman, Kepercayaan </w:t>
      </w:r>
      <w:r w:rsidR="00D376D6">
        <w:rPr>
          <w:lang w:val="id-ID"/>
        </w:rPr>
        <w:t>d</w:t>
      </w:r>
      <w:r w:rsidRPr="00B32124">
        <w:rPr>
          <w:lang w:val="id-ID"/>
        </w:rPr>
        <w:t xml:space="preserve">an Kepuasan </w:t>
      </w:r>
      <w:r w:rsidR="005C6B9E">
        <w:rPr>
          <w:lang w:val="en-GB"/>
        </w:rPr>
        <w:t>t</w:t>
      </w:r>
      <w:r w:rsidRPr="00B32124">
        <w:rPr>
          <w:lang w:val="id-ID"/>
        </w:rPr>
        <w:t xml:space="preserve">erhadap Keterlibatan </w:t>
      </w:r>
      <w:r w:rsidR="00D376D6">
        <w:rPr>
          <w:lang w:val="id-ID"/>
        </w:rPr>
        <w:t>d</w:t>
      </w:r>
      <w:r w:rsidRPr="00B32124">
        <w:rPr>
          <w:lang w:val="id-ID"/>
        </w:rPr>
        <w:t>an Loyalitas Pelanggan</w:t>
      </w:r>
    </w:p>
    <w:p w14:paraId="7F402B0D" w14:textId="17897670" w:rsidR="00CA3AD8" w:rsidRPr="00B32124" w:rsidRDefault="005C6B9E" w:rsidP="005C6B9E">
      <w:pPr>
        <w:pStyle w:val="Subtitle"/>
        <w:spacing w:after="300"/>
        <w:rPr>
          <w:lang w:val="id-ID"/>
        </w:rPr>
      </w:pPr>
      <w:r>
        <w:rPr>
          <w:lang w:val="en-GB"/>
        </w:rPr>
        <w:t>p</w:t>
      </w:r>
      <w:r w:rsidR="003C0286" w:rsidRPr="00B32124">
        <w:rPr>
          <w:lang w:val="id-ID"/>
        </w:rPr>
        <w:t>ada Pengguna E-Wallet</w:t>
      </w:r>
    </w:p>
    <w:p w14:paraId="5BC07B25" w14:textId="51655F77" w:rsidR="00CA3AD8" w:rsidRPr="00B32124" w:rsidRDefault="003C0286" w:rsidP="005C6B9E">
      <w:pPr>
        <w:spacing w:after="0" w:line="240" w:lineRule="auto"/>
        <w:jc w:val="center"/>
        <w:rPr>
          <w:rFonts w:ascii="Times New Roman" w:eastAsia="Times New Roman" w:hAnsi="Times New Roman" w:cs="Times New Roman"/>
          <w:b/>
          <w:sz w:val="24"/>
          <w:szCs w:val="24"/>
          <w:lang w:val="id-ID"/>
        </w:rPr>
      </w:pPr>
      <w:r w:rsidRPr="00B32124">
        <w:rPr>
          <w:rFonts w:ascii="Times New Roman" w:eastAsia="Times New Roman" w:hAnsi="Times New Roman" w:cs="Times New Roman"/>
          <w:b/>
          <w:sz w:val="24"/>
          <w:szCs w:val="24"/>
          <w:lang w:val="id-ID"/>
        </w:rPr>
        <w:t>Natasya Aprilia Ningrum</w:t>
      </w:r>
      <w:r w:rsidR="00163805" w:rsidRPr="00B32124">
        <w:rPr>
          <w:rFonts w:ascii="Times New Roman" w:eastAsia="Times New Roman" w:hAnsi="Times New Roman" w:cs="Times New Roman"/>
          <w:b/>
          <w:sz w:val="24"/>
          <w:szCs w:val="24"/>
          <w:vertAlign w:val="superscript"/>
          <w:lang w:val="id-ID"/>
        </w:rPr>
        <w:t>1</w:t>
      </w:r>
      <w:r w:rsidR="00163805" w:rsidRPr="00B32124">
        <w:rPr>
          <w:rFonts w:ascii="Times New Roman" w:eastAsia="Times New Roman" w:hAnsi="Times New Roman" w:cs="Times New Roman"/>
          <w:b/>
          <w:sz w:val="24"/>
          <w:szCs w:val="24"/>
          <w:lang w:val="id-ID"/>
        </w:rPr>
        <w:t xml:space="preserve">, </w:t>
      </w:r>
      <w:r w:rsidRPr="00B32124">
        <w:rPr>
          <w:rFonts w:ascii="Times New Roman" w:eastAsia="Times New Roman" w:hAnsi="Times New Roman" w:cs="Times New Roman"/>
          <w:b/>
          <w:sz w:val="24"/>
          <w:szCs w:val="24"/>
          <w:lang w:val="id-ID"/>
        </w:rPr>
        <w:t>Yuyus Yudistria</w:t>
      </w:r>
      <w:r w:rsidR="00163805" w:rsidRPr="00B32124">
        <w:rPr>
          <w:rFonts w:ascii="Times New Roman" w:eastAsia="Times New Roman" w:hAnsi="Times New Roman" w:cs="Times New Roman"/>
          <w:b/>
          <w:sz w:val="24"/>
          <w:szCs w:val="24"/>
          <w:vertAlign w:val="superscript"/>
          <w:lang w:val="id-ID"/>
        </w:rPr>
        <w:t>2</w:t>
      </w:r>
    </w:p>
    <w:p w14:paraId="02412A2A" w14:textId="4C536DFF" w:rsidR="00CA3AD8" w:rsidRPr="00B32124" w:rsidRDefault="00163805" w:rsidP="005C6B9E">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id-ID"/>
        </w:rPr>
      </w:pPr>
      <w:r w:rsidRPr="00B32124">
        <w:rPr>
          <w:rFonts w:ascii="Times New Roman" w:eastAsia="Times New Roman" w:hAnsi="Times New Roman" w:cs="Times New Roman"/>
          <w:color w:val="000000"/>
          <w:sz w:val="24"/>
          <w:szCs w:val="24"/>
          <w:vertAlign w:val="superscript"/>
          <w:lang w:val="id-ID"/>
        </w:rPr>
        <w:t>1,</w:t>
      </w:r>
      <w:r w:rsidR="003C0286" w:rsidRPr="00B32124">
        <w:rPr>
          <w:rFonts w:ascii="Times New Roman" w:eastAsia="Times New Roman" w:hAnsi="Times New Roman" w:cs="Times New Roman"/>
          <w:color w:val="000000"/>
          <w:sz w:val="24"/>
          <w:szCs w:val="24"/>
          <w:vertAlign w:val="superscript"/>
          <w:lang w:val="id-ID"/>
        </w:rPr>
        <w:t>2</w:t>
      </w:r>
      <w:r w:rsidR="008C0530" w:rsidRPr="00B32124">
        <w:rPr>
          <w:rFonts w:ascii="Times New Roman" w:eastAsia="Times New Roman" w:hAnsi="Times New Roman" w:cs="Times New Roman"/>
          <w:color w:val="000000"/>
          <w:sz w:val="24"/>
          <w:szCs w:val="24"/>
          <w:lang w:val="id-ID"/>
        </w:rPr>
        <w:t>Manajemen</w:t>
      </w:r>
      <w:r w:rsidRPr="00B32124">
        <w:rPr>
          <w:rFonts w:ascii="Times New Roman" w:eastAsia="Times New Roman" w:hAnsi="Times New Roman" w:cs="Times New Roman"/>
          <w:color w:val="000000"/>
          <w:sz w:val="24"/>
          <w:szCs w:val="24"/>
          <w:lang w:val="id-ID"/>
        </w:rPr>
        <w:t>,</w:t>
      </w:r>
      <w:r w:rsidR="008C0530" w:rsidRPr="00B32124">
        <w:rPr>
          <w:rFonts w:ascii="Times New Roman" w:eastAsia="Times New Roman" w:hAnsi="Times New Roman" w:cs="Times New Roman"/>
          <w:color w:val="000000"/>
          <w:sz w:val="24"/>
          <w:szCs w:val="24"/>
          <w:lang w:val="id-ID"/>
        </w:rPr>
        <w:t xml:space="preserve"> Ekonomi dan bisnis</w:t>
      </w:r>
      <w:r w:rsidRPr="00B32124">
        <w:rPr>
          <w:rFonts w:ascii="Times New Roman" w:eastAsia="Times New Roman" w:hAnsi="Times New Roman" w:cs="Times New Roman"/>
          <w:color w:val="000000"/>
          <w:sz w:val="24"/>
          <w:szCs w:val="24"/>
          <w:lang w:val="id-ID"/>
        </w:rPr>
        <w:t>,</w:t>
      </w:r>
      <w:r w:rsidR="008C0530" w:rsidRPr="00B32124">
        <w:rPr>
          <w:rFonts w:ascii="Times New Roman" w:eastAsia="Times New Roman" w:hAnsi="Times New Roman" w:cs="Times New Roman"/>
          <w:color w:val="000000"/>
          <w:sz w:val="24"/>
          <w:szCs w:val="24"/>
          <w:lang w:val="id-ID"/>
        </w:rPr>
        <w:t xml:space="preserve"> Universitas Esa Unggul</w:t>
      </w:r>
      <w:r w:rsidRPr="00B32124">
        <w:rPr>
          <w:rFonts w:ascii="Times New Roman" w:eastAsia="Times New Roman" w:hAnsi="Times New Roman" w:cs="Times New Roman"/>
          <w:color w:val="000000"/>
          <w:sz w:val="24"/>
          <w:szCs w:val="24"/>
          <w:lang w:val="id-ID"/>
        </w:rPr>
        <w:t>,</w:t>
      </w:r>
      <w:r w:rsidR="008C0530" w:rsidRPr="00B32124">
        <w:rPr>
          <w:rFonts w:ascii="Times New Roman" w:eastAsia="Times New Roman" w:hAnsi="Times New Roman" w:cs="Times New Roman"/>
          <w:color w:val="000000"/>
          <w:sz w:val="24"/>
          <w:szCs w:val="24"/>
          <w:lang w:val="id-ID"/>
        </w:rPr>
        <w:t xml:space="preserve"> Jakarta</w:t>
      </w:r>
      <w:r w:rsidRPr="00B32124">
        <w:rPr>
          <w:rFonts w:ascii="Times New Roman" w:eastAsia="Times New Roman" w:hAnsi="Times New Roman" w:cs="Times New Roman"/>
          <w:color w:val="000000"/>
          <w:sz w:val="24"/>
          <w:szCs w:val="24"/>
          <w:lang w:val="id-ID"/>
        </w:rPr>
        <w:t xml:space="preserve">, Indonesia </w:t>
      </w:r>
    </w:p>
    <w:p w14:paraId="78EF697A" w14:textId="5EE11BCE" w:rsidR="00CA3AD8" w:rsidRPr="00B32124" w:rsidRDefault="00163805" w:rsidP="005C6B9E">
      <w:pPr>
        <w:spacing w:after="0" w:line="240" w:lineRule="auto"/>
        <w:jc w:val="center"/>
        <w:rPr>
          <w:rFonts w:ascii="Times New Roman" w:eastAsia="Times New Roman" w:hAnsi="Times New Roman" w:cs="Times New Roman"/>
          <w:sz w:val="24"/>
          <w:szCs w:val="24"/>
          <w:lang w:val="id-ID"/>
        </w:rPr>
      </w:pPr>
      <w:r w:rsidRPr="00B32124">
        <w:rPr>
          <w:rFonts w:ascii="Times New Roman" w:eastAsia="Times New Roman" w:hAnsi="Times New Roman" w:cs="Times New Roman"/>
          <w:sz w:val="24"/>
          <w:szCs w:val="24"/>
          <w:lang w:val="id-ID"/>
        </w:rPr>
        <w:t xml:space="preserve">Email: </w:t>
      </w:r>
      <w:r w:rsidRPr="00B32124">
        <w:rPr>
          <w:rFonts w:ascii="Times New Roman" w:eastAsia="Times New Roman" w:hAnsi="Times New Roman" w:cs="Times New Roman"/>
          <w:sz w:val="24"/>
          <w:szCs w:val="24"/>
          <w:vertAlign w:val="superscript"/>
          <w:lang w:val="id-ID"/>
        </w:rPr>
        <w:t>1</w:t>
      </w:r>
      <w:r w:rsidR="008C0530" w:rsidRPr="00B32124">
        <w:rPr>
          <w:rFonts w:ascii="Times New Roman" w:eastAsia="Times New Roman" w:hAnsi="Times New Roman" w:cs="Times New Roman"/>
          <w:sz w:val="24"/>
          <w:szCs w:val="24"/>
          <w:lang w:val="id-ID"/>
        </w:rPr>
        <w:t>natasyaprilia22</w:t>
      </w:r>
      <w:r w:rsidRPr="00B32124">
        <w:rPr>
          <w:rFonts w:ascii="Times New Roman" w:eastAsia="Times New Roman" w:hAnsi="Times New Roman" w:cs="Times New Roman"/>
          <w:sz w:val="24"/>
          <w:szCs w:val="24"/>
          <w:lang w:val="id-ID"/>
        </w:rPr>
        <w:t>@</w:t>
      </w:r>
      <w:r w:rsidR="008C0530" w:rsidRPr="00B32124">
        <w:rPr>
          <w:rFonts w:ascii="Times New Roman" w:eastAsia="Times New Roman" w:hAnsi="Times New Roman" w:cs="Times New Roman"/>
          <w:sz w:val="24"/>
          <w:szCs w:val="24"/>
          <w:lang w:val="id-ID"/>
        </w:rPr>
        <w:t>gmail</w:t>
      </w:r>
      <w:r w:rsidRPr="00B32124">
        <w:rPr>
          <w:rFonts w:ascii="Times New Roman" w:eastAsia="Times New Roman" w:hAnsi="Times New Roman" w:cs="Times New Roman"/>
          <w:sz w:val="24"/>
          <w:szCs w:val="24"/>
          <w:lang w:val="id-ID"/>
        </w:rPr>
        <w:t xml:space="preserve">.com, </w:t>
      </w:r>
      <w:r w:rsidRPr="00B32124">
        <w:rPr>
          <w:rFonts w:ascii="Times New Roman" w:eastAsia="Times New Roman" w:hAnsi="Times New Roman" w:cs="Times New Roman"/>
          <w:sz w:val="24"/>
          <w:szCs w:val="24"/>
          <w:vertAlign w:val="superscript"/>
          <w:lang w:val="id-ID"/>
        </w:rPr>
        <w:t>2</w:t>
      </w:r>
      <w:r w:rsidR="008C0530" w:rsidRPr="00B32124">
        <w:rPr>
          <w:rFonts w:ascii="Times New Roman" w:eastAsia="Times New Roman" w:hAnsi="Times New Roman" w:cs="Times New Roman"/>
          <w:sz w:val="24"/>
          <w:szCs w:val="24"/>
          <w:lang w:val="id-ID"/>
        </w:rPr>
        <w:t>yuyus.yudistria</w:t>
      </w:r>
      <w:r w:rsidRPr="00B32124">
        <w:rPr>
          <w:rFonts w:ascii="Times New Roman" w:eastAsia="Times New Roman" w:hAnsi="Times New Roman" w:cs="Times New Roman"/>
          <w:sz w:val="24"/>
          <w:szCs w:val="24"/>
          <w:lang w:val="id-ID"/>
        </w:rPr>
        <w:t>@</w:t>
      </w:r>
      <w:r w:rsidR="008C0530" w:rsidRPr="00B32124">
        <w:rPr>
          <w:rFonts w:ascii="Times New Roman" w:eastAsia="Times New Roman" w:hAnsi="Times New Roman" w:cs="Times New Roman"/>
          <w:sz w:val="24"/>
          <w:szCs w:val="24"/>
          <w:lang w:val="id-ID"/>
        </w:rPr>
        <w:t>esaunggul.ac.id</w:t>
      </w:r>
      <w:r w:rsidRPr="00B32124">
        <w:rPr>
          <w:rFonts w:ascii="Times New Roman" w:eastAsia="Times New Roman" w:hAnsi="Times New Roman" w:cs="Times New Roman"/>
          <w:sz w:val="24"/>
          <w:szCs w:val="24"/>
          <w:lang w:val="id-ID"/>
        </w:rPr>
        <w:t xml:space="preserve"> </w:t>
      </w:r>
    </w:p>
    <w:p w14:paraId="2288C8A6" w14:textId="77777777" w:rsidR="00CA3AD8" w:rsidRDefault="00CA3AD8" w:rsidP="005C6B9E">
      <w:pPr>
        <w:spacing w:after="0" w:line="240" w:lineRule="auto"/>
        <w:rPr>
          <w:rFonts w:ascii="Times New Roman" w:eastAsia="Times New Roman" w:hAnsi="Times New Roman" w:cs="Times New Roman"/>
          <w:i/>
          <w:color w:val="FF0000"/>
          <w:sz w:val="24"/>
          <w:szCs w:val="24"/>
          <w:lang w:val="id-ID"/>
        </w:rPr>
      </w:pPr>
    </w:p>
    <w:p w14:paraId="251A002F" w14:textId="77777777" w:rsidR="002059B3" w:rsidRPr="00B32124" w:rsidRDefault="002059B3" w:rsidP="005C6B9E">
      <w:pPr>
        <w:spacing w:after="0" w:line="240" w:lineRule="auto"/>
        <w:rPr>
          <w:rFonts w:ascii="Times New Roman" w:eastAsia="Times New Roman" w:hAnsi="Times New Roman" w:cs="Times New Roman"/>
          <w:i/>
          <w:color w:val="FF0000"/>
          <w:sz w:val="24"/>
          <w:szCs w:val="24"/>
          <w:lang w:val="id-ID"/>
        </w:rPr>
      </w:pPr>
    </w:p>
    <w:p w14:paraId="74864884" w14:textId="77777777" w:rsidR="00CA3AD8" w:rsidRDefault="00163805" w:rsidP="005C6B9E">
      <w:pPr>
        <w:spacing w:after="0" w:line="240" w:lineRule="auto"/>
        <w:rPr>
          <w:rFonts w:ascii="Times New Roman" w:eastAsia="Times New Roman" w:hAnsi="Times New Roman" w:cs="Times New Roman"/>
          <w:b/>
          <w:i/>
          <w:sz w:val="24"/>
          <w:szCs w:val="24"/>
          <w:lang w:val="id-ID"/>
        </w:rPr>
      </w:pPr>
      <w:r w:rsidRPr="00B32124">
        <w:rPr>
          <w:rFonts w:ascii="Times New Roman" w:eastAsia="Times New Roman" w:hAnsi="Times New Roman" w:cs="Times New Roman"/>
          <w:b/>
          <w:i/>
          <w:sz w:val="24"/>
          <w:szCs w:val="24"/>
          <w:lang w:val="id-ID"/>
        </w:rPr>
        <w:t>Abstract</w:t>
      </w:r>
    </w:p>
    <w:p w14:paraId="32187483" w14:textId="77777777" w:rsidR="001E57A2" w:rsidRPr="00B32124" w:rsidRDefault="001E57A2" w:rsidP="005C6B9E">
      <w:pPr>
        <w:spacing w:after="0" w:line="240" w:lineRule="auto"/>
        <w:rPr>
          <w:rFonts w:ascii="Times New Roman" w:eastAsia="Times New Roman" w:hAnsi="Times New Roman" w:cs="Times New Roman"/>
          <w:b/>
          <w:i/>
          <w:sz w:val="24"/>
          <w:szCs w:val="24"/>
          <w:lang w:val="id-ID"/>
        </w:rPr>
      </w:pPr>
    </w:p>
    <w:p w14:paraId="5205E8FA" w14:textId="5BC96A72" w:rsidR="00CA3AD8" w:rsidRPr="00B32124" w:rsidRDefault="0039555E" w:rsidP="005C6B9E">
      <w:pPr>
        <w:spacing w:after="0" w:line="240" w:lineRule="auto"/>
        <w:jc w:val="both"/>
        <w:rPr>
          <w:rFonts w:ascii="Times New Roman" w:eastAsia="Times New Roman" w:hAnsi="Times New Roman" w:cs="Times New Roman"/>
          <w:sz w:val="24"/>
          <w:szCs w:val="24"/>
          <w:lang w:val="id-ID"/>
        </w:rPr>
      </w:pPr>
      <w:r w:rsidRPr="00B32124">
        <w:rPr>
          <w:rFonts w:ascii="Times New Roman" w:eastAsia="Times New Roman" w:hAnsi="Times New Roman" w:cs="Times New Roman"/>
          <w:i/>
          <w:color w:val="000000"/>
          <w:sz w:val="24"/>
          <w:szCs w:val="24"/>
          <w:lang w:val="id-ID"/>
        </w:rPr>
        <w:t xml:space="preserve">Technological developments have driven innovation in payment systems through </w:t>
      </w:r>
      <w:r w:rsidRPr="00B32124">
        <w:rPr>
          <w:rFonts w:ascii="Times New Roman" w:eastAsia="Times New Roman" w:hAnsi="Times New Roman" w:cs="Times New Roman"/>
          <w:i/>
          <w:iCs/>
          <w:color w:val="000000"/>
          <w:sz w:val="24"/>
          <w:szCs w:val="24"/>
          <w:lang w:val="id-ID"/>
        </w:rPr>
        <w:t>e-wallet</w:t>
      </w:r>
      <w:r w:rsidRPr="00B32124">
        <w:rPr>
          <w:rFonts w:ascii="Times New Roman" w:eastAsia="Times New Roman" w:hAnsi="Times New Roman" w:cs="Times New Roman"/>
          <w:i/>
          <w:color w:val="000000"/>
          <w:sz w:val="24"/>
          <w:szCs w:val="24"/>
          <w:lang w:val="id-ID"/>
        </w:rPr>
        <w:t xml:space="preserve">s, which facilitate cashless transactions and increase the popularity of services such as Gopay, Dana, ShopeePay, Ovo, and LinkAja in Indonesia, as well as encouraging service providers to create high value for customers, which in turn increases customer loyalty. This study analyzes the influence of experience quality, trust, and satisfaction on customer engagement and loyalty in the use of </w:t>
      </w:r>
      <w:r w:rsidRPr="00B32124">
        <w:rPr>
          <w:rFonts w:ascii="Times New Roman" w:eastAsia="Times New Roman" w:hAnsi="Times New Roman" w:cs="Times New Roman"/>
          <w:i/>
          <w:iCs/>
          <w:color w:val="000000"/>
          <w:sz w:val="24"/>
          <w:szCs w:val="24"/>
          <w:lang w:val="id-ID"/>
        </w:rPr>
        <w:t>e-wallet</w:t>
      </w:r>
      <w:r w:rsidRPr="00B32124">
        <w:rPr>
          <w:rFonts w:ascii="Times New Roman" w:eastAsia="Times New Roman" w:hAnsi="Times New Roman" w:cs="Times New Roman"/>
          <w:i/>
          <w:color w:val="000000"/>
          <w:sz w:val="24"/>
          <w:szCs w:val="24"/>
          <w:lang w:val="id-ID"/>
        </w:rPr>
        <w:t xml:space="preserve">s. A quantitative study using the Structural Equations Model (SEM) method was conducted, focusing on </w:t>
      </w:r>
      <w:r w:rsidRPr="00B32124">
        <w:rPr>
          <w:rFonts w:ascii="Times New Roman" w:eastAsia="Times New Roman" w:hAnsi="Times New Roman" w:cs="Times New Roman"/>
          <w:i/>
          <w:iCs/>
          <w:color w:val="000000"/>
          <w:sz w:val="24"/>
          <w:szCs w:val="24"/>
          <w:lang w:val="id-ID"/>
        </w:rPr>
        <w:t>e-wallet</w:t>
      </w:r>
      <w:r w:rsidRPr="00B32124">
        <w:rPr>
          <w:rFonts w:ascii="Times New Roman" w:eastAsia="Times New Roman" w:hAnsi="Times New Roman" w:cs="Times New Roman"/>
          <w:i/>
          <w:color w:val="000000"/>
          <w:sz w:val="24"/>
          <w:szCs w:val="24"/>
          <w:lang w:val="id-ID"/>
        </w:rPr>
        <w:t xml:space="preserve"> users. Data was collected through an online questionnaire using Google Forms with a purposive sampling method, resulting in 110 respondents. Data analysis was processed using SmartPLS4 software. The findings indicate that customer experience quality significantly influences customer trust and satisfaction, which in turn influence customer engagement, and ultimately, customer engagement, trust, and satisfaction positively impact customer loyalty. This study shows that customer experience quality has the greatest influence on trust, satisfaction, engagement, and loyalty toward </w:t>
      </w:r>
      <w:r w:rsidRPr="00B32124">
        <w:rPr>
          <w:rFonts w:ascii="Times New Roman" w:eastAsia="Times New Roman" w:hAnsi="Times New Roman" w:cs="Times New Roman"/>
          <w:i/>
          <w:iCs/>
          <w:color w:val="000000"/>
          <w:sz w:val="24"/>
          <w:szCs w:val="24"/>
          <w:lang w:val="id-ID"/>
        </w:rPr>
        <w:t>e-wallet</w:t>
      </w:r>
      <w:r w:rsidRPr="00B32124">
        <w:rPr>
          <w:rFonts w:ascii="Times New Roman" w:eastAsia="Times New Roman" w:hAnsi="Times New Roman" w:cs="Times New Roman"/>
          <w:i/>
          <w:color w:val="000000"/>
          <w:sz w:val="24"/>
          <w:szCs w:val="24"/>
          <w:lang w:val="id-ID"/>
        </w:rPr>
        <w:t>s, so companies should prioritize ease of use, speed, security, and personalization of services</w:t>
      </w:r>
    </w:p>
    <w:p w14:paraId="6C54A50A" w14:textId="77777777" w:rsidR="003E22A9" w:rsidRDefault="003E22A9" w:rsidP="005C6B9E">
      <w:pPr>
        <w:spacing w:after="0" w:line="240" w:lineRule="auto"/>
        <w:jc w:val="both"/>
        <w:rPr>
          <w:rFonts w:ascii="Times New Roman" w:eastAsia="Times New Roman" w:hAnsi="Times New Roman" w:cs="Times New Roman"/>
          <w:b/>
          <w:i/>
          <w:sz w:val="24"/>
          <w:szCs w:val="24"/>
          <w:lang w:val="id-ID"/>
        </w:rPr>
      </w:pPr>
    </w:p>
    <w:p w14:paraId="47C799B5" w14:textId="33E07C0F" w:rsidR="00CA3AD8" w:rsidRPr="005F2EF4" w:rsidRDefault="00163805" w:rsidP="005C6B9E">
      <w:pPr>
        <w:spacing w:after="0" w:line="240" w:lineRule="auto"/>
        <w:jc w:val="both"/>
        <w:rPr>
          <w:rFonts w:ascii="Times New Roman" w:hAnsi="Times New Roman" w:cs="Times New Roman"/>
          <w:i/>
          <w:sz w:val="24"/>
          <w:szCs w:val="24"/>
          <w:lang w:val="en-GB"/>
        </w:rPr>
      </w:pPr>
      <w:r w:rsidRPr="003E22A9">
        <w:rPr>
          <w:rFonts w:ascii="Times New Roman" w:eastAsia="Times New Roman" w:hAnsi="Times New Roman" w:cs="Times New Roman"/>
          <w:b/>
          <w:i/>
          <w:sz w:val="24"/>
          <w:szCs w:val="24"/>
          <w:lang w:val="id-ID"/>
        </w:rPr>
        <w:t xml:space="preserve">Keywords: </w:t>
      </w:r>
      <w:r w:rsidR="0039555E" w:rsidRPr="003E22A9">
        <w:rPr>
          <w:rFonts w:ascii="Times New Roman" w:hAnsi="Times New Roman" w:cs="Times New Roman"/>
          <w:i/>
          <w:sz w:val="24"/>
          <w:szCs w:val="24"/>
          <w:lang w:val="id-ID"/>
        </w:rPr>
        <w:t>Quality Experience, Customer Trust, Customer Satisfaction, Customer Engagement, Customer Loyalty</w:t>
      </w:r>
      <w:r w:rsidR="00DA30C0" w:rsidRPr="00DA30C0">
        <w:rPr>
          <w:rFonts w:ascii="Times New Roman" w:hAnsi="Times New Roman" w:cs="Times New Roman"/>
          <w:i/>
          <w:sz w:val="24"/>
          <w:szCs w:val="24"/>
          <w:lang w:val="en-GB"/>
        </w:rPr>
        <w:t>.</w:t>
      </w:r>
    </w:p>
    <w:p w14:paraId="4F609B41" w14:textId="77777777" w:rsidR="00CA3AD8" w:rsidRPr="00B32124" w:rsidRDefault="00CA3AD8" w:rsidP="005C6B9E">
      <w:pPr>
        <w:spacing w:after="0" w:line="240" w:lineRule="auto"/>
        <w:rPr>
          <w:rFonts w:ascii="Times New Roman" w:eastAsia="Times New Roman" w:hAnsi="Times New Roman" w:cs="Times New Roman"/>
          <w:b/>
          <w:sz w:val="24"/>
          <w:szCs w:val="24"/>
          <w:lang w:val="id-ID"/>
        </w:rPr>
      </w:pPr>
    </w:p>
    <w:p w14:paraId="19CEA1BE" w14:textId="352D577A" w:rsidR="00CA3AD8" w:rsidRDefault="00163805" w:rsidP="005C6B9E">
      <w:pPr>
        <w:spacing w:after="0" w:line="240" w:lineRule="auto"/>
        <w:rPr>
          <w:rFonts w:ascii="Times New Roman" w:eastAsia="Times New Roman" w:hAnsi="Times New Roman" w:cs="Times New Roman"/>
          <w:b/>
          <w:sz w:val="24"/>
          <w:szCs w:val="24"/>
          <w:lang w:val="id-ID"/>
        </w:rPr>
      </w:pPr>
      <w:r w:rsidRPr="00B32124">
        <w:rPr>
          <w:rFonts w:ascii="Times New Roman" w:eastAsia="Times New Roman" w:hAnsi="Times New Roman" w:cs="Times New Roman"/>
          <w:b/>
          <w:sz w:val="24"/>
          <w:szCs w:val="24"/>
          <w:lang w:val="id-ID"/>
        </w:rPr>
        <w:t>Abstrak</w:t>
      </w:r>
      <w:bookmarkStart w:id="0" w:name="_heading=h.gjdgxs" w:colFirst="0" w:colLast="0"/>
      <w:bookmarkEnd w:id="0"/>
    </w:p>
    <w:p w14:paraId="52079007" w14:textId="77777777" w:rsidR="003E42DC" w:rsidRPr="00B32124" w:rsidRDefault="003E42DC" w:rsidP="005C6B9E">
      <w:pPr>
        <w:spacing w:after="0" w:line="240" w:lineRule="auto"/>
        <w:rPr>
          <w:rFonts w:ascii="Times New Roman" w:eastAsia="Times New Roman" w:hAnsi="Times New Roman" w:cs="Times New Roman"/>
          <w:b/>
          <w:sz w:val="24"/>
          <w:szCs w:val="24"/>
          <w:lang w:val="id-ID"/>
        </w:rPr>
      </w:pPr>
    </w:p>
    <w:p w14:paraId="06B60E28" w14:textId="7F816DFB" w:rsidR="00CA3AD8" w:rsidRDefault="0039555E" w:rsidP="005C6B9E">
      <w:pPr>
        <w:spacing w:after="0" w:line="240" w:lineRule="auto"/>
        <w:jc w:val="both"/>
        <w:rPr>
          <w:rFonts w:ascii="Times New Roman" w:eastAsia="Times New Roman" w:hAnsi="Times New Roman" w:cs="Times New Roman"/>
          <w:sz w:val="24"/>
          <w:szCs w:val="24"/>
          <w:lang w:val="id-ID"/>
        </w:rPr>
      </w:pPr>
      <w:r w:rsidRPr="00B32124">
        <w:rPr>
          <w:rFonts w:ascii="Times New Roman" w:eastAsia="Times New Roman" w:hAnsi="Times New Roman" w:cs="Times New Roman"/>
          <w:sz w:val="24"/>
          <w:szCs w:val="24"/>
          <w:lang w:val="id-ID"/>
        </w:rPr>
        <w:t xml:space="preserve">Perkembangan teknologi telah mendorong inovasi dalam sistem pembayaran melalui e-wallet, yang mempermudah transaksi non-tunai dan meningkatkan popularitas layanan seperti Gopay, Dana, ShopeePay, Ovo, dan LinkAja di Indonesia, serta mendorong penyedia layanan untuk menciptakan nilai tinggi bagi pelanggan, yang pada gilirannya meningkatkan loyalitas pelanggan. Penelitian ini menganalisis pengaruh antara kualitas pengalaman, kepercayaan dan kepuasan terhadap keterlibatan dan loyalitas pelanggan pada penggunaan e-wallet. Penelitian kuantitatif dengan metode Structural Equations Model (SEM) dengan berfokus pada pengguna e-wallet. Data dikumpulkan melalui penyebaran kuesioner online menggunakan Google Form dengan metode purposive sampling, menghasilkan 110 responden. Pengolahan analisa data menggunakan perangkat lunak SmartPLS4. Temuan ini menunjukan bahwa kualitas pengalaman berpengaruh signifikan terhadap kepercayaan dan kepuasan pelanggan, yang selanjutnya kepercayaan dan kepuasan pelanggan berpengaruh terhadap keterlibatan pelanggan, dan pada akhirnya keterlibatan, kepercayaan, serta kepuasan pelanggan berdampak positif </w:t>
      </w:r>
      <w:r w:rsidRPr="00B32124">
        <w:rPr>
          <w:rFonts w:ascii="Times New Roman" w:eastAsia="Times New Roman" w:hAnsi="Times New Roman" w:cs="Times New Roman"/>
          <w:sz w:val="24"/>
          <w:szCs w:val="24"/>
          <w:lang w:val="id-ID"/>
        </w:rPr>
        <w:lastRenderedPageBreak/>
        <w:t>terhadap loyalitas pelanggan. Penelitian ini menunjukan kualitas pengalaman pelanggan memiliki pengaruh terbesar terhadap kepercayaan, kepuasan, keterlibatan, dan loyalitas e-wallet, sehingga perusahaan perlu mengutamakan kemudahan, kecepatan, keamanan, dan personalisasi layanan</w:t>
      </w:r>
    </w:p>
    <w:p w14:paraId="06191DCA" w14:textId="77777777" w:rsidR="00B15CA8" w:rsidRPr="00B32124" w:rsidRDefault="00B15CA8" w:rsidP="005C6B9E">
      <w:pPr>
        <w:spacing w:after="0" w:line="240" w:lineRule="auto"/>
        <w:jc w:val="both"/>
        <w:rPr>
          <w:rFonts w:ascii="Times New Roman" w:eastAsia="Times New Roman" w:hAnsi="Times New Roman" w:cs="Times New Roman"/>
          <w:sz w:val="24"/>
          <w:szCs w:val="24"/>
          <w:lang w:val="id-ID"/>
        </w:rPr>
      </w:pPr>
    </w:p>
    <w:p w14:paraId="55C74F31" w14:textId="4A9D5EC1" w:rsidR="00CA3AD8" w:rsidRPr="00B1045E" w:rsidRDefault="00163805" w:rsidP="005C6B9E">
      <w:pPr>
        <w:pBdr>
          <w:top w:val="nil"/>
          <w:left w:val="nil"/>
          <w:bottom w:val="nil"/>
          <w:right w:val="nil"/>
          <w:between w:val="nil"/>
        </w:pBdr>
        <w:spacing w:after="0" w:line="240" w:lineRule="auto"/>
        <w:jc w:val="both"/>
        <w:rPr>
          <w:rFonts w:ascii="Times New Roman" w:hAnsi="Times New Roman" w:cs="Times New Roman"/>
          <w:sz w:val="24"/>
          <w:szCs w:val="24"/>
          <w:lang w:val="en-GB"/>
        </w:rPr>
      </w:pPr>
      <w:r w:rsidRPr="00B1045E">
        <w:rPr>
          <w:rFonts w:ascii="Times New Roman" w:eastAsia="Times New Roman" w:hAnsi="Times New Roman" w:cs="Times New Roman"/>
          <w:b/>
          <w:color w:val="000000"/>
          <w:sz w:val="24"/>
          <w:szCs w:val="24"/>
          <w:lang w:val="id-ID"/>
        </w:rPr>
        <w:t>Kata Kunci:</w:t>
      </w:r>
      <w:r w:rsidRPr="00B1045E">
        <w:rPr>
          <w:rFonts w:ascii="Times New Roman" w:eastAsia="Times New Roman" w:hAnsi="Times New Roman" w:cs="Times New Roman"/>
          <w:color w:val="000000"/>
          <w:sz w:val="24"/>
          <w:szCs w:val="24"/>
          <w:lang w:val="id-ID"/>
        </w:rPr>
        <w:t xml:space="preserve"> </w:t>
      </w:r>
      <w:r w:rsidR="0039555E" w:rsidRPr="00B1045E">
        <w:rPr>
          <w:rFonts w:ascii="Times New Roman" w:hAnsi="Times New Roman" w:cs="Times New Roman"/>
          <w:sz w:val="24"/>
          <w:szCs w:val="24"/>
          <w:lang w:val="id-ID"/>
        </w:rPr>
        <w:t>Kualitas Pengalaman, Kepercayaan Pelanggan, Kepuasan Pelanggan, Keterlibatan Pelanggan, Loyalitas Pelanggan</w:t>
      </w:r>
      <w:r w:rsidR="00B1045E" w:rsidRPr="00B1045E">
        <w:rPr>
          <w:rFonts w:ascii="Times New Roman" w:hAnsi="Times New Roman" w:cs="Times New Roman"/>
          <w:sz w:val="24"/>
          <w:szCs w:val="24"/>
          <w:lang w:val="en-GB"/>
        </w:rPr>
        <w:t>.</w:t>
      </w:r>
    </w:p>
    <w:p w14:paraId="63A16192" w14:textId="77777777" w:rsidR="00232959" w:rsidRPr="00B32124" w:rsidRDefault="00232959" w:rsidP="005C6B9E">
      <w:pPr>
        <w:pBdr>
          <w:top w:val="nil"/>
          <w:left w:val="nil"/>
          <w:bottom w:val="nil"/>
          <w:right w:val="nil"/>
          <w:between w:val="nil"/>
        </w:pBdr>
        <w:spacing w:after="0" w:line="240" w:lineRule="auto"/>
        <w:jc w:val="both"/>
        <w:rPr>
          <w:rFonts w:ascii="Times New Roman" w:eastAsia="Times New Roman" w:hAnsi="Times New Roman" w:cs="Times New Roman"/>
          <w:b/>
          <w:sz w:val="24"/>
          <w:szCs w:val="24"/>
          <w:lang w:val="id-ID"/>
        </w:rPr>
      </w:pPr>
    </w:p>
    <w:p w14:paraId="5A35EFE1" w14:textId="77777777" w:rsidR="00CA3AD8" w:rsidRPr="00B32124" w:rsidRDefault="00163805" w:rsidP="005C6B9E">
      <w:pPr>
        <w:spacing w:after="0" w:line="240" w:lineRule="auto"/>
        <w:rPr>
          <w:rFonts w:ascii="Times New Roman" w:eastAsia="Times New Roman" w:hAnsi="Times New Roman" w:cs="Times New Roman"/>
          <w:b/>
          <w:sz w:val="24"/>
          <w:szCs w:val="24"/>
          <w:lang w:val="id-ID"/>
        </w:rPr>
      </w:pPr>
      <w:r w:rsidRPr="00B32124">
        <w:rPr>
          <w:rFonts w:ascii="Times New Roman" w:eastAsia="Times New Roman" w:hAnsi="Times New Roman" w:cs="Times New Roman"/>
          <w:b/>
          <w:sz w:val="24"/>
          <w:szCs w:val="24"/>
          <w:lang w:val="id-ID"/>
        </w:rPr>
        <w:t>1. PENDAHULUAN</w:t>
      </w:r>
    </w:p>
    <w:p w14:paraId="141F69DA" w14:textId="19270FEC" w:rsidR="0039555E" w:rsidRPr="00B32124" w:rsidRDefault="0039555E" w:rsidP="005C6B9E">
      <w:pPr>
        <w:spacing w:after="0" w:line="240" w:lineRule="auto"/>
        <w:ind w:firstLine="567"/>
        <w:jc w:val="both"/>
        <w:rPr>
          <w:rFonts w:ascii="Times New Roman" w:eastAsia="Times New Roman" w:hAnsi="Times New Roman" w:cs="Times New Roman"/>
          <w:color w:val="000000"/>
          <w:sz w:val="24"/>
          <w:szCs w:val="24"/>
          <w:lang w:val="id-ID"/>
        </w:rPr>
      </w:pPr>
      <w:bookmarkStart w:id="1" w:name="_Hlk213092545"/>
      <w:bookmarkStart w:id="2" w:name="_Hlk213083196"/>
      <w:bookmarkStart w:id="3" w:name="_Hlk213102514"/>
      <w:r w:rsidRPr="00B32124">
        <w:rPr>
          <w:rFonts w:ascii="Times New Roman" w:eastAsia="Times New Roman" w:hAnsi="Times New Roman" w:cs="Times New Roman"/>
          <w:color w:val="000000"/>
          <w:sz w:val="24"/>
          <w:szCs w:val="24"/>
          <w:lang w:val="id-ID"/>
        </w:rPr>
        <w:t xml:space="preserve">Perkembangan teknologi telah mendorong inovasi dalam sistem pembayaran, salah satunya adalah dompet digital atau e-wallet yang mempermudah transaksi non tunai seperti transaksi e-commerce, menyimpan dana dan pembayaran di toko </w:t>
      </w:r>
      <w:r w:rsidR="00EF1C0A" w:rsidRPr="00B32124">
        <w:rPr>
          <w:rFonts w:ascii="Times New Roman" w:eastAsia="Times New Roman" w:hAnsi="Times New Roman" w:cs="Times New Roman"/>
          <w:color w:val="000000"/>
          <w:sz w:val="24"/>
          <w:szCs w:val="24"/>
          <w:lang w:val="id-ID"/>
        </w:rPr>
        <w:fldChar w:fldCharType="begin" w:fldLock="1"/>
      </w:r>
      <w:r w:rsidR="00EF1C0A" w:rsidRPr="00B32124">
        <w:rPr>
          <w:rFonts w:ascii="Times New Roman" w:eastAsia="Times New Roman" w:hAnsi="Times New Roman" w:cs="Times New Roman"/>
          <w:color w:val="000000"/>
          <w:sz w:val="24"/>
          <w:szCs w:val="24"/>
          <w:lang w:val="id-ID"/>
        </w:rPr>
        <w:instrText>ADDIN CSL_CITATION {"citationItems":[{"id":"ITEM-1","itemData":{"DOI":"10.17549/gbfr.2023.28.1.11","ISSN":"23841648","abstract":"Purpose: The main purpose of this study is to investigate the behavioural intention of the millennials in Malaysia toward the acceptance of Islamic e-wallet usage using Unified Theory of Acceptance and Use of Technology (UTAUT) via Structural Equation Model. Design/methodology/approach: The data have been collected by the 384 millennials in Malaysia. A person has aged between 25 until 40 years old is considered the millennials group The method that used in this paper is the Unified theory of acceptance and use of technology (UTAUT). There will be five independent variables: performance expectancy, effort expectancy, social influence, facilitating condition, and Shariah-compliant. Shariah-compliant variables have been added to the study because the study investigates the Islamic e-wallet where it is needed the Shariah-compliant elements. Before the data is analysed into measurement, preliminary analysis such as Exploratory Factor Analysis (EFA) is conducted as well. Findings: The result showed that the performance expectancy (PE), effort expectancy (EE), social influence (SI) and Shariah complaint (SC) significantly affect the Islamic e-wallet acceptance among the millennials. In addition, the Shariah complaint has a strong effect on Islamic e-wallet acceptance. In contrast, facilitating condition (FC) showed no effect on Islamic e-wallet acceptance. In this study, all the requirements for model fit were achieved. The four exogenous constructs are performance expectancy (PE), effort expectancy (EE), social influence (SI) and facilitating condition (FC). The mediating con-struct is behavioural intention (BI) and the endogenous is user adoption (UA). All exogenous constructs show significant p-value except for effort expectancy (EE). Research limitation/implications: This paper offers important implications specifically for the digital economy as it is currently making its way throughout every aspect in the human life, be it social, religion, financial trans-action, entertainment and many more. The impact of digital economy can be traced through the emergence of Fintech. One of the least academically discussed areas is the adoption of Islamic Fintech. This study is considered necessary to explore the prediction of consumer behaviour in Islamic Fintech intention, as part of digital economy. Originality/value: The paper fills the gap perceived within the existing literature of finance technology by showing Islamic financial technology (E-Wallet) intention vi…","author":[{"dropping-particle":"","family":"Bakri","given":"Mohammed Hariri","non-dropping-particle":"","parse-names":false,"suffix":""},{"dropping-particle":"","family":"Almansoori","given":"Khalifa Khalfan Salem Muftah","non-dropping-particle":"","parse-names":false,"suffix":""},{"dropping-particle":"","family":"Azlan","given":"Nur Syazni Mohd","non-dropping-particle":"","parse-names":false,"suffix":""}],"container-title":"Global Business and Finance Review","id":"ITEM-1","issue":"1","issued":{"date-parts":[["2023"]]},"page":"11-32","title":"Determinants intention usage of Islamic e-wallet among millennials","type":"article-journal","volume":"28"},"uris":["http://www.mendeley.com/documents/?uuid=f7502044-916c-4ddf-9319-935a5c8c9826"]},{"id":"ITEM-2","itemData":{"DOI":"10.1007/s11135-021-01276-7","ISSN":"0033-5177","author":[{"dropping-particle":"","family":"Halim","given":"Nurul Ain Abdul","non-dropping-particle":"","parse-names":false,"suffix":""},{"dropping-particle":"","family":"Zadeh","given":"Ali Vafaei","non-dropping-particle":"","parse-names":false,"suffix":""},{"dropping-particle":"","family":"Hanifah","given":"Haniruzila","non-dropping-particle":"","parse-names":false,"suffix":""},{"dropping-particle":"","family":"Teoh","given":"Ai Ping","non-dropping-particle":"","parse-names":false,"suffix":""},{"dropping-particle":"","family":"Nawaser","given":"Khaled","non-dropping-particle":"","parse-names":false,"suffix":""}],"container-title":"Quality &amp; Quantity","id":"ITEM-2","issue":"5","issued":{"date-parts":[["2022","10","9"]]},"page":"3413-3439","title":"Understanding the determinants of e-wallet continuance usage intention in Malaysia","type":"article-journal","volume":"56"},"uris":["http://www.mendeley.com/documents/?uuid=f599dc6c-165e-4d9f-bbe2-1ca11f25f69d"]}],"mendeley":{"formattedCitation":"(Bakri et al., 2023; Halim et al., 2022)","plainTextFormattedCitation":"(Bakri et al., 2023; Halim et al., 2022)","previouslyFormattedCitation":"(Bakri et al., 2023; Halim et al., 2022)"},"properties":{"noteIndex":0},"schema":"https://github.com/citation-style-language/schema/raw/master/csl-citation.json"}</w:instrText>
      </w:r>
      <w:r w:rsidR="00EF1C0A" w:rsidRPr="00B32124">
        <w:rPr>
          <w:rFonts w:ascii="Times New Roman" w:eastAsia="Times New Roman" w:hAnsi="Times New Roman" w:cs="Times New Roman"/>
          <w:color w:val="000000"/>
          <w:sz w:val="24"/>
          <w:szCs w:val="24"/>
          <w:lang w:val="id-ID"/>
        </w:rPr>
        <w:fldChar w:fldCharType="separate"/>
      </w:r>
      <w:r w:rsidR="00EF1C0A" w:rsidRPr="00B32124">
        <w:rPr>
          <w:rFonts w:ascii="Times New Roman" w:eastAsia="Times New Roman" w:hAnsi="Times New Roman" w:cs="Times New Roman"/>
          <w:noProof/>
          <w:color w:val="000000"/>
          <w:sz w:val="24"/>
          <w:szCs w:val="24"/>
          <w:lang w:val="id-ID"/>
        </w:rPr>
        <w:t xml:space="preserve">(Bakri </w:t>
      </w:r>
      <w:r w:rsidR="00EF1C0A" w:rsidRPr="00B32124">
        <w:rPr>
          <w:rFonts w:ascii="Times New Roman" w:eastAsia="Times New Roman" w:hAnsi="Times New Roman" w:cs="Times New Roman"/>
          <w:i/>
          <w:iCs/>
          <w:noProof/>
          <w:color w:val="000000"/>
          <w:sz w:val="24"/>
          <w:szCs w:val="24"/>
          <w:lang w:val="id-ID"/>
        </w:rPr>
        <w:t>et al</w:t>
      </w:r>
      <w:r w:rsidR="00EF1C0A" w:rsidRPr="00B32124">
        <w:rPr>
          <w:rFonts w:ascii="Times New Roman" w:eastAsia="Times New Roman" w:hAnsi="Times New Roman" w:cs="Times New Roman"/>
          <w:noProof/>
          <w:color w:val="000000"/>
          <w:sz w:val="24"/>
          <w:szCs w:val="24"/>
          <w:lang w:val="id-ID"/>
        </w:rPr>
        <w:t xml:space="preserve">., 2023; Halim </w:t>
      </w:r>
      <w:r w:rsidR="00EF1C0A" w:rsidRPr="00B32124">
        <w:rPr>
          <w:rFonts w:ascii="Times New Roman" w:eastAsia="Times New Roman" w:hAnsi="Times New Roman" w:cs="Times New Roman"/>
          <w:i/>
          <w:iCs/>
          <w:noProof/>
          <w:color w:val="000000"/>
          <w:sz w:val="24"/>
          <w:szCs w:val="24"/>
          <w:lang w:val="id-ID"/>
        </w:rPr>
        <w:t>et al</w:t>
      </w:r>
      <w:r w:rsidR="00EF1C0A" w:rsidRPr="00B32124">
        <w:rPr>
          <w:rFonts w:ascii="Times New Roman" w:eastAsia="Times New Roman" w:hAnsi="Times New Roman" w:cs="Times New Roman"/>
          <w:noProof/>
          <w:color w:val="000000"/>
          <w:sz w:val="24"/>
          <w:szCs w:val="24"/>
          <w:lang w:val="id-ID"/>
        </w:rPr>
        <w:t>., 2022)</w:t>
      </w:r>
      <w:r w:rsidR="00EF1C0A" w:rsidRPr="00B32124">
        <w:rPr>
          <w:rFonts w:ascii="Times New Roman" w:eastAsia="Times New Roman" w:hAnsi="Times New Roman" w:cs="Times New Roman"/>
          <w:color w:val="000000"/>
          <w:sz w:val="24"/>
          <w:szCs w:val="24"/>
          <w:lang w:val="id-ID"/>
        </w:rPr>
        <w:fldChar w:fldCharType="end"/>
      </w:r>
      <w:r w:rsidRPr="00B32124">
        <w:rPr>
          <w:rFonts w:ascii="Times New Roman" w:eastAsia="Times New Roman" w:hAnsi="Times New Roman" w:cs="Times New Roman"/>
          <w:color w:val="000000"/>
          <w:sz w:val="24"/>
          <w:szCs w:val="24"/>
          <w:lang w:val="id-ID"/>
        </w:rPr>
        <w:t xml:space="preserve">. </w:t>
      </w:r>
      <w:r w:rsidR="0097556E" w:rsidRPr="00B32124">
        <w:rPr>
          <w:rFonts w:ascii="Times New Roman" w:eastAsia="Times New Roman" w:hAnsi="Times New Roman" w:cs="Times New Roman"/>
          <w:color w:val="000000"/>
          <w:sz w:val="24"/>
          <w:szCs w:val="24"/>
          <w:lang w:val="id-ID"/>
        </w:rPr>
        <w:t>Perubahan ini beralihnya pola pembayaran dari uang tunai ke metode non-tunai yang lebih praktis</w:t>
      </w:r>
      <w:r w:rsidRPr="00B32124">
        <w:rPr>
          <w:rFonts w:ascii="Times New Roman" w:eastAsia="Times New Roman" w:hAnsi="Times New Roman" w:cs="Times New Roman"/>
          <w:color w:val="000000"/>
          <w:sz w:val="24"/>
          <w:szCs w:val="24"/>
          <w:lang w:val="id-ID"/>
        </w:rPr>
        <w:t xml:space="preserve"> </w:t>
      </w:r>
      <w:r w:rsidR="00EF1C0A" w:rsidRPr="00B32124">
        <w:rPr>
          <w:rFonts w:ascii="Times New Roman" w:eastAsia="Times New Roman" w:hAnsi="Times New Roman" w:cs="Times New Roman"/>
          <w:color w:val="000000"/>
          <w:sz w:val="24"/>
          <w:szCs w:val="24"/>
          <w:lang w:val="id-ID"/>
        </w:rPr>
        <w:fldChar w:fldCharType="begin" w:fldLock="1"/>
      </w:r>
      <w:r w:rsidR="00EF1C0A" w:rsidRPr="00B32124">
        <w:rPr>
          <w:rFonts w:ascii="Times New Roman" w:eastAsia="Times New Roman" w:hAnsi="Times New Roman" w:cs="Times New Roman"/>
          <w:color w:val="000000"/>
          <w:sz w:val="24"/>
          <w:szCs w:val="24"/>
          <w:lang w:val="id-ID"/>
        </w:rPr>
        <w:instrText>ADDIN CSL_CITATION {"citationItems":[{"id":"ITEM-1","itemData":{"DOI":"10.1108/SJME-05-2022-0105","ISSN":"2444-9709","author":[{"dropping-particle":"","family":"Esawe","given":"Ahmed Taher","non-dropping-particle":"","parse-names":false,"suffix":""}],"container-title":"Spanish Journal of Marketing - ESIC","id":"ITEM-1","issue":"3","issued":{"date-parts":[["2022","12","13"]]},"page":"363-384","title":"Understanding mobile e-wallet consumers’ intentions and user behavior","type":"article-journal","volume":"26"},"uris":["http://www.mendeley.com/documents/?uuid=7711a081-be8c-4811-bdc7-a23af3d18305"]}],"mendeley":{"formattedCitation":"(Esawe, 2022)","plainTextFormattedCitation":"(Esawe, 2022)","previouslyFormattedCitation":"(Esawe, 2022)"},"properties":{"noteIndex":0},"schema":"https://github.com/citation-style-language/schema/raw/master/csl-citation.json"}</w:instrText>
      </w:r>
      <w:r w:rsidR="00EF1C0A" w:rsidRPr="00B32124">
        <w:rPr>
          <w:rFonts w:ascii="Times New Roman" w:eastAsia="Times New Roman" w:hAnsi="Times New Roman" w:cs="Times New Roman"/>
          <w:color w:val="000000"/>
          <w:sz w:val="24"/>
          <w:szCs w:val="24"/>
          <w:lang w:val="id-ID"/>
        </w:rPr>
        <w:fldChar w:fldCharType="separate"/>
      </w:r>
      <w:r w:rsidR="00EF1C0A" w:rsidRPr="00B32124">
        <w:rPr>
          <w:rFonts w:ascii="Times New Roman" w:eastAsia="Times New Roman" w:hAnsi="Times New Roman" w:cs="Times New Roman"/>
          <w:noProof/>
          <w:color w:val="000000"/>
          <w:sz w:val="24"/>
          <w:szCs w:val="24"/>
          <w:lang w:val="id-ID"/>
        </w:rPr>
        <w:t>(Esawe, 2022)</w:t>
      </w:r>
      <w:r w:rsidR="00EF1C0A" w:rsidRPr="00B32124">
        <w:rPr>
          <w:rFonts w:ascii="Times New Roman" w:eastAsia="Times New Roman" w:hAnsi="Times New Roman" w:cs="Times New Roman"/>
          <w:color w:val="000000"/>
          <w:sz w:val="24"/>
          <w:szCs w:val="24"/>
          <w:lang w:val="id-ID"/>
        </w:rPr>
        <w:fldChar w:fldCharType="end"/>
      </w:r>
      <w:r w:rsidRPr="00B32124">
        <w:rPr>
          <w:rFonts w:ascii="Times New Roman" w:eastAsia="Times New Roman" w:hAnsi="Times New Roman" w:cs="Times New Roman"/>
          <w:color w:val="000000"/>
          <w:sz w:val="24"/>
          <w:szCs w:val="24"/>
          <w:lang w:val="id-ID"/>
        </w:rPr>
        <w:t xml:space="preserve">. Di Indonesia, popularitas layanan seperti Gopay, Dana, Shoppepay, Ovo dan Link aja semakin meningkat karena fitur cashback, voucher  dan program loyalitas untuk menarik perhatian pengguna </w:t>
      </w:r>
      <w:r w:rsidR="00EF1C0A" w:rsidRPr="00B32124">
        <w:rPr>
          <w:rFonts w:ascii="Times New Roman" w:eastAsia="Times New Roman" w:hAnsi="Times New Roman" w:cs="Times New Roman"/>
          <w:color w:val="000000"/>
          <w:sz w:val="24"/>
          <w:szCs w:val="24"/>
          <w:lang w:val="id-ID"/>
        </w:rPr>
        <w:fldChar w:fldCharType="begin" w:fldLock="1"/>
      </w:r>
      <w:r w:rsidR="00EF1C0A" w:rsidRPr="00B32124">
        <w:rPr>
          <w:rFonts w:ascii="Times New Roman" w:eastAsia="Times New Roman" w:hAnsi="Times New Roman" w:cs="Times New Roman"/>
          <w:color w:val="000000"/>
          <w:sz w:val="24"/>
          <w:szCs w:val="24"/>
          <w:lang w:val="id-ID"/>
        </w:rPr>
        <w:instrText>ADDIN CSL_CITATION {"citationItems":[{"id":"ITEM-1","itemData":{"DOI":"10.1155/2023/8864865","ISSN":"25781863","abstract":"Research on user satisfaction is crucial because it is the key to digital business success, including e-wallet in Indonesia which is experiencing very rapid growth. This study is aimed at determining the gap between e-wallet perception and user expectations, evaluating the level of user satisfaction among e-wallet, and determining the priority of improvement of the factors that affect e-wallet user satisfaction. Data processing is divided into four stages: Kano model, processing the comparison between user satisfaction data based on the gap in the value of perceptions and user expectations, processing of satisfaction gaps between e-wallet applications, and processing for multinomial logistic regression (MLR). To measure user satisfaction with a service, the concept of SERVQUAL, which consists of tangibles, reliability, responsiveness, assurance, and empathy, was used. Data were collected using online questionnaire distributed in the areas of Jakarta, Bogor, Depok, Tangerang, and Bekasi. The results of this study show that based on a comparison between users' perceptions and expectations, the satisfaction gap value is negative. This shows that e-wallet users are not satisfied. The comparison of satisfaction gaps between e-wallet shows significant differences for security, efficiency, reliability, application display design, and economic benefit factors, whereas no significant difference is found for the customer service factor. This study provides the priority of improvement for each e-wallet provider. The novelty of this research is the priority for improvement that is derived from a combination of expectation and perception mapping, Kano's model, and MLR. The findings could be used to increase the user satisfaction that can lead to the success of an e-wallet application.","author":[{"dropping-particle":"","family":"Nurcahyo","given":"Rahmat","non-dropping-particle":"","parse-names":false,"suffix":""},{"dropping-particle":"","family":"Prabuwono","given":"Anton Satria","non-dropping-particle":"","parse-names":false,"suffix":""},{"dropping-particle":"","family":"Fainusa","given":"Akmal Fatah","non-dropping-particle":"","parse-names":false,"suffix":""},{"dropping-particle":"","family":"Wibowo","given":"Nurhadi","non-dropping-particle":"","parse-names":false,"suffix":""},{"dropping-particle":"","family":"Habiburrahman","given":"Muhammad","non-dropping-particle":"","parse-names":false,"suffix":""},{"dropping-particle":"","family":"Hindriyandhito","given":"Khairi","non-dropping-particle":"","parse-names":false,"suffix":""}],"container-title":"Human Behavior and Emerging Technologies","id":"ITEM-1","issued":{"date-parts":[["2023"]]},"title":"Enhancing User Satisfaction in Indonesia's e-wallet Market: A Comprehensive Analysis of Factors and Priorities","type":"article-journal","volume":"2023"},"uris":["http://www.mendeley.com/documents/?uuid=3c0d4738-5c5f-46c4-946f-65725d9b2e76"]}],"mendeley":{"formattedCitation":"(Nurcahyo et al., 2023)","plainTextFormattedCitation":"(Nurcahyo et al., 2023)","previouslyFormattedCitation":"(Nurcahyo et al., 2023)"},"properties":{"noteIndex":0},"schema":"https://github.com/citation-style-language/schema/raw/master/csl-citation.json"}</w:instrText>
      </w:r>
      <w:r w:rsidR="00EF1C0A" w:rsidRPr="00B32124">
        <w:rPr>
          <w:rFonts w:ascii="Times New Roman" w:eastAsia="Times New Roman" w:hAnsi="Times New Roman" w:cs="Times New Roman"/>
          <w:color w:val="000000"/>
          <w:sz w:val="24"/>
          <w:szCs w:val="24"/>
          <w:lang w:val="id-ID"/>
        </w:rPr>
        <w:fldChar w:fldCharType="separate"/>
      </w:r>
      <w:r w:rsidR="00EF1C0A" w:rsidRPr="00B32124">
        <w:rPr>
          <w:rFonts w:ascii="Times New Roman" w:eastAsia="Times New Roman" w:hAnsi="Times New Roman" w:cs="Times New Roman"/>
          <w:noProof/>
          <w:color w:val="000000"/>
          <w:sz w:val="24"/>
          <w:szCs w:val="24"/>
          <w:lang w:val="id-ID"/>
        </w:rPr>
        <w:t xml:space="preserve">(Nurcahyo </w:t>
      </w:r>
      <w:r w:rsidR="00EF1C0A" w:rsidRPr="00B32124">
        <w:rPr>
          <w:rFonts w:ascii="Times New Roman" w:eastAsia="Times New Roman" w:hAnsi="Times New Roman" w:cs="Times New Roman"/>
          <w:i/>
          <w:iCs/>
          <w:noProof/>
          <w:color w:val="000000"/>
          <w:sz w:val="24"/>
          <w:szCs w:val="24"/>
          <w:lang w:val="id-ID"/>
        </w:rPr>
        <w:t>et al</w:t>
      </w:r>
      <w:r w:rsidR="00EF1C0A" w:rsidRPr="00B32124">
        <w:rPr>
          <w:rFonts w:ascii="Times New Roman" w:eastAsia="Times New Roman" w:hAnsi="Times New Roman" w:cs="Times New Roman"/>
          <w:noProof/>
          <w:color w:val="000000"/>
          <w:sz w:val="24"/>
          <w:szCs w:val="24"/>
          <w:lang w:val="id-ID"/>
        </w:rPr>
        <w:t>., 2023)</w:t>
      </w:r>
      <w:r w:rsidR="00EF1C0A" w:rsidRPr="00B32124">
        <w:rPr>
          <w:rFonts w:ascii="Times New Roman" w:eastAsia="Times New Roman" w:hAnsi="Times New Roman" w:cs="Times New Roman"/>
          <w:color w:val="000000"/>
          <w:sz w:val="24"/>
          <w:szCs w:val="24"/>
          <w:lang w:val="id-ID"/>
        </w:rPr>
        <w:fldChar w:fldCharType="end"/>
      </w:r>
      <w:r w:rsidRPr="00B32124">
        <w:rPr>
          <w:rFonts w:ascii="Times New Roman" w:eastAsia="Times New Roman" w:hAnsi="Times New Roman" w:cs="Times New Roman"/>
          <w:color w:val="000000"/>
          <w:sz w:val="24"/>
          <w:szCs w:val="24"/>
          <w:lang w:val="id-ID"/>
        </w:rPr>
        <w:t xml:space="preserve">. Meningkatnya penggunaan e-wallet mendorong penyedia layanan untuk menciptakan nilai tinggi bagi pelanggan, yang akan meningkatkan loyalitas dan profitabilitas </w:t>
      </w:r>
      <w:r w:rsidR="00EF1C0A" w:rsidRPr="00B32124">
        <w:rPr>
          <w:rFonts w:ascii="Times New Roman" w:eastAsia="Times New Roman" w:hAnsi="Times New Roman" w:cs="Times New Roman"/>
          <w:color w:val="000000"/>
          <w:sz w:val="24"/>
          <w:szCs w:val="24"/>
          <w:lang w:val="id-ID"/>
        </w:rPr>
        <w:fldChar w:fldCharType="begin" w:fldLock="1"/>
      </w:r>
      <w:r w:rsidR="00EF1C0A" w:rsidRPr="00B32124">
        <w:rPr>
          <w:rFonts w:ascii="Times New Roman" w:eastAsia="Times New Roman" w:hAnsi="Times New Roman" w:cs="Times New Roman"/>
          <w:color w:val="000000"/>
          <w:sz w:val="24"/>
          <w:szCs w:val="24"/>
          <w:lang w:val="id-ID"/>
        </w:rPr>
        <w:instrText>ADDIN CSL_CITATION {"citationItems":[{"id":"ITEM-1","itemData":{"DOI":"10.31932/jpe.v7i1.1549","ISSN":"2657-1528","abstract":"The Covid-19 pandemic has changed consumer behaviour from shopping in person to shopping online. During the pandemic, fashion products are in great demand when shopping online, even if only at home, people still need to appear in an attractive style to keep up with the latest trends. In this case, the researcher examines the effect of fashion consciousness, shopping enjoyment, consumer value on online purchasing decisions in e-commerce fashion. The sample used in this study is 200 with a non-probability sampling technique and included in the type of conclusive research. In this study, the data analysis technique used multiple regression analysis. The study results found that fashion consciousness and consumer value have a significant influence on purchasing decisions. However, shopping enjoyment has no significant effect on purchasing decisions. It shows that fashion consciousness and consumer value have an essential role in influencing buying in fashion e-commerce","author":[{"dropping-particle":"","family":"Ardana","given":"Firda Novia","non-dropping-particle":"","parse-names":false,"suffix":""},{"dropping-particle":"","family":"Artanti","given":"Yessy","non-dropping-particle":"","parse-names":false,"suffix":""}],"container-title":"Jurnal Pendidikan Ekonomi (JURKAMI)","id":"ITEM-1","issue":"1","issued":{"date-parts":[["2022"]]},"page":"123-137","title":"Keputusan pembelian produk fashion pada e-commerce: Pengaruh fashion consciousness, shopping enjoyment, dan nilai konsumen","type":"article-journal","volume":"7"},"uris":["http://www.mendeley.com/documents/?uuid=6b9726e4-9c3c-43f3-b499-7b008a212cce"]}],"mendeley":{"formattedCitation":"(Ardana &amp; Artanti, 2022)","plainTextFormattedCitation":"(Ardana &amp; Artanti, 2022)","previouslyFormattedCitation":"(Ardana &amp; Artanti, 2022)"},"properties":{"noteIndex":0},"schema":"https://github.com/citation-style-language/schema/raw/master/csl-citation.json"}</w:instrText>
      </w:r>
      <w:r w:rsidR="00EF1C0A" w:rsidRPr="00B32124">
        <w:rPr>
          <w:rFonts w:ascii="Times New Roman" w:eastAsia="Times New Roman" w:hAnsi="Times New Roman" w:cs="Times New Roman"/>
          <w:color w:val="000000"/>
          <w:sz w:val="24"/>
          <w:szCs w:val="24"/>
          <w:lang w:val="id-ID"/>
        </w:rPr>
        <w:fldChar w:fldCharType="separate"/>
      </w:r>
      <w:r w:rsidR="00EF1C0A" w:rsidRPr="00B32124">
        <w:rPr>
          <w:rFonts w:ascii="Times New Roman" w:eastAsia="Times New Roman" w:hAnsi="Times New Roman" w:cs="Times New Roman"/>
          <w:noProof/>
          <w:color w:val="000000"/>
          <w:sz w:val="24"/>
          <w:szCs w:val="24"/>
          <w:lang w:val="id-ID"/>
        </w:rPr>
        <w:t>(Ardana &amp; Artanti, 2022)</w:t>
      </w:r>
      <w:r w:rsidR="00EF1C0A" w:rsidRPr="00B32124">
        <w:rPr>
          <w:rFonts w:ascii="Times New Roman" w:eastAsia="Times New Roman" w:hAnsi="Times New Roman" w:cs="Times New Roman"/>
          <w:color w:val="000000"/>
          <w:sz w:val="24"/>
          <w:szCs w:val="24"/>
          <w:lang w:val="id-ID"/>
        </w:rPr>
        <w:fldChar w:fldCharType="end"/>
      </w:r>
      <w:r w:rsidRPr="00B32124">
        <w:rPr>
          <w:rFonts w:ascii="Times New Roman" w:eastAsia="Times New Roman" w:hAnsi="Times New Roman" w:cs="Times New Roman"/>
          <w:color w:val="000000"/>
          <w:sz w:val="24"/>
          <w:szCs w:val="24"/>
          <w:lang w:val="id-ID"/>
        </w:rPr>
        <w:t xml:space="preserve">. Selain itu, </w:t>
      </w:r>
      <w:r w:rsidR="00141B25" w:rsidRPr="00B32124">
        <w:rPr>
          <w:rFonts w:ascii="Times New Roman" w:eastAsia="Times New Roman" w:hAnsi="Times New Roman" w:cs="Times New Roman"/>
          <w:color w:val="000000"/>
          <w:sz w:val="24"/>
          <w:szCs w:val="24"/>
          <w:lang w:val="id-ID"/>
        </w:rPr>
        <w:t>loyalitas pelanggan mencerminkan minat berkelanjutan yang memperkuat kepercayaan terhadap layanan</w:t>
      </w:r>
      <w:r w:rsidR="004E0DD9" w:rsidRPr="00B32124">
        <w:rPr>
          <w:rFonts w:ascii="Times New Roman" w:eastAsia="Times New Roman" w:hAnsi="Times New Roman" w:cs="Times New Roman"/>
          <w:color w:val="000000"/>
          <w:sz w:val="24"/>
          <w:szCs w:val="24"/>
          <w:lang w:val="id-ID"/>
        </w:rPr>
        <w:t xml:space="preserve"> </w:t>
      </w:r>
      <w:r w:rsidR="00EF1C0A" w:rsidRPr="00B32124">
        <w:rPr>
          <w:rFonts w:ascii="Times New Roman" w:eastAsia="Times New Roman" w:hAnsi="Times New Roman" w:cs="Times New Roman"/>
          <w:color w:val="000000"/>
          <w:sz w:val="24"/>
          <w:szCs w:val="24"/>
          <w:lang w:val="id-ID"/>
        </w:rPr>
        <w:fldChar w:fldCharType="begin" w:fldLock="1"/>
      </w:r>
      <w:r w:rsidR="00EF1C0A" w:rsidRPr="00B32124">
        <w:rPr>
          <w:rFonts w:ascii="Times New Roman" w:eastAsia="Times New Roman" w:hAnsi="Times New Roman" w:cs="Times New Roman"/>
          <w:color w:val="000000"/>
          <w:sz w:val="24"/>
          <w:szCs w:val="24"/>
          <w:lang w:val="id-ID"/>
        </w:rPr>
        <w:instrText>ADDIN CSL_CITATION {"citationItems":[{"id":"ITEM-1","itemData":{"ISBN":"1251006011111","abstract":"This research examines the influence of Perceived Ease of Use and Perceived Usefulness on Customer Loyalty among GoPay users at Universitas Negeri Jakarta, with Trust as an intervening variable. The study employs a quantitative method, utilizing online questionnaires distributed through Google Forms to 116 respondents selected via purposive sampling. Data analysis was conducted using Structural Equation Modeling (SEM) with Partial Least Squares (PLS) approach through SmartPLS 4 software. The findings reveal that Perceived Usefulness positively and significantly affects both Customer Loyalty and Trust . While Perceived Ease of Use shows no direct significant effect on Customer Loyalty , it significantly influences Trust . Trust demonstrates a significant positive effect on Customer Loyalty and successfully mediates the relationship between both Perceived Ease of Use and Perceived Usefulness toward Customer Loyalty","author":[{"dropping-particle":"","family":"Lintang","given":"Damar","non-dropping-particle":"","parse-names":false,"suffix":""},{"dropping-particle":"","family":"Pradina","given":"Eva Theresya","non-dropping-particle":"","parse-names":false,"suffix":""},{"dropping-particle":"","family":"Wiratama","given":"Julius Adi","non-dropping-particle":"","parse-names":false,"suffix":""},{"dropping-particle":"","family":"Murni","given":"Putri Nursadrina","non-dropping-particle":"","parse-names":false,"suffix":""},{"dropping-particle":"","family":"Prayudi","given":"Zahra Aisyah Andari","non-dropping-particle":"","parse-names":false,"suffix":""}],"container-title":"Jurnal Ekonomi dan Bisnis","id":"ITEM-1","issue":"12","issued":{"date-parts":[["2024"]]},"page":"2528-2542","title":"Pengaruh perceived ease of use dan perceived usefulness terhadap customer loyalty pengguna GoPay pada mahasiswa/i di Universitas Negeri Jakarta dengan trust sebagai variabel intervening","type":"article-journal","volume":"2"},"uris":["http://www.mendeley.com/documents/?uuid=3e67ab8a-1f0b-4f35-9cb5-538428ff5c7a"]}],"mendeley":{"formattedCitation":"(Lintang et al., 2024)","plainTextFormattedCitation":"(Lintang et al., 2024)","previouslyFormattedCitation":"(Lintang et al., 2024)"},"properties":{"noteIndex":0},"schema":"https://github.com/citation-style-language/schema/raw/master/csl-citation.json"}</w:instrText>
      </w:r>
      <w:r w:rsidR="00EF1C0A" w:rsidRPr="00B32124">
        <w:rPr>
          <w:rFonts w:ascii="Times New Roman" w:eastAsia="Times New Roman" w:hAnsi="Times New Roman" w:cs="Times New Roman"/>
          <w:color w:val="000000"/>
          <w:sz w:val="24"/>
          <w:szCs w:val="24"/>
          <w:lang w:val="id-ID"/>
        </w:rPr>
        <w:fldChar w:fldCharType="separate"/>
      </w:r>
      <w:r w:rsidR="00EF1C0A" w:rsidRPr="00B32124">
        <w:rPr>
          <w:rFonts w:ascii="Times New Roman" w:eastAsia="Times New Roman" w:hAnsi="Times New Roman" w:cs="Times New Roman"/>
          <w:noProof/>
          <w:color w:val="000000"/>
          <w:sz w:val="24"/>
          <w:szCs w:val="24"/>
          <w:lang w:val="id-ID"/>
        </w:rPr>
        <w:t xml:space="preserve">(Lintang </w:t>
      </w:r>
      <w:r w:rsidR="00EF1C0A" w:rsidRPr="00B32124">
        <w:rPr>
          <w:rFonts w:ascii="Times New Roman" w:eastAsia="Times New Roman" w:hAnsi="Times New Roman" w:cs="Times New Roman"/>
          <w:i/>
          <w:iCs/>
          <w:noProof/>
          <w:color w:val="000000"/>
          <w:sz w:val="24"/>
          <w:szCs w:val="24"/>
          <w:lang w:val="id-ID"/>
        </w:rPr>
        <w:t>et al</w:t>
      </w:r>
      <w:r w:rsidR="00EF1C0A" w:rsidRPr="00B32124">
        <w:rPr>
          <w:rFonts w:ascii="Times New Roman" w:eastAsia="Times New Roman" w:hAnsi="Times New Roman" w:cs="Times New Roman"/>
          <w:noProof/>
          <w:color w:val="000000"/>
          <w:sz w:val="24"/>
          <w:szCs w:val="24"/>
          <w:lang w:val="id-ID"/>
        </w:rPr>
        <w:t>., 2024)</w:t>
      </w:r>
      <w:r w:rsidR="00EF1C0A" w:rsidRPr="00B32124">
        <w:rPr>
          <w:rFonts w:ascii="Times New Roman" w:eastAsia="Times New Roman" w:hAnsi="Times New Roman" w:cs="Times New Roman"/>
          <w:color w:val="000000"/>
          <w:sz w:val="24"/>
          <w:szCs w:val="24"/>
          <w:lang w:val="id-ID"/>
        </w:rPr>
        <w:fldChar w:fldCharType="end"/>
      </w:r>
      <w:r w:rsidRPr="00B32124">
        <w:rPr>
          <w:rFonts w:ascii="Times New Roman" w:eastAsia="Times New Roman" w:hAnsi="Times New Roman" w:cs="Times New Roman"/>
          <w:color w:val="000000"/>
          <w:sz w:val="24"/>
          <w:szCs w:val="24"/>
          <w:lang w:val="id-ID"/>
        </w:rPr>
        <w:t xml:space="preserve">. </w:t>
      </w:r>
    </w:p>
    <w:p w14:paraId="6DFCD408" w14:textId="041B2496" w:rsidR="00CF2D18" w:rsidRPr="00B32124" w:rsidRDefault="0039555E" w:rsidP="005C6B9E">
      <w:pPr>
        <w:spacing w:after="0" w:line="240" w:lineRule="auto"/>
        <w:ind w:firstLine="567"/>
        <w:jc w:val="both"/>
        <w:rPr>
          <w:rFonts w:ascii="Times New Roman" w:eastAsia="Times New Roman" w:hAnsi="Times New Roman" w:cs="Times New Roman"/>
          <w:color w:val="000000"/>
          <w:sz w:val="24"/>
          <w:szCs w:val="24"/>
          <w:lang w:val="id-ID"/>
        </w:rPr>
      </w:pPr>
      <w:r w:rsidRPr="00B32124">
        <w:rPr>
          <w:rFonts w:ascii="Times New Roman" w:eastAsia="Times New Roman" w:hAnsi="Times New Roman" w:cs="Times New Roman"/>
          <w:color w:val="000000"/>
          <w:sz w:val="24"/>
          <w:szCs w:val="24"/>
          <w:lang w:val="id-ID"/>
        </w:rPr>
        <w:t xml:space="preserve">Pelanggan menilai pengalaman mereka berdasarkan dua aspek utama, kualitas output layanan yang diterima dan kualitas interaksi yang terjalin antara penyedia layanan dengan pengguna </w:t>
      </w:r>
      <w:r w:rsidR="00EF1C0A" w:rsidRPr="00B32124">
        <w:rPr>
          <w:rFonts w:ascii="Times New Roman" w:eastAsia="Times New Roman" w:hAnsi="Times New Roman" w:cs="Times New Roman"/>
          <w:color w:val="000000"/>
          <w:sz w:val="24"/>
          <w:szCs w:val="24"/>
          <w:lang w:val="id-ID"/>
        </w:rPr>
        <w:fldChar w:fldCharType="begin" w:fldLock="1"/>
      </w:r>
      <w:r w:rsidR="00EF1C0A" w:rsidRPr="00B32124">
        <w:rPr>
          <w:rFonts w:ascii="Times New Roman" w:eastAsia="Times New Roman" w:hAnsi="Times New Roman" w:cs="Times New Roman"/>
          <w:color w:val="000000"/>
          <w:sz w:val="24"/>
          <w:szCs w:val="24"/>
          <w:lang w:val="id-ID"/>
        </w:rPr>
        <w:instrText>ADDIN CSL_CITATION {"citationItems":[{"id":"ITEM-1","itemData":{"DOI":"10.2478/pcssr-2022-0003","ISSN":"18994849","abstract":"Customer experience quality is an important and relatively new concept for service businesses in gaining a sustainable competitive advantage. Although the literature on customer experience quality is expanding, there is a gap concerning the antecedent and consequences of customer experience in fitness services. In this context, we tested a model that explains the precursors and implications of customer experience quality in the context of fitness services. This study was based on a non-experimental, depictive, and descriptive design. Within the scope of this study, 287 participants (216 male, 71 female) selected through a convenience sampling technique applied a self-administered questionnaire. Data were analyzed through confirmatory factor analysis and a structural equation model. The findings show that service result quality, customer-employee interaction quality, and customer-customer interaction quality affect customer experience quality, which in turn affects customer loyalty. These results show that improving the service outcome quality results in customers who experience high-quality customer-employee and customer-customer interactions becoming loyal customers.","author":[{"dropping-particle":"","family":"Eskiler","given":"Ersin","non-dropping-particle":"","parse-names":false,"suffix":""},{"dropping-particle":"","family":"Safak","given":"Furkan","non-dropping-particle":"","parse-names":false,"suffix":""}],"container-title":"Physical Culture and Sport, Studies and Research","id":"ITEM-1","issue":"1","issued":{"date-parts":[["2022"]]},"page":"21-34","title":"Effect of customer experience quality on loyalty in fitness services","type":"article-journal","volume":"94"},"uris":["http://www.mendeley.com/documents/?uuid=be8fc8e4-2fd9-4a92-a157-74412ac966f1"]}],"mendeley":{"formattedCitation":"(Eskiler &amp; Safak, 2022)","plainTextFormattedCitation":"(Eskiler &amp; Safak, 2022)","previouslyFormattedCitation":"(Eskiler &amp; Safak, 2022)"},"properties":{"noteIndex":0},"schema":"https://github.com/citation-style-language/schema/raw/master/csl-citation.json"}</w:instrText>
      </w:r>
      <w:r w:rsidR="00EF1C0A" w:rsidRPr="00B32124">
        <w:rPr>
          <w:rFonts w:ascii="Times New Roman" w:eastAsia="Times New Roman" w:hAnsi="Times New Roman" w:cs="Times New Roman"/>
          <w:color w:val="000000"/>
          <w:sz w:val="24"/>
          <w:szCs w:val="24"/>
          <w:lang w:val="id-ID"/>
        </w:rPr>
        <w:fldChar w:fldCharType="separate"/>
      </w:r>
      <w:r w:rsidR="00EF1C0A" w:rsidRPr="00B32124">
        <w:rPr>
          <w:rFonts w:ascii="Times New Roman" w:eastAsia="Times New Roman" w:hAnsi="Times New Roman" w:cs="Times New Roman"/>
          <w:noProof/>
          <w:color w:val="000000"/>
          <w:sz w:val="24"/>
          <w:szCs w:val="24"/>
          <w:lang w:val="id-ID"/>
        </w:rPr>
        <w:t>(Eskiler &amp; Safak, 2022)</w:t>
      </w:r>
      <w:r w:rsidR="00EF1C0A" w:rsidRPr="00B32124">
        <w:rPr>
          <w:rFonts w:ascii="Times New Roman" w:eastAsia="Times New Roman" w:hAnsi="Times New Roman" w:cs="Times New Roman"/>
          <w:color w:val="000000"/>
          <w:sz w:val="24"/>
          <w:szCs w:val="24"/>
          <w:lang w:val="id-ID"/>
        </w:rPr>
        <w:fldChar w:fldCharType="end"/>
      </w:r>
      <w:r w:rsidRPr="00B32124">
        <w:rPr>
          <w:rFonts w:ascii="Times New Roman" w:eastAsia="Times New Roman" w:hAnsi="Times New Roman" w:cs="Times New Roman"/>
          <w:color w:val="000000"/>
          <w:sz w:val="24"/>
          <w:szCs w:val="24"/>
          <w:lang w:val="id-ID"/>
        </w:rPr>
        <w:t xml:space="preserve">. </w:t>
      </w:r>
      <w:r w:rsidR="00DC3FE2" w:rsidRPr="00B32124">
        <w:rPr>
          <w:rFonts w:ascii="Times New Roman" w:eastAsia="Times New Roman" w:hAnsi="Times New Roman" w:cs="Times New Roman"/>
          <w:color w:val="000000"/>
          <w:sz w:val="24"/>
          <w:szCs w:val="24"/>
          <w:lang w:val="id-ID"/>
        </w:rPr>
        <w:t>Kualitas pengalaman mencakup kemudahan, kenyamanan, dan rasa aman selama bertransaksi</w:t>
      </w:r>
      <w:r w:rsidR="00A82182" w:rsidRPr="00B32124">
        <w:rPr>
          <w:rFonts w:ascii="Times New Roman" w:eastAsia="Times New Roman" w:hAnsi="Times New Roman" w:cs="Times New Roman"/>
          <w:color w:val="000000"/>
          <w:sz w:val="24"/>
          <w:szCs w:val="24"/>
          <w:lang w:val="id-ID"/>
        </w:rPr>
        <w:t xml:space="preserve"> </w:t>
      </w:r>
      <w:r w:rsidR="00EF1C0A" w:rsidRPr="00B32124">
        <w:rPr>
          <w:rFonts w:ascii="Times New Roman" w:eastAsia="Times New Roman" w:hAnsi="Times New Roman" w:cs="Times New Roman"/>
          <w:color w:val="000000"/>
          <w:sz w:val="24"/>
          <w:szCs w:val="24"/>
          <w:lang w:val="id-ID"/>
        </w:rPr>
        <w:fldChar w:fldCharType="begin" w:fldLock="1"/>
      </w:r>
      <w:r w:rsidR="00EF1C0A" w:rsidRPr="00B32124">
        <w:rPr>
          <w:rFonts w:ascii="Times New Roman" w:eastAsia="Times New Roman" w:hAnsi="Times New Roman" w:cs="Times New Roman"/>
          <w:color w:val="000000"/>
          <w:sz w:val="24"/>
          <w:szCs w:val="24"/>
          <w:lang w:val="id-ID"/>
        </w:rPr>
        <w:instrText>ADDIN CSL_CITATION {"citationItems":[{"id":"ITEM-1","itemData":{"DOI":"10.20525/ijrbs.v11i5.1847","abstract":"This study examines the effect of experience quality on loyalty to digital wallet users. The financial sector plays a role as a driving force for growth in the real sector, which can be done through capital accumulation and technological innovation. The novelty in this research is the addition of brand image and satisfaction variables as a mediation that has not been studied before. There are still inconsistencies in the results of previous studies regarding the direct effect of experience quality on loyalty. This study uses explanatory research with a quantitative approach. The sample size is 120 respondents to digital wallet users in Malang City. The purposive sampling method is the sampling technique in this study. The data were analyzed using structural equation modeling partial least square (SEM-PLS). The results of this study indicate that experience quality can directly improve brand image and satisfaction. Interestingly, this study found that experience quality directly did not have a significant effect on loyalty. The need to pay attention to service is the main key to customer satisfaction and brand image so that they can be loyal to digital wallet products.","author":[{"dropping-particle":"","family":"Lubaba","given":"Hanny","non-dropping-particle":"","parse-names":false,"suffix":""},{"dropping-particle":"","family":"Rohman","given":"Fatchur","non-dropping-particle":"","parse-names":false,"suffix":""},{"dropping-particle":"","family":"Surachman","given":"","non-dropping-particle":"","parse-names":false,"suffix":""}],"container-title":"International Journal of Research in Business and Social Science (2147- 4478)","id":"ITEM-1","issue":"5","issued":{"date-parts":[["2022"]]},"page":"46-56","title":"Leveraging experience quality to increase loyalty of digital wallet user in Indonesia","type":"article-journal","volume":"11"},"uris":["http://www.mendeley.com/documents/?uuid=3bbeb575-d188-41ea-81c5-729ab40b5c74"]}],"mendeley":{"formattedCitation":"(Lubaba et al., 2022)","plainTextFormattedCitation":"(Lubaba et al., 2022)","previouslyFormattedCitation":"(Lubaba et al., 2022)"},"properties":{"noteIndex":0},"schema":"https://github.com/citation-style-language/schema/raw/master/csl-citation.json"}</w:instrText>
      </w:r>
      <w:r w:rsidR="00EF1C0A" w:rsidRPr="00B32124">
        <w:rPr>
          <w:rFonts w:ascii="Times New Roman" w:eastAsia="Times New Roman" w:hAnsi="Times New Roman" w:cs="Times New Roman"/>
          <w:color w:val="000000"/>
          <w:sz w:val="24"/>
          <w:szCs w:val="24"/>
          <w:lang w:val="id-ID"/>
        </w:rPr>
        <w:fldChar w:fldCharType="separate"/>
      </w:r>
      <w:r w:rsidR="00EF1C0A" w:rsidRPr="00B32124">
        <w:rPr>
          <w:rFonts w:ascii="Times New Roman" w:eastAsia="Times New Roman" w:hAnsi="Times New Roman" w:cs="Times New Roman"/>
          <w:noProof/>
          <w:color w:val="000000"/>
          <w:sz w:val="24"/>
          <w:szCs w:val="24"/>
          <w:lang w:val="id-ID"/>
        </w:rPr>
        <w:t xml:space="preserve">(Lubaba </w:t>
      </w:r>
      <w:r w:rsidR="00EF1C0A" w:rsidRPr="00B32124">
        <w:rPr>
          <w:rFonts w:ascii="Times New Roman" w:eastAsia="Times New Roman" w:hAnsi="Times New Roman" w:cs="Times New Roman"/>
          <w:i/>
          <w:iCs/>
          <w:noProof/>
          <w:color w:val="000000"/>
          <w:sz w:val="24"/>
          <w:szCs w:val="24"/>
          <w:lang w:val="id-ID"/>
        </w:rPr>
        <w:t>et al</w:t>
      </w:r>
      <w:r w:rsidR="00EF1C0A" w:rsidRPr="00B32124">
        <w:rPr>
          <w:rFonts w:ascii="Times New Roman" w:eastAsia="Times New Roman" w:hAnsi="Times New Roman" w:cs="Times New Roman"/>
          <w:noProof/>
          <w:color w:val="000000"/>
          <w:sz w:val="24"/>
          <w:szCs w:val="24"/>
          <w:lang w:val="id-ID"/>
        </w:rPr>
        <w:t>., 2022)</w:t>
      </w:r>
      <w:r w:rsidR="00EF1C0A" w:rsidRPr="00B32124">
        <w:rPr>
          <w:rFonts w:ascii="Times New Roman" w:eastAsia="Times New Roman" w:hAnsi="Times New Roman" w:cs="Times New Roman"/>
          <w:color w:val="000000"/>
          <w:sz w:val="24"/>
          <w:szCs w:val="24"/>
          <w:lang w:val="id-ID"/>
        </w:rPr>
        <w:fldChar w:fldCharType="end"/>
      </w:r>
      <w:r w:rsidRPr="00B32124">
        <w:rPr>
          <w:rFonts w:ascii="Times New Roman" w:eastAsia="Times New Roman" w:hAnsi="Times New Roman" w:cs="Times New Roman"/>
          <w:color w:val="000000"/>
          <w:sz w:val="24"/>
          <w:szCs w:val="24"/>
          <w:lang w:val="id-ID"/>
        </w:rPr>
        <w:t xml:space="preserve">. Pengalaman yang dirasakan pelanggan tersebut menjadi cerminan dari penilaian mereka terhadap aplikasi e-wallet yang digunakan, dan secara tidak langsung memperkuat hubungan yang berkelanjutan antara pengguna dan penyedia layanan </w:t>
      </w:r>
      <w:r w:rsidR="00EF1C0A" w:rsidRPr="00B32124">
        <w:rPr>
          <w:rFonts w:ascii="Times New Roman" w:eastAsia="Times New Roman" w:hAnsi="Times New Roman" w:cs="Times New Roman"/>
          <w:color w:val="000000"/>
          <w:sz w:val="24"/>
          <w:szCs w:val="24"/>
          <w:lang w:val="id-ID"/>
        </w:rPr>
        <w:fldChar w:fldCharType="begin" w:fldLock="1"/>
      </w:r>
      <w:r w:rsidR="00EF1C0A" w:rsidRPr="00B32124">
        <w:rPr>
          <w:rFonts w:ascii="Times New Roman" w:eastAsia="Times New Roman" w:hAnsi="Times New Roman" w:cs="Times New Roman"/>
          <w:color w:val="000000"/>
          <w:sz w:val="24"/>
          <w:szCs w:val="24"/>
          <w:lang w:val="id-ID"/>
        </w:rPr>
        <w:instrText>ADDIN CSL_CITATION {"citationItems":[{"id":"ITEM-1","itemData":{"DOI":"10.55493/5002.v14i12.5233","ISSN":"2222-6737","abstract":"This research examines and validates the theory of service-dominant logic through the co-creation process between service providers and training consumers by investigating the effects of experience quality on customer loyalty. The study posits that the achievement of training and trust mediate the relationship between experience quality and customer loyalty, while the image of the training institution moderates the impact of experience quality on customer loyalty. The population for this study comprises individuals who have participated in and successfully completed training programs organized by the Agency for Technological Assessment and Application (AAAT). Employing non-probability random sampling, a sample of 182 individuals was selected for survey administration. The research model was subsequently tested using SmartPLS. This study reveals that the quality of experience exerts a significant influence on customer loyalty. Furthermore, it identifies that the outcomes of training and the establishment of trust serve as mediators in the relationship between experience quality and customer loyalty. However, the research indicates that the image of the training institution does not moderate the effect of experience quality on customer loyalty. This study offers significant practical implications for marketing management, particularly in understanding the influence of experience quality on customer loyalty. The findings serve as a valuable reference for developing both theoretical and empirical models. This study is the first to advance the service-dominant logic theory by incorporating value-in-use, and it introduces the mediating roles of training achievement and trust, as well as the moderating role of the training institution's image. The research specifically examines the impact of experience quality on customer loyalty among consumers of the AAAT training institution.","author":[{"dropping-particle":"","family":"Kiemas","given":"Ramatun Anggraini","non-dropping-particle":"","parse-names":false,"suffix":""},{"dropping-particle":"","family":"Noermijati","given":"","non-dropping-particle":"","parse-names":false,"suffix":""},{"dropping-particle":"","family":"Hussein","given":"Ananda Sabil","non-dropping-particle":"","parse-names":false,"suffix":""},{"dropping-particle":"","family":"Mugiono","given":"","non-dropping-particle":"","parse-names":false,"suffix":""}],"container-title":"Asian Economic and Financial Review","id":"ITEM-1","issue":"12","issued":{"date-parts":[["2024","11","19"]]},"page":"914-931","title":"The impact of experience quality on customer loyalty: The mediating role of achievement of training and trust, with image of training as a moderating variable","type":"article-journal","volume":"14"},"uris":["http://www.mendeley.com/documents/?uuid=a7849e53-7d4d-426a-b2ed-ff00f1418ae6"]}],"mendeley":{"formattedCitation":"(Kiemas et al., 2024)","plainTextFormattedCitation":"(Kiemas et al., 2024)","previouslyFormattedCitation":"(Kiemas et al., 2024)"},"properties":{"noteIndex":0},"schema":"https://github.com/citation-style-language/schema/raw/master/csl-citation.json"}</w:instrText>
      </w:r>
      <w:r w:rsidR="00EF1C0A" w:rsidRPr="00B32124">
        <w:rPr>
          <w:rFonts w:ascii="Times New Roman" w:eastAsia="Times New Roman" w:hAnsi="Times New Roman" w:cs="Times New Roman"/>
          <w:color w:val="000000"/>
          <w:sz w:val="24"/>
          <w:szCs w:val="24"/>
          <w:lang w:val="id-ID"/>
        </w:rPr>
        <w:fldChar w:fldCharType="separate"/>
      </w:r>
      <w:r w:rsidR="00EF1C0A" w:rsidRPr="00B32124">
        <w:rPr>
          <w:rFonts w:ascii="Times New Roman" w:eastAsia="Times New Roman" w:hAnsi="Times New Roman" w:cs="Times New Roman"/>
          <w:noProof/>
          <w:color w:val="000000"/>
          <w:sz w:val="24"/>
          <w:szCs w:val="24"/>
          <w:lang w:val="id-ID"/>
        </w:rPr>
        <w:t xml:space="preserve">(Kiemas </w:t>
      </w:r>
      <w:r w:rsidR="00EF1C0A" w:rsidRPr="00B32124">
        <w:rPr>
          <w:rFonts w:ascii="Times New Roman" w:eastAsia="Times New Roman" w:hAnsi="Times New Roman" w:cs="Times New Roman"/>
          <w:i/>
          <w:iCs/>
          <w:noProof/>
          <w:color w:val="000000"/>
          <w:sz w:val="24"/>
          <w:szCs w:val="24"/>
          <w:lang w:val="id-ID"/>
        </w:rPr>
        <w:t>et al</w:t>
      </w:r>
      <w:r w:rsidR="00EF1C0A" w:rsidRPr="00B32124">
        <w:rPr>
          <w:rFonts w:ascii="Times New Roman" w:eastAsia="Times New Roman" w:hAnsi="Times New Roman" w:cs="Times New Roman"/>
          <w:noProof/>
          <w:color w:val="000000"/>
          <w:sz w:val="24"/>
          <w:szCs w:val="24"/>
          <w:lang w:val="id-ID"/>
        </w:rPr>
        <w:t>., 2024)</w:t>
      </w:r>
      <w:r w:rsidR="00EF1C0A" w:rsidRPr="00B32124">
        <w:rPr>
          <w:rFonts w:ascii="Times New Roman" w:eastAsia="Times New Roman" w:hAnsi="Times New Roman" w:cs="Times New Roman"/>
          <w:color w:val="000000"/>
          <w:sz w:val="24"/>
          <w:szCs w:val="24"/>
          <w:lang w:val="id-ID"/>
        </w:rPr>
        <w:fldChar w:fldCharType="end"/>
      </w:r>
      <w:r w:rsidRPr="00B32124">
        <w:rPr>
          <w:rFonts w:ascii="Times New Roman" w:eastAsia="Times New Roman" w:hAnsi="Times New Roman" w:cs="Times New Roman"/>
          <w:color w:val="000000"/>
          <w:sz w:val="24"/>
          <w:szCs w:val="24"/>
          <w:lang w:val="id-ID"/>
        </w:rPr>
        <w:t xml:space="preserve">. </w:t>
      </w:r>
    </w:p>
    <w:p w14:paraId="18AE2DF6" w14:textId="510FE7BB" w:rsidR="0039555E" w:rsidRPr="00B32124" w:rsidRDefault="0039555E" w:rsidP="005C6B9E">
      <w:pPr>
        <w:spacing w:after="0" w:line="240" w:lineRule="auto"/>
        <w:ind w:firstLine="567"/>
        <w:jc w:val="both"/>
        <w:rPr>
          <w:rFonts w:ascii="Times New Roman" w:eastAsia="Times New Roman" w:hAnsi="Times New Roman" w:cs="Times New Roman"/>
          <w:color w:val="000000"/>
          <w:sz w:val="24"/>
          <w:szCs w:val="24"/>
          <w:lang w:val="id-ID"/>
        </w:rPr>
      </w:pPr>
      <w:r w:rsidRPr="00B32124">
        <w:rPr>
          <w:rFonts w:ascii="Times New Roman" w:eastAsia="Times New Roman" w:hAnsi="Times New Roman" w:cs="Times New Roman"/>
          <w:color w:val="000000"/>
          <w:sz w:val="24"/>
          <w:szCs w:val="24"/>
          <w:lang w:val="id-ID"/>
        </w:rPr>
        <w:t>Selanju</w:t>
      </w:r>
      <w:r w:rsidR="00CF2D18" w:rsidRPr="00B32124">
        <w:rPr>
          <w:rFonts w:ascii="Times New Roman" w:eastAsia="Times New Roman" w:hAnsi="Times New Roman" w:cs="Times New Roman"/>
          <w:color w:val="000000"/>
          <w:sz w:val="24"/>
          <w:szCs w:val="24"/>
          <w:lang w:val="id-ID"/>
        </w:rPr>
        <w:t>t</w:t>
      </w:r>
      <w:r w:rsidRPr="00B32124">
        <w:rPr>
          <w:rFonts w:ascii="Times New Roman" w:eastAsia="Times New Roman" w:hAnsi="Times New Roman" w:cs="Times New Roman"/>
          <w:color w:val="000000"/>
          <w:sz w:val="24"/>
          <w:szCs w:val="24"/>
          <w:lang w:val="id-ID"/>
        </w:rPr>
        <w:t xml:space="preserve">nya, kepercayaan memainkan peran penting dalam menilai layanan online, di mana kenyamanan yang diberikan menciptakan persepsi pengguna terhadap kemampuan layanan mengurangi risiko, mendorong mereka untuk terus menggunakannya </w:t>
      </w:r>
      <w:r w:rsidR="00CF2D18" w:rsidRPr="00B32124">
        <w:rPr>
          <w:rFonts w:ascii="Times New Roman" w:eastAsia="Times New Roman" w:hAnsi="Times New Roman" w:cs="Times New Roman"/>
          <w:color w:val="000000"/>
          <w:sz w:val="24"/>
          <w:szCs w:val="24"/>
          <w:lang w:val="id-ID"/>
        </w:rPr>
        <w:fldChar w:fldCharType="begin" w:fldLock="1"/>
      </w:r>
      <w:r w:rsidR="00CF2D18" w:rsidRPr="00B32124">
        <w:rPr>
          <w:rFonts w:ascii="Times New Roman" w:eastAsia="Times New Roman" w:hAnsi="Times New Roman" w:cs="Times New Roman"/>
          <w:color w:val="000000"/>
          <w:sz w:val="24"/>
          <w:szCs w:val="24"/>
          <w:lang w:val="id-ID"/>
        </w:rPr>
        <w:instrText>ADDIN CSL_CITATION {"citationItems":[{"id":"ITEM-1","itemData":{"DOI":"10.36080/bit.v21i1.2711","ISSN":"1693-9166","author":[{"dropping-particle":"","family":"Indarso","given":"Andhika Octa","non-dropping-particle":"","parse-names":false,"suffix":""},{"dropping-particle":"","family":"Raffael","given":"","non-dropping-particle":"","parse-names":false,"suffix":""},{"dropping-particle":"","family":"Salsabilla","given":"Adhira Thaskia","non-dropping-particle":"","parse-names":false,"suffix":""}],"container-title":"Bit (Fakultas Teknologi Informasi Universitas Budi Luhur)","id":"ITEM-1","issue":"1","issued":{"date-parts":[["2024"]]},"page":"22","title":"Literature review: Analisis faktor pengaruh kepuasan pengguna e-wallet generasi milenial dan Z","type":"article-journal","volume":"21"},"uris":["http://www.mendeley.com/documents/?uuid=3f2345cb-3dd6-44c4-acf6-4f1763b4431b"]}],"mendeley":{"formattedCitation":"(Indarso et al., 2024)","plainTextFormattedCitation":"(Indarso et al., 2024)","previouslyFormattedCitation":"(Indarso et al., 2024)"},"properties":{"noteIndex":0},"schema":"https://github.com/citation-style-language/schema/raw/master/csl-citation.json"}</w:instrText>
      </w:r>
      <w:r w:rsidR="00CF2D18" w:rsidRPr="00B32124">
        <w:rPr>
          <w:rFonts w:ascii="Times New Roman" w:eastAsia="Times New Roman" w:hAnsi="Times New Roman" w:cs="Times New Roman"/>
          <w:color w:val="000000"/>
          <w:sz w:val="24"/>
          <w:szCs w:val="24"/>
          <w:lang w:val="id-ID"/>
        </w:rPr>
        <w:fldChar w:fldCharType="separate"/>
      </w:r>
      <w:r w:rsidR="00CF2D18" w:rsidRPr="00B32124">
        <w:rPr>
          <w:rFonts w:ascii="Times New Roman" w:eastAsia="Times New Roman" w:hAnsi="Times New Roman" w:cs="Times New Roman"/>
          <w:noProof/>
          <w:color w:val="000000"/>
          <w:sz w:val="24"/>
          <w:szCs w:val="24"/>
          <w:lang w:val="id-ID"/>
        </w:rPr>
        <w:t xml:space="preserve">(Indarso </w:t>
      </w:r>
      <w:r w:rsidR="00CF2D18" w:rsidRPr="00B32124">
        <w:rPr>
          <w:rFonts w:ascii="Times New Roman" w:eastAsia="Times New Roman" w:hAnsi="Times New Roman" w:cs="Times New Roman"/>
          <w:i/>
          <w:iCs/>
          <w:noProof/>
          <w:color w:val="000000"/>
          <w:sz w:val="24"/>
          <w:szCs w:val="24"/>
          <w:lang w:val="id-ID"/>
        </w:rPr>
        <w:t>et al</w:t>
      </w:r>
      <w:r w:rsidR="00CF2D18" w:rsidRPr="00B32124">
        <w:rPr>
          <w:rFonts w:ascii="Times New Roman" w:eastAsia="Times New Roman" w:hAnsi="Times New Roman" w:cs="Times New Roman"/>
          <w:noProof/>
          <w:color w:val="000000"/>
          <w:sz w:val="24"/>
          <w:szCs w:val="24"/>
          <w:lang w:val="id-ID"/>
        </w:rPr>
        <w:t>., 2024)</w:t>
      </w:r>
      <w:r w:rsidR="00CF2D18" w:rsidRPr="00B32124">
        <w:rPr>
          <w:rFonts w:ascii="Times New Roman" w:eastAsia="Times New Roman" w:hAnsi="Times New Roman" w:cs="Times New Roman"/>
          <w:color w:val="000000"/>
          <w:sz w:val="24"/>
          <w:szCs w:val="24"/>
          <w:lang w:val="id-ID"/>
        </w:rPr>
        <w:fldChar w:fldCharType="end"/>
      </w:r>
      <w:r w:rsidRPr="00B32124">
        <w:rPr>
          <w:rFonts w:ascii="Times New Roman" w:eastAsia="Times New Roman" w:hAnsi="Times New Roman" w:cs="Times New Roman"/>
          <w:color w:val="000000"/>
          <w:sz w:val="24"/>
          <w:szCs w:val="24"/>
          <w:lang w:val="id-ID"/>
        </w:rPr>
        <w:t xml:space="preserve">. Dengan meningkatkan keamanan, kemudahan penggunaan, dan fitur inovatif, layanan pembayaran digital akan semakin dipercaya oleh pelanggan </w:t>
      </w:r>
      <w:r w:rsidR="00CF2D18" w:rsidRPr="00B32124">
        <w:rPr>
          <w:rFonts w:ascii="Times New Roman" w:eastAsia="Times New Roman" w:hAnsi="Times New Roman" w:cs="Times New Roman"/>
          <w:color w:val="000000"/>
          <w:sz w:val="24"/>
          <w:szCs w:val="24"/>
          <w:lang w:val="id-ID"/>
        </w:rPr>
        <w:fldChar w:fldCharType="begin" w:fldLock="1"/>
      </w:r>
      <w:r w:rsidR="00CF2D18" w:rsidRPr="00B32124">
        <w:rPr>
          <w:rFonts w:ascii="Times New Roman" w:eastAsia="Times New Roman" w:hAnsi="Times New Roman" w:cs="Times New Roman"/>
          <w:color w:val="000000"/>
          <w:sz w:val="24"/>
          <w:szCs w:val="24"/>
          <w:lang w:val="id-ID"/>
        </w:rPr>
        <w:instrText>ADDIN CSL_CITATION {"citationItems":[{"id":"ITEM-1","itemData":{"DOI":"https://doi.org/10.59841/jureksi.v2i4.1909","abstract":"Di Indonesia, penggunaan digital payment semakin marak, terutama di kalangan generasi muda. Seiring dengan meningkatnya penggunaan digital payment, turut menjadikan masyarakat di Indonesia menjadi semakin konsumtif. penting untuk memahami faktor-faktor yang mempengaruhi perilaku konsumen dalam menggunakan layanan ini. Penelitian ini bertujuan untuk menganalisis pengaruh penggunaan digital payment dan servis quality terhadap perilaku konsumtif masyarakat Bandar Lampung, dengan mempertimbangkan peran consumer trust sebagai variabel mediasi. Penelitian ini menggunakan metode penelitian deskriptif dengan pendekatan kuantitatif. Populasi penelitian yaitu masyarakat yang berdomisili di Kota Bandar Lampung sedangkan sampel berjumlah 96 responden. Teknik penarikan sampel menggunakan non probability sampling dengan teknik pengambilan sampel yaitu teknik purpose sampling. Metode analisis data menggunakan Partial Least Square (PLS) dan kemudian data yang didapatkan diolah menggunakan software SmartPLS 4. Hasil penelitian menunjukkan terdapat pengaruh negatif tidak signifikan antara variabel digital payment terhadap perilaku konsumtif. Terdapat pengaruh positif dan signifikan antara variabel digital payment terhadap consumer trust. Terdapat pengaruh positif tidak signifikan antara servis quality terhadap perilaku konsumtif. Terdapat pengaruh positif dan signifikan antara servis quality terhadap consumer trust. Terdapat pengaruh positif tidak signifikan antara variabel consumer trust terhadap perilaku konsumtif .Kepercayaan tidak memediasi hubungan digital payment dan servis quality terhadap perilaku konsumtif.","author":[{"dropping-particle":"","family":"Salsabila","given":"Fitri","non-dropping-particle":"","parse-names":false,"suffix":""},{"dropping-particle":"","family":"Susanti","given":"Vitria","non-dropping-particle":"","parse-names":false,"suffix":""},{"dropping-particle":"","family":"Ermawati","given":"Liya","non-dropping-particle":"","parse-names":false,"suffix":""}],"container-title":"Journal of Islamic Economics and Finance","id":"ITEM-1","issue":"4","issued":{"date-parts":[["2024"]]},"title":"Pengaruh penggunaan digital payment dan service quality terhadap perilaku konsumtif masyarakat dengan consumer trust sebagai variabel mediasi dalam perspektif Islam","type":"article-journal","volume":"2"},"uris":["http://www.mendeley.com/documents/?uuid=51696874-81a4-449d-9898-4bd3324094e4"]}],"mendeley":{"formattedCitation":"(Salsabila et al., 2024)","plainTextFormattedCitation":"(Salsabila et al., 2024)","previouslyFormattedCitation":"(Salsabila et al., 2024)"},"properties":{"noteIndex":0},"schema":"https://github.com/citation-style-language/schema/raw/master/csl-citation.json"}</w:instrText>
      </w:r>
      <w:r w:rsidR="00CF2D18" w:rsidRPr="00B32124">
        <w:rPr>
          <w:rFonts w:ascii="Times New Roman" w:eastAsia="Times New Roman" w:hAnsi="Times New Roman" w:cs="Times New Roman"/>
          <w:color w:val="000000"/>
          <w:sz w:val="24"/>
          <w:szCs w:val="24"/>
          <w:lang w:val="id-ID"/>
        </w:rPr>
        <w:fldChar w:fldCharType="separate"/>
      </w:r>
      <w:r w:rsidR="00CF2D18" w:rsidRPr="00B32124">
        <w:rPr>
          <w:rFonts w:ascii="Times New Roman" w:eastAsia="Times New Roman" w:hAnsi="Times New Roman" w:cs="Times New Roman"/>
          <w:noProof/>
          <w:color w:val="000000"/>
          <w:sz w:val="24"/>
          <w:szCs w:val="24"/>
          <w:lang w:val="id-ID"/>
        </w:rPr>
        <w:t xml:space="preserve">(Salsabila </w:t>
      </w:r>
      <w:r w:rsidR="00CF2D18" w:rsidRPr="00B32124">
        <w:rPr>
          <w:rFonts w:ascii="Times New Roman" w:eastAsia="Times New Roman" w:hAnsi="Times New Roman" w:cs="Times New Roman"/>
          <w:i/>
          <w:iCs/>
          <w:noProof/>
          <w:color w:val="000000"/>
          <w:sz w:val="24"/>
          <w:szCs w:val="24"/>
          <w:lang w:val="id-ID"/>
        </w:rPr>
        <w:t>et al</w:t>
      </w:r>
      <w:r w:rsidR="00CF2D18" w:rsidRPr="00B32124">
        <w:rPr>
          <w:rFonts w:ascii="Times New Roman" w:eastAsia="Times New Roman" w:hAnsi="Times New Roman" w:cs="Times New Roman"/>
          <w:noProof/>
          <w:color w:val="000000"/>
          <w:sz w:val="24"/>
          <w:szCs w:val="24"/>
          <w:lang w:val="id-ID"/>
        </w:rPr>
        <w:t>., 2024)</w:t>
      </w:r>
      <w:r w:rsidR="00CF2D18" w:rsidRPr="00B32124">
        <w:rPr>
          <w:rFonts w:ascii="Times New Roman" w:eastAsia="Times New Roman" w:hAnsi="Times New Roman" w:cs="Times New Roman"/>
          <w:color w:val="000000"/>
          <w:sz w:val="24"/>
          <w:szCs w:val="24"/>
          <w:lang w:val="id-ID"/>
        </w:rPr>
        <w:fldChar w:fldCharType="end"/>
      </w:r>
      <w:r w:rsidRPr="00B32124">
        <w:rPr>
          <w:rFonts w:ascii="Times New Roman" w:eastAsia="Times New Roman" w:hAnsi="Times New Roman" w:cs="Times New Roman"/>
          <w:color w:val="000000"/>
          <w:sz w:val="24"/>
          <w:szCs w:val="24"/>
          <w:lang w:val="id-ID"/>
        </w:rPr>
        <w:t xml:space="preserve">. </w:t>
      </w:r>
    </w:p>
    <w:p w14:paraId="0FA75B55" w14:textId="77777777" w:rsidR="003C0286" w:rsidRPr="00B32124" w:rsidRDefault="0039555E" w:rsidP="005C6B9E">
      <w:pPr>
        <w:spacing w:after="0" w:line="240" w:lineRule="auto"/>
        <w:ind w:firstLine="567"/>
        <w:jc w:val="both"/>
        <w:rPr>
          <w:rFonts w:ascii="Times New Roman" w:eastAsia="Times New Roman" w:hAnsi="Times New Roman" w:cs="Times New Roman"/>
          <w:color w:val="000000"/>
          <w:sz w:val="24"/>
          <w:szCs w:val="24"/>
          <w:lang w:val="id-ID"/>
        </w:rPr>
      </w:pPr>
      <w:r w:rsidRPr="00B32124">
        <w:rPr>
          <w:rFonts w:ascii="Times New Roman" w:eastAsia="Times New Roman" w:hAnsi="Times New Roman" w:cs="Times New Roman"/>
          <w:color w:val="000000"/>
          <w:sz w:val="24"/>
          <w:szCs w:val="24"/>
          <w:lang w:val="id-ID"/>
        </w:rPr>
        <w:t xml:space="preserve">Kepuasan pelanggan mengarah pada perasaan puas dan senang yang dirasakan pengguna e-wallet yang berasal dari kemudahan transaksi, kecepatan proses pembayaran dan keamanan data yang dapat memberikan nilai tambah bagi pengguna </w:t>
      </w:r>
      <w:r w:rsidR="00CF2D18" w:rsidRPr="00B32124">
        <w:rPr>
          <w:rFonts w:ascii="Times New Roman" w:eastAsia="Times New Roman" w:hAnsi="Times New Roman" w:cs="Times New Roman"/>
          <w:color w:val="000000"/>
          <w:sz w:val="24"/>
          <w:szCs w:val="24"/>
          <w:lang w:val="id-ID"/>
        </w:rPr>
        <w:fldChar w:fldCharType="begin" w:fldLock="1"/>
      </w:r>
      <w:r w:rsidR="00CF2D18" w:rsidRPr="00B32124">
        <w:rPr>
          <w:rFonts w:ascii="Times New Roman" w:eastAsia="Times New Roman" w:hAnsi="Times New Roman" w:cs="Times New Roman"/>
          <w:color w:val="000000"/>
          <w:sz w:val="24"/>
          <w:szCs w:val="24"/>
          <w:lang w:val="id-ID"/>
        </w:rPr>
        <w:instrText>ADDIN CSL_CITATION {"citationItems":[{"id":"ITEM-1","itemData":{"DOI":"10.9744/jti.24.1.13-22","ISSN":"1411-2485","abstract":"The developments of information technology and the advent of new normal in Indonesia had transformed how transaction was conducted, increasing the importance of e-wallet. This study aimed to analyze the effect of perceived ease of use, perceived usefulness, and customer satisfaction on e-wallet continuance intention. This study focused on customers of e-wallets in Indonesia. This research was quantitative research with data collection used the purposive sampling technique. This sampling was conducted by distributing questionnaires to 97 e-wallet customers in Indonesia, with eight questionnaires being rejected due to unmet criteria. Partial Least Square Path Modeling (PLSPM) was used to test the hypotheses. The study found that perceived ease of use had a direct positive influence on continuance intention as well as an indirect positive influence on it through customer satisfaction as an intervening variable, perceived enjoyment did not directly influence continuance intention but had indirect positive influence on it through customer satisfaction as an intervening variable, and customer satisfaction positively influenced continuan­ce intention","author":[{"dropping-particle":"","family":"Olivia","given":"Michelle","non-dropping-particle":"","parse-names":false,"suffix":""},{"dropping-particle":"","family":"Marchyta","given":"Nony Kezia","non-dropping-particle":"","parse-names":false,"suffix":""}],"container-title":"Jurnal Teknik Industri","id":"ITEM-1","issue":"1","issued":{"date-parts":[["2022"]]},"page":"13-22","title":"The influence of perceived ease of use and perceived usefulness on e-wallet continuance intention","type":"article-journal","volume":"24"},"uris":["http://www.mendeley.com/documents/?uuid=f1b44840-e9a6-4c54-a371-83c67910e35b"]}],"mendeley":{"formattedCitation":"(Olivia &amp; Marchyta, 2022)","plainTextFormattedCitation":"(Olivia &amp; Marchyta, 2022)","previouslyFormattedCitation":"(Olivia &amp; Marchyta, 2022)"},"properties":{"noteIndex":0},"schema":"https://github.com/citation-style-language/schema/raw/master/csl-citation.json"}</w:instrText>
      </w:r>
      <w:r w:rsidR="00CF2D18" w:rsidRPr="00B32124">
        <w:rPr>
          <w:rFonts w:ascii="Times New Roman" w:eastAsia="Times New Roman" w:hAnsi="Times New Roman" w:cs="Times New Roman"/>
          <w:color w:val="000000"/>
          <w:sz w:val="24"/>
          <w:szCs w:val="24"/>
          <w:lang w:val="id-ID"/>
        </w:rPr>
        <w:fldChar w:fldCharType="separate"/>
      </w:r>
      <w:r w:rsidR="00CF2D18" w:rsidRPr="00B32124">
        <w:rPr>
          <w:rFonts w:ascii="Times New Roman" w:eastAsia="Times New Roman" w:hAnsi="Times New Roman" w:cs="Times New Roman"/>
          <w:noProof/>
          <w:color w:val="000000"/>
          <w:sz w:val="24"/>
          <w:szCs w:val="24"/>
          <w:lang w:val="id-ID"/>
        </w:rPr>
        <w:t>(Olivia &amp; Marchyta, 2022)</w:t>
      </w:r>
      <w:r w:rsidR="00CF2D18" w:rsidRPr="00B32124">
        <w:rPr>
          <w:rFonts w:ascii="Times New Roman" w:eastAsia="Times New Roman" w:hAnsi="Times New Roman" w:cs="Times New Roman"/>
          <w:color w:val="000000"/>
          <w:sz w:val="24"/>
          <w:szCs w:val="24"/>
          <w:lang w:val="id-ID"/>
        </w:rPr>
        <w:fldChar w:fldCharType="end"/>
      </w:r>
      <w:r w:rsidRPr="00B32124">
        <w:rPr>
          <w:rFonts w:ascii="Times New Roman" w:eastAsia="Times New Roman" w:hAnsi="Times New Roman" w:cs="Times New Roman"/>
          <w:color w:val="000000"/>
          <w:sz w:val="24"/>
          <w:szCs w:val="24"/>
          <w:lang w:val="id-ID"/>
        </w:rPr>
        <w:t xml:space="preserve">. </w:t>
      </w:r>
      <w:r w:rsidR="00A301D3" w:rsidRPr="00B32124">
        <w:rPr>
          <w:rFonts w:ascii="Times New Roman" w:eastAsia="Times New Roman" w:hAnsi="Times New Roman" w:cs="Times New Roman"/>
          <w:color w:val="000000"/>
          <w:sz w:val="24"/>
          <w:szCs w:val="24"/>
          <w:lang w:val="id-ID"/>
        </w:rPr>
        <w:t xml:space="preserve">Kepuasan pelanggan membentuk kesan positif yang mendorong mereka untuk melakukan transaksi berulang di masa depan </w:t>
      </w:r>
      <w:r w:rsidR="00CF2D18" w:rsidRPr="00B32124">
        <w:rPr>
          <w:rFonts w:ascii="Times New Roman" w:eastAsia="Times New Roman" w:hAnsi="Times New Roman" w:cs="Times New Roman"/>
          <w:color w:val="000000"/>
          <w:sz w:val="24"/>
          <w:szCs w:val="24"/>
          <w:lang w:val="id-ID"/>
        </w:rPr>
        <w:fldChar w:fldCharType="begin" w:fldLock="1"/>
      </w:r>
      <w:r w:rsidR="00CF2D18" w:rsidRPr="00B32124">
        <w:rPr>
          <w:rFonts w:ascii="Times New Roman" w:eastAsia="Times New Roman" w:hAnsi="Times New Roman" w:cs="Times New Roman"/>
          <w:color w:val="000000"/>
          <w:sz w:val="24"/>
          <w:szCs w:val="24"/>
          <w:lang w:val="id-ID"/>
        </w:rPr>
        <w:instrText>ADDIN CSL_CITATION {"citationItems":[{"id":"ITEM-1","itemData":{"abstract":"The aim of this research is to examine the effect of the customer loyalty program on customer satisfaction and its impact on customer loyalty. This program is developed by the company in order to increase customer satisfaction. Optimal customer satisfaction will be able to create customer loyalty. For a company, customer loyalty will guarantee the company’s income to be constantly optimal. The research is conducted using the survey method involving 110 customers and 100 feasible data used. The sampling technique used is judgment sampling and data collected through the questionnaire. It uses SEM in examining hypotheses assisted by software AMOS version 20.0. Member card significantly affects customer satisfaction, while discount promo has no significant effect on customer satisfaction and it also doesn’t affect customer loyalty. Member cards and discount promo have a direct effect on customer loyalty. In general, it can be understood that the customer loyalty program applied by Alfamart either member card or discount promo affects customer satisfaction and has an impact on customer loyalty. This research gives input to retail business managers in managing customer satisfaction through the proper development of customer loyalty programs. ©","author":[{"dropping-particle":"","family":"Khairawati","given":"Salihah","non-dropping-particle":"","parse-names":false,"suffix":""}],"container-title":"International Journal of Research in Business and Social Science","id":"ITEM-1","issue":"1","issued":{"date-parts":[["2020"]]},"page":"15-23","title":"Effect of customer loyalty program on customer satisfaction and its impact on customer loyalty","type":"article-journal","volume":"9"},"uris":["http://www.mendeley.com/documents/?uuid=28d95f6f-60b2-48c2-91b7-424f4a0ba7a1"]}],"mendeley":{"formattedCitation":"(Khairawati, 2020)","plainTextFormattedCitation":"(Khairawati, 2020)","previouslyFormattedCitation":"(Khairawati, 2020)"},"properties":{"noteIndex":0},"schema":"https://github.com/citation-style-language/schema/raw/master/csl-citation.json"}</w:instrText>
      </w:r>
      <w:r w:rsidR="00CF2D18" w:rsidRPr="00B32124">
        <w:rPr>
          <w:rFonts w:ascii="Times New Roman" w:eastAsia="Times New Roman" w:hAnsi="Times New Roman" w:cs="Times New Roman"/>
          <w:color w:val="000000"/>
          <w:sz w:val="24"/>
          <w:szCs w:val="24"/>
          <w:lang w:val="id-ID"/>
        </w:rPr>
        <w:fldChar w:fldCharType="separate"/>
      </w:r>
      <w:r w:rsidR="00CF2D18" w:rsidRPr="00B32124">
        <w:rPr>
          <w:rFonts w:ascii="Times New Roman" w:eastAsia="Times New Roman" w:hAnsi="Times New Roman" w:cs="Times New Roman"/>
          <w:noProof/>
          <w:color w:val="000000"/>
          <w:sz w:val="24"/>
          <w:szCs w:val="24"/>
          <w:lang w:val="id-ID"/>
        </w:rPr>
        <w:t>(Khairawati, 2020)</w:t>
      </w:r>
      <w:r w:rsidR="00CF2D18" w:rsidRPr="00B32124">
        <w:rPr>
          <w:rFonts w:ascii="Times New Roman" w:eastAsia="Times New Roman" w:hAnsi="Times New Roman" w:cs="Times New Roman"/>
          <w:color w:val="000000"/>
          <w:sz w:val="24"/>
          <w:szCs w:val="24"/>
          <w:lang w:val="id-ID"/>
        </w:rPr>
        <w:fldChar w:fldCharType="end"/>
      </w:r>
      <w:r w:rsidR="003C0286" w:rsidRPr="00B32124">
        <w:rPr>
          <w:rFonts w:ascii="Times New Roman" w:eastAsia="Times New Roman" w:hAnsi="Times New Roman" w:cs="Times New Roman"/>
          <w:color w:val="000000"/>
          <w:sz w:val="24"/>
          <w:szCs w:val="24"/>
          <w:lang w:val="id-ID"/>
        </w:rPr>
        <w:t xml:space="preserve">. </w:t>
      </w:r>
    </w:p>
    <w:p w14:paraId="203ECE42" w14:textId="04F03ED6" w:rsidR="0039555E" w:rsidRPr="00B32124" w:rsidRDefault="0039555E" w:rsidP="005C6B9E">
      <w:pPr>
        <w:spacing w:after="0" w:line="240" w:lineRule="auto"/>
        <w:ind w:firstLine="567"/>
        <w:jc w:val="both"/>
        <w:rPr>
          <w:rFonts w:ascii="Times New Roman" w:eastAsia="Times New Roman" w:hAnsi="Times New Roman" w:cs="Times New Roman"/>
          <w:color w:val="000000"/>
          <w:sz w:val="24"/>
          <w:szCs w:val="24"/>
          <w:lang w:val="id-ID"/>
        </w:rPr>
      </w:pPr>
      <w:r w:rsidRPr="00B32124">
        <w:rPr>
          <w:rFonts w:ascii="Times New Roman" w:eastAsia="Times New Roman" w:hAnsi="Times New Roman" w:cs="Times New Roman"/>
          <w:color w:val="000000"/>
          <w:sz w:val="24"/>
          <w:szCs w:val="24"/>
          <w:lang w:val="id-ID"/>
        </w:rPr>
        <w:t>Keterlibatan pelanggan terjadi ketika pelanggan memiliki kepercayaan terhadap layanan e-wallet</w:t>
      </w:r>
      <w:r w:rsidR="00DB1F0C" w:rsidRPr="00B32124">
        <w:rPr>
          <w:rFonts w:ascii="Times New Roman" w:eastAsia="Times New Roman" w:hAnsi="Times New Roman" w:cs="Times New Roman"/>
          <w:color w:val="000000"/>
          <w:sz w:val="24"/>
          <w:szCs w:val="24"/>
          <w:lang w:val="id-ID"/>
        </w:rPr>
        <w:t xml:space="preserve"> </w:t>
      </w:r>
      <w:r w:rsidR="00CF2D18" w:rsidRPr="00B32124">
        <w:rPr>
          <w:rFonts w:ascii="Times New Roman" w:eastAsia="Times New Roman" w:hAnsi="Times New Roman" w:cs="Times New Roman"/>
          <w:color w:val="000000"/>
          <w:sz w:val="24"/>
          <w:szCs w:val="24"/>
          <w:lang w:val="id-ID"/>
        </w:rPr>
        <w:fldChar w:fldCharType="begin" w:fldLock="1"/>
      </w:r>
      <w:r w:rsidR="00CF2D18" w:rsidRPr="00B32124">
        <w:rPr>
          <w:rFonts w:ascii="Times New Roman" w:eastAsia="Times New Roman" w:hAnsi="Times New Roman" w:cs="Times New Roman"/>
          <w:color w:val="000000"/>
          <w:sz w:val="24"/>
          <w:szCs w:val="24"/>
          <w:lang w:val="id-ID"/>
        </w:rPr>
        <w:instrText>ADDIN CSL_CITATION {"citationItems":[{"id":"ITEM-1","itemData":{"ISSN":"2964-9749","abstract":"Media sosial sebagai sarana pemasaran dapat dimanfaatkan untuk melibatkan pelanggan dan menjalin keeratan terhadap merk. Keterlibatan pelanggan adalah proses psikologis yang menciptakan ikatan emosional antara pelanggan dan merek, yang pada akhirnya meningkatkan loyalitas dan kepuasan pelanggan. ByNeira menerapkan konsep ini dengan aktif mengajak pelanggan untuk berbagi pengalaman mereka melalui ulasan dan foto di media sosial. Metode penelitian ini menggunakan pendekatan kualitatif dengan motede penelitian deskriptif. Saat ini ByNeira sendiri sudah memiliki 2.415 pengikut dan 88 postingan pada akun instagramnya. Sejauh ini, semua media sosial yang dimiliki oleh ByNeira masih dikelola langsung oleh pemiliknya, dalam artian belum ada staff khusus yang bertugas untuk mengelola media sosialnya. Adapun teknologi yang dilakukan oleh ByNeira salah satunya ialah dengan adanya sistem pembayaran non tunai melalui Qris dimana para konsumen dapat membayar hanya dengan melakukan scan barcode yang berada di meja kasir, pilihannya pun cukup beragam, bisa menggunakan GoPay, Ovo dan Mbanking. Semenjak menggunakan media sosial, ByNeira berhasil menaikan omset penjualan sekitar 20-30% dibanding sebelumnya","author":[{"dropping-particle":"","family":"Nakiza","given":"Eka Septianus","non-dropping-particle":"","parse-names":false,"suffix":""}],"container-title":"Jurnal Pijar Studi Manajemen dan Bisnis","id":"ITEM-1","issued":{"date-parts":[["2024"]]},"page":"566-577","title":"Dampak keterlibatan pelanggan dan penggunaa media sosial terhadap pertumbuhan usha mikro, kecil dan menengah di by neira. Jurnal Pijar Studi Manajemen Dan Bisni","type":"article-journal","volume":"2"},"uris":["http://www.mendeley.com/documents/?uuid=113fd34c-7f21-46c9-9c82-dcf9b5753c25"]}],"mendeley":{"formattedCitation":"(Nakiza, 2024)","plainTextFormattedCitation":"(Nakiza, 2024)","previouslyFormattedCitation":"(Nakiza, 2024)"},"properties":{"noteIndex":0},"schema":"https://github.com/citation-style-language/schema/raw/master/csl-citation.json"}</w:instrText>
      </w:r>
      <w:r w:rsidR="00CF2D18" w:rsidRPr="00B32124">
        <w:rPr>
          <w:rFonts w:ascii="Times New Roman" w:eastAsia="Times New Roman" w:hAnsi="Times New Roman" w:cs="Times New Roman"/>
          <w:color w:val="000000"/>
          <w:sz w:val="24"/>
          <w:szCs w:val="24"/>
          <w:lang w:val="id-ID"/>
        </w:rPr>
        <w:fldChar w:fldCharType="separate"/>
      </w:r>
      <w:r w:rsidR="00CF2D18" w:rsidRPr="00B32124">
        <w:rPr>
          <w:rFonts w:ascii="Times New Roman" w:eastAsia="Times New Roman" w:hAnsi="Times New Roman" w:cs="Times New Roman"/>
          <w:noProof/>
          <w:color w:val="000000"/>
          <w:sz w:val="24"/>
          <w:szCs w:val="24"/>
          <w:lang w:val="id-ID"/>
        </w:rPr>
        <w:t>(Nakiza, 2024)</w:t>
      </w:r>
      <w:r w:rsidR="00CF2D18" w:rsidRPr="00B32124">
        <w:rPr>
          <w:rFonts w:ascii="Times New Roman" w:eastAsia="Times New Roman" w:hAnsi="Times New Roman" w:cs="Times New Roman"/>
          <w:color w:val="000000"/>
          <w:sz w:val="24"/>
          <w:szCs w:val="24"/>
          <w:lang w:val="id-ID"/>
        </w:rPr>
        <w:fldChar w:fldCharType="end"/>
      </w:r>
      <w:r w:rsidRPr="00B32124">
        <w:rPr>
          <w:rFonts w:ascii="Times New Roman" w:eastAsia="Times New Roman" w:hAnsi="Times New Roman" w:cs="Times New Roman"/>
          <w:color w:val="000000"/>
          <w:sz w:val="24"/>
          <w:szCs w:val="24"/>
          <w:lang w:val="id-ID"/>
        </w:rPr>
        <w:t xml:space="preserve">. Selain itu, keterlibatan pelanggan memberikan peluang bagi perusahaan untuk mendapatkan masukan dan saran yang penting, yang dapat membantu memahami kebutuhan dan keinginan pelanggan, sehingga dapat dimanfaatkan untuk mengembangkan dan meningkatkan layanan </w:t>
      </w:r>
      <w:r w:rsidR="00CF2D18" w:rsidRPr="00B32124">
        <w:rPr>
          <w:rFonts w:ascii="Times New Roman" w:eastAsia="Times New Roman" w:hAnsi="Times New Roman" w:cs="Times New Roman"/>
          <w:color w:val="000000"/>
          <w:sz w:val="24"/>
          <w:szCs w:val="24"/>
          <w:lang w:val="id-ID"/>
        </w:rPr>
        <w:fldChar w:fldCharType="begin" w:fldLock="1"/>
      </w:r>
      <w:r w:rsidR="00CF2D18" w:rsidRPr="00B32124">
        <w:rPr>
          <w:rFonts w:ascii="Times New Roman" w:eastAsia="Times New Roman" w:hAnsi="Times New Roman" w:cs="Times New Roman"/>
          <w:color w:val="000000"/>
          <w:sz w:val="24"/>
          <w:szCs w:val="24"/>
          <w:lang w:val="id-ID"/>
        </w:rPr>
        <w:instrText>ADDIN CSL_CITATION {"citationItems":[{"id":"ITEM-1","itemData":{"DOI":"10.1080/23311975.2024.2416938","ISSN":"23311975","abstract":"This study contains two primary research aims. The first objective is to investigate the structure, dimensions, and indicators of experience quality at glamping resorts. Additionally, the study aims to analyze the interconnections between experience quality, trust, satisfaction, engagement, and customer loyalty at glamping resorts in Indonesia. This study combines the customer relationship quality and experience-engagement models to answer the proposed objectives. The data for this study were collected from several glamping resorts in East Java, Indonesia, with a total of 452 participants. The research was carried out in two phases. In the initial phase, the data was analyzed using Exploratory Factor Analysis (EFA). The findings indicate that the quality of the glamping experience is a multi-dimensional construct consisting of service attributes, glamping attributes, and access quality. The study employed Partial Least Square (PLS) to examine the correlations between variables in the second stage. The results suggest that the quality of the glamping experience plays a significant role in shaping consumer satisfaction, trust, and engagement. Furthermore, this study demonstrates that satisfaction, trust, and engagement mediate the effects of the quality of glamping experiences on customer loyalty. Upon the completion of research objectives, this study contributes to both theoretical and practical contributions.","author":[{"dropping-particle":"","family":"Hapsari","given":"Raditha","non-dropping-particle":"","parse-names":false,"suffix":""},{"dropping-particle":"","family":"Hussein","given":"Ananda Sabil","non-dropping-particle":"","parse-names":false,"suffix":""},{"dropping-particle":"","family":"Ghofar","given":"Abdul","non-dropping-particle":"","parse-names":false,"suffix":""},{"dropping-particle":"","family":"Hanafiah","given":"Mohd Hafiz","non-dropping-particle":"","parse-names":false,"suffix":""}],"container-title":"Cogent Business and Management","id":"ITEM-1","issue":"1","issued":{"date-parts":[["2024"]]},"page":"-","publisher":"Cogent","title":"From first visit to forever fans: Crafting customer loyalty in glamping through experience quality and engagement","type":"article-journal","volume":"11"},"uris":["http://www.mendeley.com/documents/?uuid=31765cf4-2642-4479-8697-884adc02180e"]}],"mendeley":{"formattedCitation":"(Hapsari et al., 2024)","plainTextFormattedCitation":"(Hapsari et al., 2024)","previouslyFormattedCitation":"(Hapsari et al., 2024)"},"properties":{"noteIndex":0},"schema":"https://github.com/citation-style-language/schema/raw/master/csl-citation.json"}</w:instrText>
      </w:r>
      <w:r w:rsidR="00CF2D18" w:rsidRPr="00B32124">
        <w:rPr>
          <w:rFonts w:ascii="Times New Roman" w:eastAsia="Times New Roman" w:hAnsi="Times New Roman" w:cs="Times New Roman"/>
          <w:color w:val="000000"/>
          <w:sz w:val="24"/>
          <w:szCs w:val="24"/>
          <w:lang w:val="id-ID"/>
        </w:rPr>
        <w:fldChar w:fldCharType="separate"/>
      </w:r>
      <w:r w:rsidR="00CF2D18" w:rsidRPr="00B32124">
        <w:rPr>
          <w:rFonts w:ascii="Times New Roman" w:eastAsia="Times New Roman" w:hAnsi="Times New Roman" w:cs="Times New Roman"/>
          <w:noProof/>
          <w:color w:val="000000"/>
          <w:sz w:val="24"/>
          <w:szCs w:val="24"/>
          <w:lang w:val="id-ID"/>
        </w:rPr>
        <w:t xml:space="preserve">(Hapsari </w:t>
      </w:r>
      <w:r w:rsidR="00CF2D18" w:rsidRPr="00B32124">
        <w:rPr>
          <w:rFonts w:ascii="Times New Roman" w:eastAsia="Times New Roman" w:hAnsi="Times New Roman" w:cs="Times New Roman"/>
          <w:i/>
          <w:iCs/>
          <w:noProof/>
          <w:color w:val="000000"/>
          <w:sz w:val="24"/>
          <w:szCs w:val="24"/>
          <w:lang w:val="id-ID"/>
        </w:rPr>
        <w:t>et al</w:t>
      </w:r>
      <w:r w:rsidR="00CF2D18" w:rsidRPr="00B32124">
        <w:rPr>
          <w:rFonts w:ascii="Times New Roman" w:eastAsia="Times New Roman" w:hAnsi="Times New Roman" w:cs="Times New Roman"/>
          <w:noProof/>
          <w:color w:val="000000"/>
          <w:sz w:val="24"/>
          <w:szCs w:val="24"/>
          <w:lang w:val="id-ID"/>
        </w:rPr>
        <w:t>., 2024)</w:t>
      </w:r>
      <w:r w:rsidR="00CF2D18" w:rsidRPr="00B32124">
        <w:rPr>
          <w:rFonts w:ascii="Times New Roman" w:eastAsia="Times New Roman" w:hAnsi="Times New Roman" w:cs="Times New Roman"/>
          <w:color w:val="000000"/>
          <w:sz w:val="24"/>
          <w:szCs w:val="24"/>
          <w:lang w:val="id-ID"/>
        </w:rPr>
        <w:fldChar w:fldCharType="end"/>
      </w:r>
    </w:p>
    <w:p w14:paraId="32056011" w14:textId="2D43AAB6" w:rsidR="0039555E" w:rsidRPr="004C168A" w:rsidRDefault="0039555E" w:rsidP="005C6B9E">
      <w:pPr>
        <w:spacing w:after="0" w:line="240" w:lineRule="auto"/>
        <w:ind w:firstLine="567"/>
        <w:jc w:val="both"/>
        <w:rPr>
          <w:rFonts w:ascii="Times New Roman" w:eastAsia="Times New Roman" w:hAnsi="Times New Roman" w:cs="Times New Roman"/>
          <w:color w:val="000000"/>
          <w:sz w:val="24"/>
          <w:szCs w:val="24"/>
          <w:lang w:val="id-ID"/>
        </w:rPr>
      </w:pPr>
      <w:r w:rsidRPr="00626A37">
        <w:rPr>
          <w:rFonts w:ascii="Times New Roman" w:eastAsia="Times New Roman" w:hAnsi="Times New Roman" w:cs="Times New Roman"/>
          <w:color w:val="000000"/>
          <w:sz w:val="24"/>
          <w:szCs w:val="24"/>
          <w:lang w:val="id-ID"/>
        </w:rPr>
        <w:t xml:space="preserve">Penelitian sebelumnya oleh </w:t>
      </w:r>
      <w:r w:rsidR="00CF2D18" w:rsidRPr="00626A37">
        <w:rPr>
          <w:rFonts w:ascii="Times New Roman" w:eastAsia="Times New Roman" w:hAnsi="Times New Roman" w:cs="Times New Roman"/>
          <w:color w:val="000000"/>
          <w:sz w:val="24"/>
          <w:szCs w:val="24"/>
          <w:lang w:val="id-ID"/>
        </w:rPr>
        <w:fldChar w:fldCharType="begin" w:fldLock="1"/>
      </w:r>
      <w:r w:rsidR="00CF2D18" w:rsidRPr="00626A37">
        <w:rPr>
          <w:rFonts w:ascii="Times New Roman" w:eastAsia="Times New Roman" w:hAnsi="Times New Roman" w:cs="Times New Roman"/>
          <w:color w:val="000000"/>
          <w:sz w:val="24"/>
          <w:szCs w:val="24"/>
          <w:lang w:val="id-ID"/>
        </w:rPr>
        <w:instrText>ADDIN CSL_CITATION {"citationItems":[{"id":"ITEM-1","itemData":{"DOI":"10.1108/TQM-11-2021-0344","ISSN":"17542731","abstract":"Purpose: This study aims to explore the structure and dimensions of experiential quality in the context of Indonesian Bank 4.0. Moreover, this study also explains the process of how experiential quality generates customer loyalty (CL) by testing the mediation role of both customer trust (CT) and customer engagement (CE). Design/methodology/approach: Two sequential smaller studies were conducted to answer the proposed research objectives. The first study was an exploratory study involving two series of focus group discussions and a survey with a self-administered questionnaire. The second study was an explanatory study. Similar to the first study, a self-administered questionnaire was employed to collect the data. A total of 410 participants participated in this study for both the first and second study. Exploratory factor analysis was used to analyse the data in the first study, while Partial Least Squares was employed to test the relationship amongst variables in the second study. Findings: This study found that Bank 4.0 experiential quality is a multidimensional construct with access reliability (AR), digital interaction (DI) and security (SC) as the primary dimensions. In addition, this study suggested that Bank 4.0 experiential quality is proven to indirectly affect CL through a serial mediation process. In the serial mediation process, this study found that CT and CE are robust mediator variables. Originality/value: This study revealed that Bank 4.0 experiential quality is a multidimensional construct with three primary dimensions: AR, DI and SC. This finding proves that the bank 4.0 experiential quality dimension is different from the conventional banking experiential quality. In addition, this study showed the process of how Bank 4.0 experiential quality is transformed into CL. In addition, this current research discovered that CE and CT serially mediated the impact of bank 4.0 experiential quality on CL that has not been explored by the previous research in the banking industry.","author":[{"dropping-particle":"","family":"Hussein","given":"Ananda Sabil","non-dropping-particle":"","parse-names":false,"suffix":""},{"dropping-particle":"","family":"Sumiati","given":"Sumiati","non-dropping-particle":"","parse-names":false,"suffix":""},{"dropping-particle":"","family":"Hapsari","given":"Raditha","non-dropping-particle":"","parse-names":false,"suffix":""},{"dropping-particle":"","family":"Abu Bakar","given":"Juhaida","non-dropping-particle":"","parse-names":false,"suffix":""}],"container-title":"TQM Journal","id":"ITEM-1","issue":"7","issued":{"date-parts":[["2023"]]},"page":"1706-1721","title":"Bank 4.0 experiential quality and customer loyalty: A serial mediating role of customer trust and engagement","type":"article-journal","volume":"35"},"uris":["http://www.mendeley.com/documents/?uuid=4c54e900-c057-4077-b19f-79453c248f63"]}],"mendeley":{"formattedCitation":"(Hussein et al., 2023)","manualFormatting":"Hussein et al. (2023)","plainTextFormattedCitation":"(Hussein et al., 2023)","previouslyFormattedCitation":"(Hussein et al., 2023)"},"properties":{"noteIndex":0},"schema":"https://github.com/citation-style-language/schema/raw/master/csl-citation.json"}</w:instrText>
      </w:r>
      <w:r w:rsidR="00CF2D18" w:rsidRPr="00626A37">
        <w:rPr>
          <w:rFonts w:ascii="Times New Roman" w:eastAsia="Times New Roman" w:hAnsi="Times New Roman" w:cs="Times New Roman"/>
          <w:color w:val="000000"/>
          <w:sz w:val="24"/>
          <w:szCs w:val="24"/>
          <w:lang w:val="id-ID"/>
        </w:rPr>
        <w:fldChar w:fldCharType="separate"/>
      </w:r>
      <w:r w:rsidR="00CF2D18" w:rsidRPr="00626A37">
        <w:rPr>
          <w:rFonts w:ascii="Times New Roman" w:eastAsia="Times New Roman" w:hAnsi="Times New Roman" w:cs="Times New Roman"/>
          <w:noProof/>
          <w:color w:val="000000"/>
          <w:sz w:val="24"/>
          <w:szCs w:val="24"/>
          <w:lang w:val="id-ID"/>
        </w:rPr>
        <w:t xml:space="preserve">Hussein </w:t>
      </w:r>
      <w:r w:rsidR="00CF2D18" w:rsidRPr="00626A37">
        <w:rPr>
          <w:rFonts w:ascii="Times New Roman" w:eastAsia="Times New Roman" w:hAnsi="Times New Roman" w:cs="Times New Roman"/>
          <w:i/>
          <w:iCs/>
          <w:noProof/>
          <w:color w:val="000000"/>
          <w:sz w:val="24"/>
          <w:szCs w:val="24"/>
          <w:lang w:val="id-ID"/>
        </w:rPr>
        <w:t>et al</w:t>
      </w:r>
      <w:r w:rsidR="00CF2D18" w:rsidRPr="00626A37">
        <w:rPr>
          <w:rFonts w:ascii="Times New Roman" w:eastAsia="Times New Roman" w:hAnsi="Times New Roman" w:cs="Times New Roman"/>
          <w:noProof/>
          <w:color w:val="000000"/>
          <w:sz w:val="24"/>
          <w:szCs w:val="24"/>
          <w:lang w:val="id-ID"/>
        </w:rPr>
        <w:t>. (2023)</w:t>
      </w:r>
      <w:r w:rsidR="00CF2D18" w:rsidRPr="00626A37">
        <w:rPr>
          <w:rFonts w:ascii="Times New Roman" w:eastAsia="Times New Roman" w:hAnsi="Times New Roman" w:cs="Times New Roman"/>
          <w:color w:val="000000"/>
          <w:sz w:val="24"/>
          <w:szCs w:val="24"/>
          <w:lang w:val="id-ID"/>
        </w:rPr>
        <w:fldChar w:fldCharType="end"/>
      </w:r>
      <w:r w:rsidR="00086B58" w:rsidRPr="00626A37">
        <w:rPr>
          <w:rFonts w:ascii="Times New Roman" w:eastAsia="Times New Roman" w:hAnsi="Times New Roman" w:cs="Times New Roman"/>
          <w:color w:val="000000"/>
          <w:sz w:val="24"/>
          <w:szCs w:val="24"/>
          <w:lang w:val="id-ID"/>
        </w:rPr>
        <w:t xml:space="preserve"> </w:t>
      </w:r>
      <w:r w:rsidRPr="00626A37">
        <w:rPr>
          <w:rFonts w:ascii="Times New Roman" w:eastAsia="Times New Roman" w:hAnsi="Times New Roman" w:cs="Times New Roman"/>
          <w:color w:val="000000"/>
          <w:sz w:val="24"/>
          <w:szCs w:val="24"/>
          <w:lang w:val="id-ID"/>
        </w:rPr>
        <w:t xml:space="preserve">membahas tentang variabel kualitas pengalaman, kepercayaan pelanggan, keterlibatan pelanggan terhadap loyalitas pelanggan pada nasabah bank digital yang berfokus pada aspek teknis dan fungsional dari layanan. Namun demikian, penelitian ini menambahkan variabel kepuasan pelanggan sebagai faktor yang mempengaruhi keterlibatan pelanggan dan loyalitas pelanggan. </w:t>
      </w:r>
      <w:r w:rsidR="00086B58" w:rsidRPr="00626A37">
        <w:rPr>
          <w:rFonts w:ascii="Times New Roman" w:eastAsia="Times New Roman" w:hAnsi="Times New Roman" w:cs="Times New Roman"/>
          <w:color w:val="000000"/>
          <w:sz w:val="24"/>
          <w:szCs w:val="24"/>
          <w:lang w:val="id-ID"/>
        </w:rPr>
        <w:t>Penambahan variabel kepuasan pelanggan menjadi penting dalam konteks aplikasi e-</w:t>
      </w:r>
      <w:r w:rsidR="00086B58" w:rsidRPr="00626A37">
        <w:rPr>
          <w:rFonts w:ascii="Times New Roman" w:eastAsia="Times New Roman" w:hAnsi="Times New Roman" w:cs="Times New Roman"/>
          <w:color w:val="000000"/>
          <w:sz w:val="24"/>
          <w:szCs w:val="24"/>
          <w:lang w:val="id-ID"/>
        </w:rPr>
        <w:lastRenderedPageBreak/>
        <w:t xml:space="preserve">wallet, karena kepuasan yang diperoleh dari kemudahan, kecepatan, dan keandalan layanan sangat memengaruhi frekuensi serta intensitas penggunaan aplikasi dan pada saat melakukan transaksi digital menuntut pengalaman instan dan responsif menjadikan kepuasan tersebut faktor utama. Selain itu, pengabungan antara kualitas pengalaman, </w:t>
      </w:r>
      <w:r w:rsidR="00086B58" w:rsidRPr="004C168A">
        <w:rPr>
          <w:rFonts w:ascii="Times New Roman" w:eastAsia="Times New Roman" w:hAnsi="Times New Roman" w:cs="Times New Roman"/>
          <w:color w:val="000000"/>
          <w:sz w:val="24"/>
          <w:szCs w:val="24"/>
          <w:lang w:val="id-ID"/>
        </w:rPr>
        <w:t>kepercayaan dan kepuasan memberikan pemahaaman yang menyeluruh tentang factor yang mendorong keterlibatan serta membuat hubungan jangka panjang dengan aplikasi</w:t>
      </w:r>
      <w:r w:rsidR="006023F7" w:rsidRPr="004C168A">
        <w:rPr>
          <w:rFonts w:ascii="Times New Roman" w:eastAsia="Times New Roman" w:hAnsi="Times New Roman" w:cs="Times New Roman"/>
          <w:color w:val="000000"/>
          <w:sz w:val="24"/>
          <w:szCs w:val="24"/>
          <w:lang w:val="id-ID"/>
        </w:rPr>
        <w:t xml:space="preserve">, belum sepenuhnya diungkap secara dalam oleh penelitian terdalu dalam satu model. </w:t>
      </w:r>
      <w:r w:rsidR="00E35D18" w:rsidRPr="004C168A">
        <w:rPr>
          <w:rFonts w:ascii="Times New Roman" w:eastAsia="Times New Roman" w:hAnsi="Times New Roman" w:cs="Times New Roman"/>
          <w:sz w:val="24"/>
          <w:szCs w:val="24"/>
          <w:shd w:val="clear" w:color="auto" w:fill="FFFFFF"/>
          <w:lang w:val="id-ID"/>
        </w:rPr>
        <w:t xml:space="preserve">Fokus utama penelitian ini adalah pengguna e-wallet di Kabupaten Tangerang, yang dikenal sebagai pusat industri dengan aktivitas ekonomi dan perdagangan yang sangat dinamis sehingga mendorong meningkatnya penggunaan transaksi digital dalam berbagai kegiatan jual beli </w:t>
      </w:r>
      <w:r w:rsidR="00E35D18" w:rsidRPr="004C168A">
        <w:rPr>
          <w:rFonts w:ascii="Times New Roman" w:hAnsi="Times New Roman" w:cs="Times New Roman"/>
          <w:sz w:val="24"/>
          <w:szCs w:val="24"/>
          <w:shd w:val="clear" w:color="auto" w:fill="FFFFFF"/>
          <w:lang w:val="id-ID"/>
        </w:rPr>
        <w:fldChar w:fldCharType="begin" w:fldLock="1"/>
      </w:r>
      <w:r w:rsidR="00E35D18" w:rsidRPr="004C168A">
        <w:rPr>
          <w:rFonts w:ascii="Times New Roman" w:hAnsi="Times New Roman" w:cs="Times New Roman"/>
          <w:sz w:val="24"/>
          <w:szCs w:val="24"/>
          <w:shd w:val="clear" w:color="auto" w:fill="FFFFFF"/>
          <w:lang w:val="id-ID"/>
        </w:rPr>
        <w:instrText>ADDIN CSL_CITATION {"citationItems":[{"id":"ITEM-1","itemData":{"abstract":"… pola konvensional menjadi digitalisasi semakin penting untuk … beli melalui platform e-commerce masyarakat Indonesia telah … secara digital menjadi penting dalam era digital yang tidak …","author":[{"dropping-particle":"","family":"Goestjahjanti","given":"Francisca Sestri","non-dropping-particle":"","parse-names":false,"suffix":""},{"dropping-particle":"","family":"Basuki","given":"Sucipto","non-dropping-particle":"","parse-names":false,"suffix":""},{"dropping-particle":"","family":"Kulla","given":"Istajib","non-dropping-particle":"","parse-names":false,"suffix":""}],"container-title":"Proletarian : Community Service Development Journal","id":"ITEM-1","issue":"2","issued":{"date-parts":[["2024"]]},"page":"75-79","title":"Sosialisasi dan edukasi regulasi Bank Indonesia dalam pembayaran digital dan perlindungan konsumen","type":"article-journal","volume":"2"},"uris":["http://www.mendeley.com/documents/?uuid=89a3cd31-5091-4487-9dba-c8e5d28fbd4a"]}],"mendeley":{"formattedCitation":"(Goestjahjanti et al., 2024)","plainTextFormattedCitation":"(Goestjahjanti et al., 2024)","previouslyFormattedCitation":"(Goestjahjanti et al., 2024)"},"properties":{"noteIndex":0},"schema":"https://github.com/citation-style-language/schema/raw/master/csl-citation.json"}</w:instrText>
      </w:r>
      <w:r w:rsidR="00E35D18" w:rsidRPr="004C168A">
        <w:rPr>
          <w:rFonts w:ascii="Times New Roman" w:hAnsi="Times New Roman" w:cs="Times New Roman"/>
          <w:sz w:val="24"/>
          <w:szCs w:val="24"/>
          <w:shd w:val="clear" w:color="auto" w:fill="FFFFFF"/>
          <w:lang w:val="id-ID"/>
        </w:rPr>
        <w:fldChar w:fldCharType="separate"/>
      </w:r>
      <w:r w:rsidR="00E35D18" w:rsidRPr="004C168A">
        <w:rPr>
          <w:rFonts w:ascii="Times New Roman" w:hAnsi="Times New Roman" w:cs="Times New Roman"/>
          <w:noProof/>
          <w:sz w:val="24"/>
          <w:szCs w:val="24"/>
          <w:shd w:val="clear" w:color="auto" w:fill="FFFFFF"/>
          <w:lang w:val="id-ID"/>
        </w:rPr>
        <w:t xml:space="preserve">(Goestjahjanti </w:t>
      </w:r>
      <w:r w:rsidR="00E35D18" w:rsidRPr="004C168A">
        <w:rPr>
          <w:rFonts w:ascii="Times New Roman" w:hAnsi="Times New Roman" w:cs="Times New Roman"/>
          <w:i/>
          <w:iCs/>
          <w:noProof/>
          <w:sz w:val="24"/>
          <w:szCs w:val="24"/>
          <w:shd w:val="clear" w:color="auto" w:fill="FFFFFF"/>
          <w:lang w:val="id-ID"/>
        </w:rPr>
        <w:t>et al.,</w:t>
      </w:r>
      <w:r w:rsidR="00E35D18" w:rsidRPr="004C168A">
        <w:rPr>
          <w:rFonts w:ascii="Times New Roman" w:hAnsi="Times New Roman" w:cs="Times New Roman"/>
          <w:noProof/>
          <w:sz w:val="24"/>
          <w:szCs w:val="24"/>
          <w:shd w:val="clear" w:color="auto" w:fill="FFFFFF"/>
          <w:lang w:val="id-ID"/>
        </w:rPr>
        <w:t xml:space="preserve"> 2024)</w:t>
      </w:r>
      <w:r w:rsidR="00E35D18" w:rsidRPr="004C168A">
        <w:rPr>
          <w:rFonts w:ascii="Times New Roman" w:hAnsi="Times New Roman" w:cs="Times New Roman"/>
          <w:sz w:val="24"/>
          <w:szCs w:val="24"/>
          <w:shd w:val="clear" w:color="auto" w:fill="FFFFFF"/>
          <w:lang w:val="id-ID"/>
        </w:rPr>
        <w:fldChar w:fldCharType="end"/>
      </w:r>
      <w:r w:rsidR="00E35D18" w:rsidRPr="004C168A">
        <w:rPr>
          <w:rFonts w:ascii="Times New Roman" w:hAnsi="Times New Roman" w:cs="Times New Roman"/>
          <w:sz w:val="24"/>
          <w:szCs w:val="24"/>
          <w:shd w:val="clear" w:color="auto" w:fill="FFFFFF"/>
          <w:lang w:val="id-ID"/>
        </w:rPr>
        <w:t>.</w:t>
      </w:r>
      <w:r w:rsidR="00E35D18" w:rsidRPr="004C168A">
        <w:rPr>
          <w:rFonts w:ascii="Times New Roman" w:eastAsia="Times New Roman" w:hAnsi="Times New Roman" w:cs="Times New Roman"/>
          <w:sz w:val="24"/>
          <w:szCs w:val="24"/>
          <w:shd w:val="clear" w:color="auto" w:fill="FFFFFF"/>
          <w:lang w:val="id-ID"/>
        </w:rPr>
        <w:t xml:space="preserve"> Hal ini menjadikan fokus penelitian ini sangat relevan dan penting, mengingat e-wallet merupakan layanan keuangan digital yang berkembang pesat dan banyak digunakan untuk transaksi harian dengan frekuensi tinggi dan nilai rendah hingga menengah, seperti pembayaran transportasi, makanan, dan belanja online. Hal ini, berbeda dengan layanan bank digital yang lebih kompeks. </w:t>
      </w:r>
    </w:p>
    <w:p w14:paraId="45BDD138" w14:textId="3C1DB621" w:rsidR="00CA3AD8" w:rsidRDefault="0039555E" w:rsidP="005C6B9E">
      <w:pPr>
        <w:spacing w:after="0" w:line="240" w:lineRule="auto"/>
        <w:ind w:firstLine="567"/>
        <w:jc w:val="both"/>
        <w:rPr>
          <w:rFonts w:ascii="Times New Roman" w:eastAsia="Times New Roman" w:hAnsi="Times New Roman" w:cs="Times New Roman"/>
          <w:color w:val="000000"/>
          <w:sz w:val="24"/>
          <w:szCs w:val="24"/>
          <w:lang w:val="id-ID"/>
        </w:rPr>
      </w:pPr>
      <w:r w:rsidRPr="00B32124">
        <w:rPr>
          <w:rFonts w:ascii="Times New Roman" w:eastAsia="Times New Roman" w:hAnsi="Times New Roman" w:cs="Times New Roman"/>
          <w:color w:val="000000"/>
          <w:sz w:val="24"/>
          <w:szCs w:val="24"/>
          <w:lang w:val="id-ID"/>
        </w:rPr>
        <w:t>Penelitian ini bertujuan untuk menganalisis pengaruh antara kualitas pengalaman, kepercayaan dan kepuasan terhadap keterlibatan dan loyalitas pelanggan pada pengguna e-wallet. Penelitian ini diharapkan dapat memberikan pemahaman mengenai faktor-faktor yang mempengaruhi loyalitas pelanggan, serta memberikan wawasan mengenai strategi pemasaran dan layanan yang bertujuan membentuk hubungan yang lebih erat dan berkelanjutan dengan pelanggan.</w:t>
      </w:r>
    </w:p>
    <w:p w14:paraId="1162EEE5" w14:textId="77777777" w:rsidR="00B1045E" w:rsidRPr="00B32124" w:rsidRDefault="00B1045E" w:rsidP="005C6B9E">
      <w:pPr>
        <w:spacing w:after="0" w:line="240" w:lineRule="auto"/>
        <w:ind w:firstLine="567"/>
        <w:jc w:val="both"/>
        <w:rPr>
          <w:rFonts w:ascii="Times New Roman" w:eastAsia="Times New Roman" w:hAnsi="Times New Roman" w:cs="Times New Roman"/>
          <w:color w:val="000000"/>
          <w:sz w:val="24"/>
          <w:szCs w:val="24"/>
          <w:lang w:val="id-ID"/>
        </w:rPr>
      </w:pPr>
    </w:p>
    <w:p w14:paraId="1E1025F1" w14:textId="77777777" w:rsidR="00CA3AD8" w:rsidRPr="00B32124" w:rsidRDefault="00163805" w:rsidP="005C6B9E">
      <w:pPr>
        <w:keepNext/>
        <w:spacing w:after="0" w:line="240" w:lineRule="auto"/>
        <w:jc w:val="both"/>
        <w:rPr>
          <w:rFonts w:ascii="Times New Roman" w:eastAsia="Times New Roman" w:hAnsi="Times New Roman" w:cs="Times New Roman"/>
          <w:b/>
          <w:smallCaps/>
          <w:sz w:val="24"/>
          <w:szCs w:val="24"/>
          <w:lang w:val="id-ID"/>
        </w:rPr>
      </w:pPr>
      <w:r w:rsidRPr="00B32124">
        <w:rPr>
          <w:rFonts w:ascii="Times New Roman" w:eastAsia="Times New Roman" w:hAnsi="Times New Roman" w:cs="Times New Roman"/>
          <w:b/>
          <w:smallCaps/>
          <w:sz w:val="24"/>
          <w:szCs w:val="24"/>
          <w:lang w:val="id-ID"/>
        </w:rPr>
        <w:t>2. KAJIAN TEORI</w:t>
      </w:r>
    </w:p>
    <w:p w14:paraId="4FF6DC2E" w14:textId="77777777" w:rsidR="00474287" w:rsidRPr="00B32124" w:rsidRDefault="00911F5D" w:rsidP="005C6B9E">
      <w:pPr>
        <w:keepNext/>
        <w:spacing w:after="0" w:line="240" w:lineRule="auto"/>
        <w:jc w:val="both"/>
        <w:rPr>
          <w:rFonts w:ascii="Times New Roman" w:eastAsia="Times New Roman" w:hAnsi="Times New Roman" w:cs="Times New Roman"/>
          <w:b/>
          <w:sz w:val="24"/>
          <w:szCs w:val="24"/>
          <w:lang w:val="id-ID"/>
        </w:rPr>
      </w:pPr>
      <w:r w:rsidRPr="00B32124">
        <w:rPr>
          <w:rFonts w:ascii="Times New Roman" w:eastAsia="Times New Roman" w:hAnsi="Times New Roman" w:cs="Times New Roman"/>
          <w:b/>
          <w:sz w:val="24"/>
          <w:szCs w:val="24"/>
          <w:lang w:val="id-ID"/>
        </w:rPr>
        <w:t>Kualitas Pengalaman</w:t>
      </w:r>
    </w:p>
    <w:p w14:paraId="014D1300" w14:textId="62109566" w:rsidR="00474287" w:rsidRPr="00B32124" w:rsidRDefault="00911F5D" w:rsidP="00B1045E">
      <w:pPr>
        <w:keepNext/>
        <w:spacing w:after="0" w:line="240" w:lineRule="auto"/>
        <w:ind w:firstLine="567"/>
        <w:jc w:val="both"/>
        <w:rPr>
          <w:rFonts w:ascii="Times New Roman" w:eastAsia="Times New Roman" w:hAnsi="Times New Roman" w:cs="Times New Roman"/>
          <w:bCs/>
          <w:sz w:val="24"/>
          <w:szCs w:val="24"/>
          <w:lang w:val="id-ID"/>
        </w:rPr>
      </w:pPr>
      <w:r w:rsidRPr="00B32124">
        <w:rPr>
          <w:rFonts w:ascii="Times New Roman" w:eastAsia="Times New Roman" w:hAnsi="Times New Roman" w:cs="Times New Roman"/>
          <w:bCs/>
          <w:sz w:val="24"/>
          <w:szCs w:val="24"/>
          <w:lang w:val="id-ID"/>
        </w:rPr>
        <w:t xml:space="preserve">Kualitas pengalaman merujuk pada persepsi konsumen terhadap produk atau layanan yang mereka nilai selama atau setelah penggunaan </w:t>
      </w:r>
      <w:r w:rsidR="00CF2D18" w:rsidRPr="00B32124">
        <w:rPr>
          <w:rFonts w:ascii="Times New Roman" w:eastAsia="Times New Roman" w:hAnsi="Times New Roman" w:cs="Times New Roman"/>
          <w:bCs/>
          <w:sz w:val="24"/>
          <w:szCs w:val="24"/>
          <w:lang w:val="id-ID"/>
        </w:rPr>
        <w:fldChar w:fldCharType="begin" w:fldLock="1"/>
      </w:r>
      <w:r w:rsidR="00CF2D18" w:rsidRPr="00B32124">
        <w:rPr>
          <w:rFonts w:ascii="Times New Roman" w:eastAsia="Times New Roman" w:hAnsi="Times New Roman" w:cs="Times New Roman"/>
          <w:bCs/>
          <w:sz w:val="24"/>
          <w:szCs w:val="24"/>
          <w:lang w:val="id-ID"/>
        </w:rPr>
        <w:instrText>ADDIN CSL_CITATION {"citationItems":[{"id":"ITEM-1","itemData":{"DOI":"10.29359/BJHPA.13.2.09","ISSN":"20809999","abstract":"Background: Leisure experience, including dance motivation, is one of the key factors for participation in dance events or festivals. Therefore, the experience quality that facilitates individual relationships is likely to influence the dancers’ participation. The purpose of this study is to determine and to analyze dance experience motivations, experience quality, satisfaction and word-of-mouth. Material and methods: The sample of this study consisted of 201 persons who attended the Turkey Dance Festival and who were selected by the convenience sampling method. In this study, the theoretical principles of structural equation modeling (SEM) were applied with the Amos 20 program to analyze the data. Results: The results showed that there were significant relationships (&lt;0.05) between dance experience motivations, experience quality, satisfaction and WOM. This study results are important both as significant and practical implication for leisure managers’ strategies regarding their leisure and experience motivation, and contribution to the leisure literature. Conclusions: The findings of this study can help event managers contribute to increased participation in sustainable dance practices, and the participant-based experience value can be used as a planning tool to attract the attention of event organizers. The findings of this study also give useful insights into theoretical, practical and managerial implications for dance event organization and provide suggestions for future research.","author":[{"dropping-particle":"","family":"Argan","given":"Metin","non-dropping-particle":"","parse-names":false,"suffix":""},{"dropping-particle":"","family":"Kaya","given":"Sabri","non-dropping-particle":"","parse-names":false,"suffix":""},{"dropping-particle":"","family":"Ozgen","given":"Caner","non-dropping-particle":"","parse-names":false,"suffix":""},{"dropping-particle":"","family":"Yetim","given":"Gozde","non-dropping-particle":"","parse-names":false,"suffix":""},{"dropping-particle":"","family":"Guseyno","given":"Alikhan","non-dropping-particle":"","parse-names":false,"suffix":""}],"container-title":"Baltic Journal of Health and Physical Activity","id":"ITEM-1","issue":"2","issued":{"date-parts":[["2021","6","30"]]},"page":"93-104","title":"A look at the bright side of dance: Analysis of the relationship between dance experience, experience quality, satisfaction and word of mouth","type":"article-journal","volume":"13"},"uris":["http://www.mendeley.com/documents/?uuid=9407e76a-e024-4da5-ac10-c5f071d3d647"]}],"mendeley":{"formattedCitation":"(Argan et al., 2021)","plainTextFormattedCitation":"(Argan et al., 2021)","previouslyFormattedCitation":"(Argan et al., 2021)"},"properties":{"noteIndex":0},"schema":"https://github.com/citation-style-language/schema/raw/master/csl-citation.json"}</w:instrText>
      </w:r>
      <w:r w:rsidR="00CF2D18" w:rsidRPr="00B32124">
        <w:rPr>
          <w:rFonts w:ascii="Times New Roman" w:eastAsia="Times New Roman" w:hAnsi="Times New Roman" w:cs="Times New Roman"/>
          <w:bCs/>
          <w:sz w:val="24"/>
          <w:szCs w:val="24"/>
          <w:lang w:val="id-ID"/>
        </w:rPr>
        <w:fldChar w:fldCharType="separate"/>
      </w:r>
      <w:r w:rsidR="00CF2D18" w:rsidRPr="00B32124">
        <w:rPr>
          <w:rFonts w:ascii="Times New Roman" w:eastAsia="Times New Roman" w:hAnsi="Times New Roman" w:cs="Times New Roman"/>
          <w:bCs/>
          <w:noProof/>
          <w:sz w:val="24"/>
          <w:szCs w:val="24"/>
          <w:lang w:val="id-ID"/>
        </w:rPr>
        <w:t xml:space="preserve">(Argan </w:t>
      </w:r>
      <w:r w:rsidR="00CF2D18" w:rsidRPr="00B32124">
        <w:rPr>
          <w:rFonts w:ascii="Times New Roman" w:eastAsia="Times New Roman" w:hAnsi="Times New Roman" w:cs="Times New Roman"/>
          <w:bCs/>
          <w:i/>
          <w:iCs/>
          <w:noProof/>
          <w:sz w:val="24"/>
          <w:szCs w:val="24"/>
          <w:lang w:val="id-ID"/>
        </w:rPr>
        <w:t>et al</w:t>
      </w:r>
      <w:r w:rsidR="00CF2D18" w:rsidRPr="00B32124">
        <w:rPr>
          <w:rFonts w:ascii="Times New Roman" w:eastAsia="Times New Roman" w:hAnsi="Times New Roman" w:cs="Times New Roman"/>
          <w:bCs/>
          <w:noProof/>
          <w:sz w:val="24"/>
          <w:szCs w:val="24"/>
          <w:lang w:val="id-ID"/>
        </w:rPr>
        <w:t>., 2021)</w:t>
      </w:r>
      <w:r w:rsidR="00CF2D18" w:rsidRPr="00B32124">
        <w:rPr>
          <w:rFonts w:ascii="Times New Roman" w:eastAsia="Times New Roman" w:hAnsi="Times New Roman" w:cs="Times New Roman"/>
          <w:bCs/>
          <w:sz w:val="24"/>
          <w:szCs w:val="24"/>
          <w:lang w:val="id-ID"/>
        </w:rPr>
        <w:fldChar w:fldCharType="end"/>
      </w:r>
      <w:r w:rsidRPr="00B32124">
        <w:rPr>
          <w:rFonts w:ascii="Times New Roman" w:eastAsia="Times New Roman" w:hAnsi="Times New Roman" w:cs="Times New Roman"/>
          <w:bCs/>
          <w:sz w:val="24"/>
          <w:szCs w:val="24"/>
          <w:lang w:val="id-ID"/>
        </w:rPr>
        <w:t xml:space="preserve">. Hal ini menunjukkan bahwa kualitas pengalaman lebih bersifat subjektif karena melibatkan emosi dan perasaan konsumen yang mempengaruhi persepsi mereka terhadap produk atau layanan, sehingga berbeda dengan kualitas layanan yang lebih objektif </w:t>
      </w:r>
      <w:r w:rsidR="00CF2D18" w:rsidRPr="00B32124">
        <w:rPr>
          <w:rFonts w:ascii="Times New Roman" w:eastAsia="Times New Roman" w:hAnsi="Times New Roman" w:cs="Times New Roman"/>
          <w:bCs/>
          <w:sz w:val="24"/>
          <w:szCs w:val="24"/>
          <w:lang w:val="id-ID"/>
        </w:rPr>
        <w:fldChar w:fldCharType="begin" w:fldLock="1"/>
      </w:r>
      <w:r w:rsidR="00CF2D18" w:rsidRPr="00B32124">
        <w:rPr>
          <w:rFonts w:ascii="Times New Roman" w:eastAsia="Times New Roman" w:hAnsi="Times New Roman" w:cs="Times New Roman"/>
          <w:bCs/>
          <w:sz w:val="24"/>
          <w:szCs w:val="24"/>
          <w:lang w:val="id-ID"/>
        </w:rPr>
        <w:instrText>ADDIN CSL_CITATION {"citationItems":[{"id":"ITEM-1","itemData":{"DOI":"10.3390/ijerph20065142","ISSN":"16604601","PMID":"36982051","abstract":"This study has been conducted in a sample of Eskişehir city center, which is one of the important destinations in Turkey, to determine the effects of experience quality in recreational activities on perceived value, satisfaction, and behavioral intention. Following this purpose, the data were obtained from 420 people who participated in recreational activities organized by the local governments between April and June 2022. As a result of the findings, it has been determined that the perceptions of individuals regarding the experience quality of the activities positively affect their perceptions of value and satisfaction. Moreover, individuals’ positive value perceptions of activities increase their satisfaction and behavioral intentions. This study differs from other studies by examining the variables of experience quality, perceived value, satisfaction, and behavioral intention in recreational activities as a whole. Most studies on recreation, which is accepted as important in the context of public health, in addition to the fact that recreational activities emphasize the perspective of protecting and improving health. Unlike other studies, this one is expected to contribute to the literature by determining the antecedents for the activities to be much more efficient.","author":[{"dropping-particle":"","family":"Yayla","given":"Ozgur","non-dropping-particle":"","parse-names":false,"suffix":""},{"dropping-particle":"","family":"Aytekin","given":"Arif","non-dropping-particle":"","parse-names":false,"suffix":""},{"dropping-particle":"","family":"Uslu","given":"Fatih","non-dropping-particle":"","parse-names":false,"suffix":""},{"dropping-particle":"","family":"Ergun","given":"Gozde Seval","non-dropping-particle":"","parse-names":false,"suffix":""},{"dropping-particle":"","family":"Keles","given":"Huseyin","non-dropping-particle":"","parse-names":false,"suffix":""},{"dropping-particle":"","family":"Guven","given":"Yigit","non-dropping-particle":"","parse-names":false,"suffix":""}],"container-title":"International Journal of Environmental Research and Public Health","id":"ITEM-1","issue":"6","issued":{"date-parts":[["2023"]]},"title":"How does the experience quality of recreational activities organized within the scope of public health affect perceived value, satisfaction, and behavioral intentions of individuals?","type":"article-journal","volume":"20"},"uris":["http://www.mendeley.com/documents/?uuid=e76a3846-4a6b-48ac-8fd8-29f82b0f2140"]}],"mendeley":{"formattedCitation":"(Yayla et al., 2023)","plainTextFormattedCitation":"(Yayla et al., 2023)","previouslyFormattedCitation":"(Yayla et al., 2023)"},"properties":{"noteIndex":0},"schema":"https://github.com/citation-style-language/schema/raw/master/csl-citation.json"}</w:instrText>
      </w:r>
      <w:r w:rsidR="00CF2D18" w:rsidRPr="00B32124">
        <w:rPr>
          <w:rFonts w:ascii="Times New Roman" w:eastAsia="Times New Roman" w:hAnsi="Times New Roman" w:cs="Times New Roman"/>
          <w:bCs/>
          <w:sz w:val="24"/>
          <w:szCs w:val="24"/>
          <w:lang w:val="id-ID"/>
        </w:rPr>
        <w:fldChar w:fldCharType="separate"/>
      </w:r>
      <w:r w:rsidR="00CF2D18" w:rsidRPr="00B32124">
        <w:rPr>
          <w:rFonts w:ascii="Times New Roman" w:eastAsia="Times New Roman" w:hAnsi="Times New Roman" w:cs="Times New Roman"/>
          <w:bCs/>
          <w:noProof/>
          <w:sz w:val="24"/>
          <w:szCs w:val="24"/>
          <w:lang w:val="id-ID"/>
        </w:rPr>
        <w:t xml:space="preserve">(Yayla </w:t>
      </w:r>
      <w:r w:rsidR="00CF2D18" w:rsidRPr="00B32124">
        <w:rPr>
          <w:rFonts w:ascii="Times New Roman" w:eastAsia="Times New Roman" w:hAnsi="Times New Roman" w:cs="Times New Roman"/>
          <w:bCs/>
          <w:i/>
          <w:iCs/>
          <w:noProof/>
          <w:sz w:val="24"/>
          <w:szCs w:val="24"/>
          <w:lang w:val="id-ID"/>
        </w:rPr>
        <w:t>et al</w:t>
      </w:r>
      <w:r w:rsidR="00CF2D18" w:rsidRPr="00B32124">
        <w:rPr>
          <w:rFonts w:ascii="Times New Roman" w:eastAsia="Times New Roman" w:hAnsi="Times New Roman" w:cs="Times New Roman"/>
          <w:bCs/>
          <w:noProof/>
          <w:sz w:val="24"/>
          <w:szCs w:val="24"/>
          <w:lang w:val="id-ID"/>
        </w:rPr>
        <w:t>., 2023)</w:t>
      </w:r>
      <w:r w:rsidR="00CF2D18" w:rsidRPr="00B32124">
        <w:rPr>
          <w:rFonts w:ascii="Times New Roman" w:eastAsia="Times New Roman" w:hAnsi="Times New Roman" w:cs="Times New Roman"/>
          <w:bCs/>
          <w:sz w:val="24"/>
          <w:szCs w:val="24"/>
          <w:lang w:val="id-ID"/>
        </w:rPr>
        <w:fldChar w:fldCharType="end"/>
      </w:r>
      <w:r w:rsidRPr="00B32124">
        <w:rPr>
          <w:rFonts w:ascii="Times New Roman" w:eastAsia="Times New Roman" w:hAnsi="Times New Roman" w:cs="Times New Roman"/>
          <w:bCs/>
          <w:sz w:val="24"/>
          <w:szCs w:val="24"/>
          <w:lang w:val="id-ID"/>
        </w:rPr>
        <w:t xml:space="preserve">. Selain itu, kualitas pengalaman juga merupakan suatu konsep yang mencakup tidak hanya cara layanan disajikan, tetapi juga bagaimana setiap tahap layanan sebelum, selama, dan setelah penyampaian mempengaruhi persepsi dan respons pelanggan, sehingga menjadi faktor penting dalam pengembangan keseluruhan pengalaman pelanggan </w:t>
      </w:r>
      <w:r w:rsidR="00DB1F0C" w:rsidRPr="00B32124">
        <w:rPr>
          <w:rFonts w:ascii="Times New Roman" w:eastAsia="Times New Roman" w:hAnsi="Times New Roman" w:cs="Times New Roman"/>
          <w:bCs/>
          <w:sz w:val="24"/>
          <w:szCs w:val="24"/>
          <w:lang w:val="id-ID"/>
        </w:rPr>
        <w:fldChar w:fldCharType="begin" w:fldLock="1"/>
      </w:r>
      <w:r w:rsidR="00DB1F0C" w:rsidRPr="00B32124">
        <w:rPr>
          <w:rFonts w:ascii="Times New Roman" w:eastAsia="Times New Roman" w:hAnsi="Times New Roman" w:cs="Times New Roman"/>
          <w:bCs/>
          <w:sz w:val="24"/>
          <w:szCs w:val="24"/>
          <w:lang w:val="id-ID"/>
        </w:rPr>
        <w:instrText>ADDIN CSL_CITATION {"citationItems":[{"id":"ITEM-1","itemData":{"DOI":"10.1108/IJSMS-06-2023-0130","ISSN":"14646668","abstract":"Purpose: The user experience during the use of activities and services is a fundamental aspect for sports managers and can provide a competitive advantage. The purpose of this study was to identify the dimensions of experiential quality and the relationship of this construct with customer trust and customer satisfaction in achieving behavioral intention. Design/methodology/approach: Using a convenience sampling technique, a total of 322 gym users in Turkey participated. A two-step approach was used to test both the model and the research hypotheses [confirmatory factor analysis (CFA) and structural equation modeling (SEM)]. Findings: The interaction quality, physical environmental quality, outcome quality and enjoyment quality were positively related to experiential quality. Similarly, the experimental quality was positively related to customer satisfaction and customer trust. Finally, customer satisfaction was related to behavioral intentions. Originality/value: This study provides empirical evidence about the importance of experiential quality to gain a competitive advantage in the context of fitness centers.","author":[{"dropping-particle":"","family":"Sevilmiş","given":"Ali","non-dropping-particle":"","parse-names":false,"suffix":""},{"dropping-particle":"","family":"Doğan","given":"Mehmet","non-dropping-particle":"","parse-names":false,"suffix":""},{"dropping-particle":"","family":"Gálvez-Ruiz","given":"Pablo","non-dropping-particle":"","parse-names":false,"suffix":""},{"dropping-particle":"","family":"García-Fernández","given":"Jerónimo","non-dropping-particle":"","parse-names":false,"suffix":""}],"container-title":"International Journal of Sports Marketing and Sponsorship","id":"ITEM-1","issue":"2","issued":{"date-parts":[["2024"]]},"page":"396-418","title":"Dimensions and outcomes of experiential quality in the fitness industry: The case of Turkey","type":"article-journal","volume":"25"},"uris":["http://www.mendeley.com/documents/?uuid=b20cf6fc-e9da-4131-91b6-668ce249d3a7"]}],"mendeley":{"formattedCitation":"(Sevilmiş et al., 2024)","plainTextFormattedCitation":"(Sevilmiş et al., 2024)","previouslyFormattedCitation":"(Sevilmiş et al., 2024)"},"properties":{"noteIndex":0},"schema":"https://github.com/citation-style-language/schema/raw/master/csl-citation.json"}</w:instrText>
      </w:r>
      <w:r w:rsidR="00DB1F0C" w:rsidRPr="00B32124">
        <w:rPr>
          <w:rFonts w:ascii="Times New Roman" w:eastAsia="Times New Roman" w:hAnsi="Times New Roman" w:cs="Times New Roman"/>
          <w:bCs/>
          <w:sz w:val="24"/>
          <w:szCs w:val="24"/>
          <w:lang w:val="id-ID"/>
        </w:rPr>
        <w:fldChar w:fldCharType="separate"/>
      </w:r>
      <w:r w:rsidR="00DB1F0C" w:rsidRPr="00B32124">
        <w:rPr>
          <w:rFonts w:ascii="Times New Roman" w:eastAsia="Times New Roman" w:hAnsi="Times New Roman" w:cs="Times New Roman"/>
          <w:bCs/>
          <w:noProof/>
          <w:sz w:val="24"/>
          <w:szCs w:val="24"/>
          <w:lang w:val="id-ID"/>
        </w:rPr>
        <w:t xml:space="preserve">(Sevilmiş </w:t>
      </w:r>
      <w:r w:rsidR="00DB1F0C" w:rsidRPr="00B32124">
        <w:rPr>
          <w:rFonts w:ascii="Times New Roman" w:eastAsia="Times New Roman" w:hAnsi="Times New Roman" w:cs="Times New Roman"/>
          <w:bCs/>
          <w:i/>
          <w:iCs/>
          <w:noProof/>
          <w:sz w:val="24"/>
          <w:szCs w:val="24"/>
          <w:lang w:val="id-ID"/>
        </w:rPr>
        <w:t>et al</w:t>
      </w:r>
      <w:r w:rsidR="00DB1F0C" w:rsidRPr="00B32124">
        <w:rPr>
          <w:rFonts w:ascii="Times New Roman" w:eastAsia="Times New Roman" w:hAnsi="Times New Roman" w:cs="Times New Roman"/>
          <w:bCs/>
          <w:noProof/>
          <w:sz w:val="24"/>
          <w:szCs w:val="24"/>
          <w:lang w:val="id-ID"/>
        </w:rPr>
        <w:t>., 2024)</w:t>
      </w:r>
      <w:r w:rsidR="00DB1F0C" w:rsidRPr="00B32124">
        <w:rPr>
          <w:rFonts w:ascii="Times New Roman" w:eastAsia="Times New Roman" w:hAnsi="Times New Roman" w:cs="Times New Roman"/>
          <w:bCs/>
          <w:sz w:val="24"/>
          <w:szCs w:val="24"/>
          <w:lang w:val="id-ID"/>
        </w:rPr>
        <w:fldChar w:fldCharType="end"/>
      </w:r>
    </w:p>
    <w:p w14:paraId="6940C90D" w14:textId="77777777" w:rsidR="00B4189D" w:rsidRPr="00B32124" w:rsidRDefault="00B4189D" w:rsidP="005C6B9E">
      <w:pPr>
        <w:keepNext/>
        <w:spacing w:after="0" w:line="240" w:lineRule="auto"/>
        <w:jc w:val="both"/>
        <w:rPr>
          <w:rFonts w:ascii="Times New Roman" w:eastAsia="Times New Roman" w:hAnsi="Times New Roman" w:cs="Times New Roman"/>
          <w:b/>
          <w:sz w:val="24"/>
          <w:szCs w:val="24"/>
          <w:lang w:val="id-ID"/>
        </w:rPr>
      </w:pPr>
    </w:p>
    <w:p w14:paraId="1CAEA53E" w14:textId="7C3FF600" w:rsidR="00911F5D" w:rsidRPr="00B32124" w:rsidRDefault="00911F5D" w:rsidP="005C6B9E">
      <w:pPr>
        <w:keepNext/>
        <w:spacing w:after="0" w:line="240" w:lineRule="auto"/>
        <w:jc w:val="both"/>
        <w:rPr>
          <w:rFonts w:ascii="Times New Roman" w:eastAsia="Times New Roman" w:hAnsi="Times New Roman" w:cs="Times New Roman"/>
          <w:b/>
          <w:sz w:val="24"/>
          <w:szCs w:val="24"/>
          <w:lang w:val="id-ID"/>
        </w:rPr>
      </w:pPr>
      <w:r w:rsidRPr="00B32124">
        <w:rPr>
          <w:rFonts w:ascii="Times New Roman" w:eastAsia="Times New Roman" w:hAnsi="Times New Roman" w:cs="Times New Roman"/>
          <w:b/>
          <w:sz w:val="24"/>
          <w:szCs w:val="24"/>
          <w:lang w:val="id-ID"/>
        </w:rPr>
        <w:t xml:space="preserve">Kepercayaan </w:t>
      </w:r>
      <w:r w:rsidR="0069791A" w:rsidRPr="00B32124">
        <w:rPr>
          <w:rFonts w:ascii="Times New Roman" w:eastAsia="Times New Roman" w:hAnsi="Times New Roman" w:cs="Times New Roman"/>
          <w:b/>
          <w:sz w:val="24"/>
          <w:szCs w:val="24"/>
          <w:lang w:val="id-ID"/>
        </w:rPr>
        <w:t>P</w:t>
      </w:r>
      <w:r w:rsidRPr="00B32124">
        <w:rPr>
          <w:rFonts w:ascii="Times New Roman" w:eastAsia="Times New Roman" w:hAnsi="Times New Roman" w:cs="Times New Roman"/>
          <w:b/>
          <w:sz w:val="24"/>
          <w:szCs w:val="24"/>
          <w:lang w:val="id-ID"/>
        </w:rPr>
        <w:t xml:space="preserve">elanggan </w:t>
      </w:r>
    </w:p>
    <w:p w14:paraId="1E3C3B81" w14:textId="48C937E9" w:rsidR="00911F5D" w:rsidRPr="00B32124" w:rsidRDefault="00911F5D" w:rsidP="00B1045E">
      <w:pPr>
        <w:keepNext/>
        <w:spacing w:after="0" w:line="240" w:lineRule="auto"/>
        <w:ind w:firstLine="567"/>
        <w:jc w:val="both"/>
        <w:rPr>
          <w:rFonts w:ascii="Times New Roman" w:eastAsia="Times New Roman" w:hAnsi="Times New Roman" w:cs="Times New Roman"/>
          <w:bCs/>
          <w:sz w:val="24"/>
          <w:szCs w:val="24"/>
          <w:lang w:val="id-ID"/>
        </w:rPr>
      </w:pPr>
      <w:r w:rsidRPr="00B32124">
        <w:rPr>
          <w:rFonts w:ascii="Times New Roman" w:eastAsia="Times New Roman" w:hAnsi="Times New Roman" w:cs="Times New Roman"/>
          <w:bCs/>
          <w:sz w:val="24"/>
          <w:szCs w:val="24"/>
          <w:lang w:val="id-ID"/>
        </w:rPr>
        <w:t xml:space="preserve">Kepercayaan pelanggan merupakan suatu kondisi di mana seseorang merasa yakin bahwa pihak lain akan memenuhi komitmennya dalam sebuah hubungan, sehingga terjalin hubungan yang saling percaya </w:t>
      </w:r>
      <w:r w:rsidR="00DB1F0C" w:rsidRPr="00B32124">
        <w:rPr>
          <w:rFonts w:ascii="Times New Roman" w:eastAsia="Times New Roman" w:hAnsi="Times New Roman" w:cs="Times New Roman"/>
          <w:bCs/>
          <w:sz w:val="24"/>
          <w:szCs w:val="24"/>
          <w:lang w:val="id-ID"/>
        </w:rPr>
        <w:fldChar w:fldCharType="begin" w:fldLock="1"/>
      </w:r>
      <w:r w:rsidR="00DB1F0C" w:rsidRPr="00B32124">
        <w:rPr>
          <w:rFonts w:ascii="Times New Roman" w:eastAsia="Times New Roman" w:hAnsi="Times New Roman" w:cs="Times New Roman"/>
          <w:bCs/>
          <w:sz w:val="24"/>
          <w:szCs w:val="24"/>
          <w:lang w:val="id-ID"/>
        </w:rPr>
        <w:instrText>ADDIN CSL_CITATION {"citationItems":[{"id":"ITEM-1","itemData":{"DOI":"10.24036/jkmb.11866400","abstract":"Perkembangan teknologi informasi yang sangat cepat tidak saja merubah cara konsumen dalam berbelanja, akan tetapi juga cara-cara yang digunakan oleh perusahaan untukmempengaruhi dan menjaga loyalitas konsumen atas produk atau layanan perusahaan. Tujuan dari penelitian ini adalah untuk menganalisis pengaruh kepuasan pelanggan, kualitas layanan dan promosi di media sosial terhadap loyalitas pelanggan, yang dimediasi oleh komitmen dan kepercayaan pada pengguna Traveloka. Penelitian ini dilakukan pada bulan April –Juli 2022 dengan menyebarkan kuestioner secara onlinekepada responden yang dipilih dengan purposive samplingdengan jumlah120 orang dan PLS-SEMdigunakan sebagai alat inferensi. Penelitian ini menemukanbahwa kepuasaan pelanggan berpengaruh positif atas komitmen dan kepercayaan, kualitas layanan dan promosi di media sosial berpengaruh positif atas kepercayaan, dankomitmen dan kepercayaan mampu memediasi hubungan antara kepuasaan pelanggan, kualitas layanan, promosi di sosial media danloyalitas pelanggan.","author":[{"dropping-particle":"","family":"Sofyan","given":"Joel Faruk","non-dropping-particle":"","parse-names":false,"suffix":""},{"dropping-particle":"","family":"Kristin","given":"Indriyani","non-dropping-particle":"","parse-names":false,"suffix":""},{"dropping-particle":"","family":"Kustiawan","given":"Unggul","non-dropping-particle":"","parse-names":false,"suffix":""}],"container-title":"Jurnal Kajian Manajemen Bisnis","id":"ITEM-1","issue":"2","issued":{"date-parts":[["2022"]]},"page":"125-140","title":"Pengaruh kepuasan pelanggan, kualitas layanan, dan promosi di sosial media yang dimediasi oleh komitmen dan kepercayaan terhadap loyalitas pelanggan Traveloka","type":"article-journal","volume":"11"},"uris":["http://www.mendeley.com/documents/?uuid=471bb053-c866-4f00-9166-02b1f9bf4b4e"]}],"mendeley":{"formattedCitation":"(Sofyan et al., 2022)","plainTextFormattedCitation":"(Sofyan et al., 2022)","previouslyFormattedCitation":"(Sofyan et al., 2022)"},"properties":{"noteIndex":0},"schema":"https://github.com/citation-style-language/schema/raw/master/csl-citation.json"}</w:instrText>
      </w:r>
      <w:r w:rsidR="00DB1F0C" w:rsidRPr="00B32124">
        <w:rPr>
          <w:rFonts w:ascii="Times New Roman" w:eastAsia="Times New Roman" w:hAnsi="Times New Roman" w:cs="Times New Roman"/>
          <w:bCs/>
          <w:sz w:val="24"/>
          <w:szCs w:val="24"/>
          <w:lang w:val="id-ID"/>
        </w:rPr>
        <w:fldChar w:fldCharType="separate"/>
      </w:r>
      <w:r w:rsidR="00DB1F0C" w:rsidRPr="00B32124">
        <w:rPr>
          <w:rFonts w:ascii="Times New Roman" w:eastAsia="Times New Roman" w:hAnsi="Times New Roman" w:cs="Times New Roman"/>
          <w:bCs/>
          <w:noProof/>
          <w:sz w:val="24"/>
          <w:szCs w:val="24"/>
          <w:lang w:val="id-ID"/>
        </w:rPr>
        <w:t xml:space="preserve">(Sofyan </w:t>
      </w:r>
      <w:r w:rsidR="00DB1F0C" w:rsidRPr="00B32124">
        <w:rPr>
          <w:rFonts w:ascii="Times New Roman" w:eastAsia="Times New Roman" w:hAnsi="Times New Roman" w:cs="Times New Roman"/>
          <w:bCs/>
          <w:i/>
          <w:iCs/>
          <w:noProof/>
          <w:sz w:val="24"/>
          <w:szCs w:val="24"/>
          <w:lang w:val="id-ID"/>
        </w:rPr>
        <w:t>et al</w:t>
      </w:r>
      <w:r w:rsidR="00DB1F0C" w:rsidRPr="00B32124">
        <w:rPr>
          <w:rFonts w:ascii="Times New Roman" w:eastAsia="Times New Roman" w:hAnsi="Times New Roman" w:cs="Times New Roman"/>
          <w:bCs/>
          <w:noProof/>
          <w:sz w:val="24"/>
          <w:szCs w:val="24"/>
          <w:lang w:val="id-ID"/>
        </w:rPr>
        <w:t>., 2022)</w:t>
      </w:r>
      <w:r w:rsidR="00DB1F0C" w:rsidRPr="00B32124">
        <w:rPr>
          <w:rFonts w:ascii="Times New Roman" w:eastAsia="Times New Roman" w:hAnsi="Times New Roman" w:cs="Times New Roman"/>
          <w:bCs/>
          <w:sz w:val="24"/>
          <w:szCs w:val="24"/>
          <w:lang w:val="id-ID"/>
        </w:rPr>
        <w:fldChar w:fldCharType="end"/>
      </w:r>
      <w:r w:rsidRPr="00B32124">
        <w:rPr>
          <w:rFonts w:ascii="Times New Roman" w:eastAsia="Times New Roman" w:hAnsi="Times New Roman" w:cs="Times New Roman"/>
          <w:bCs/>
          <w:sz w:val="24"/>
          <w:szCs w:val="24"/>
          <w:lang w:val="id-ID"/>
        </w:rPr>
        <w:t xml:space="preserve">. Kepercayaan pelanggan merupakan bentuk keyakinan yang mendalam dari pelanggan terhadap suatu produk atau jasa </w:t>
      </w:r>
      <w:r w:rsidR="00DB1F0C" w:rsidRPr="00B32124">
        <w:rPr>
          <w:rFonts w:ascii="Times New Roman" w:eastAsia="Times New Roman" w:hAnsi="Times New Roman" w:cs="Times New Roman"/>
          <w:bCs/>
          <w:sz w:val="24"/>
          <w:szCs w:val="24"/>
          <w:lang w:val="id-ID"/>
        </w:rPr>
        <w:fldChar w:fldCharType="begin" w:fldLock="1"/>
      </w:r>
      <w:r w:rsidR="006D7688" w:rsidRPr="00B32124">
        <w:rPr>
          <w:rFonts w:ascii="Times New Roman" w:eastAsia="Times New Roman" w:hAnsi="Times New Roman" w:cs="Times New Roman"/>
          <w:bCs/>
          <w:sz w:val="24"/>
          <w:szCs w:val="24"/>
          <w:lang w:val="id-ID"/>
        </w:rPr>
        <w:instrText>ADDIN CSL_CITATION {"citationItems":[{"id":"ITEM-1","itemData":{"DOI":"10.55927/eajmr.v1i7.874","abstract":"The customer is a king in the market. The mobility of the customer takes place when they don’t get favourable services from any firms. The customer can change their preference and buying decision due to many reasons, it could be because of poor services, poor quality of products, insufficient information about the product which is being purchased from sales person etc. The sale is one of the important aspects in the marketing. The effective marketing can attract huge customers, but efficiency of sales person can retain customers for a longer period of time. Hence ethical sales behaviour of salesperson and retailer plays a significant role in increasing sales volume of a firm, simultaneously, increasing customer satisfaction, loyalty and commitment. This study made an attempt to reveal the significance relationship between ethical sales behaviour with customer trust, loyalty and commitment of bank employees towards concerned retail shop in Mysore City. The structured questionnaire was prepared and distributed among fifty respondents. Questionnaire will be given to the bank employees those who regular customer of a retail shop.","author":[{"dropping-particle":"","family":"Kethan","given":"Manyam","non-dropping-particle":"","parse-names":false,"suffix":""},{"dropping-particle":"","family":"Basha","given":"Mahabub","non-dropping-particle":"","parse-names":false,"suffix":""}],"container-title":"East Asian Journal of Multidisciplinary Research","id":"ITEM-1","issue":"7","issued":{"date-parts":[["2022"]]},"page":"1365-1376","title":"Relationship of ethical sales behaviour with customer loyalty, trust, and commitment: A study with special reference to retail store in Mysore City","type":"article-journal","volume":"1"},"uris":["http://www.mendeley.com/documents/?uuid=e76f6dca-6074-44ee-babb-d9def37c9375"]}],"mendeley":{"formattedCitation":"(Kethan &amp; Basha, 2022)","plainTextFormattedCitation":"(Kethan &amp; Basha, 2022)","previouslyFormattedCitation":"(Kethan &amp; Basha, 2022)"},"properties":{"noteIndex":0},"schema":"https://github.com/citation-style-language/schema/raw/master/csl-citation.json"}</w:instrText>
      </w:r>
      <w:r w:rsidR="00DB1F0C" w:rsidRPr="00B32124">
        <w:rPr>
          <w:rFonts w:ascii="Times New Roman" w:eastAsia="Times New Roman" w:hAnsi="Times New Roman" w:cs="Times New Roman"/>
          <w:bCs/>
          <w:sz w:val="24"/>
          <w:szCs w:val="24"/>
          <w:lang w:val="id-ID"/>
        </w:rPr>
        <w:fldChar w:fldCharType="separate"/>
      </w:r>
      <w:r w:rsidR="00DB1F0C" w:rsidRPr="00B32124">
        <w:rPr>
          <w:rFonts w:ascii="Times New Roman" w:eastAsia="Times New Roman" w:hAnsi="Times New Roman" w:cs="Times New Roman"/>
          <w:bCs/>
          <w:noProof/>
          <w:sz w:val="24"/>
          <w:szCs w:val="24"/>
          <w:lang w:val="id-ID"/>
        </w:rPr>
        <w:t>(Kethan &amp; Basha, 2022)</w:t>
      </w:r>
      <w:r w:rsidR="00DB1F0C" w:rsidRPr="00B32124">
        <w:rPr>
          <w:rFonts w:ascii="Times New Roman" w:eastAsia="Times New Roman" w:hAnsi="Times New Roman" w:cs="Times New Roman"/>
          <w:bCs/>
          <w:sz w:val="24"/>
          <w:szCs w:val="24"/>
          <w:lang w:val="id-ID"/>
        </w:rPr>
        <w:fldChar w:fldCharType="end"/>
      </w:r>
      <w:r w:rsidRPr="00B32124">
        <w:rPr>
          <w:rFonts w:ascii="Times New Roman" w:eastAsia="Times New Roman" w:hAnsi="Times New Roman" w:cs="Times New Roman"/>
          <w:bCs/>
          <w:sz w:val="24"/>
          <w:szCs w:val="24"/>
          <w:lang w:val="id-ID"/>
        </w:rPr>
        <w:t xml:space="preserve">. Kepercayaan pelanggan mencerminkan keyakinan pelanggan terhadap kemampuan suatu platform dalam menyediakan layanan yang sejalan dengan harapan pelanggan serta memenuhi komitmen yang telah dibuat </w:t>
      </w:r>
      <w:r w:rsidR="006D7688" w:rsidRPr="00B32124">
        <w:rPr>
          <w:rFonts w:ascii="Times New Roman" w:eastAsia="Times New Roman" w:hAnsi="Times New Roman" w:cs="Times New Roman"/>
          <w:bCs/>
          <w:sz w:val="24"/>
          <w:szCs w:val="24"/>
          <w:lang w:val="id-ID"/>
        </w:rPr>
        <w:fldChar w:fldCharType="begin" w:fldLock="1"/>
      </w:r>
      <w:r w:rsidR="006D7688" w:rsidRPr="00B32124">
        <w:rPr>
          <w:rFonts w:ascii="Times New Roman" w:eastAsia="Times New Roman" w:hAnsi="Times New Roman" w:cs="Times New Roman"/>
          <w:bCs/>
          <w:sz w:val="24"/>
          <w:szCs w:val="24"/>
          <w:lang w:val="id-ID"/>
        </w:rPr>
        <w:instrText>ADDIN CSL_CITATION {"citationItems":[{"id":"ITEM-1","itemData":{"DOI":"10.1108/TQM-11-2021-0344","ISSN":"17542731","abstract":"Purpose: This study aims to explore the structure and dimensions of experiential quality in the context of Indonesian Bank 4.0. Moreover, this study also explains the process of how experiential quality generates customer loyalty (CL) by testing the mediation role of both customer trust (CT) and customer engagement (CE). Design/methodology/approach: Two sequential smaller studies were conducted to answer the proposed research objectives. The first study was an exploratory study involving two series of focus group discussions and a survey with a self-administered questionnaire. The second study was an explanatory study. Similar to the first study, a self-administered questionnaire was employed to collect the data. A total of 410 participants participated in this study for both the first and second study. Exploratory factor analysis was used to analyse the data in the first study, while Partial Least Squares was employed to test the relationship amongst variables in the second study. Findings: This study found that Bank 4.0 experiential quality is a multidimensional construct with access reliability (AR), digital interaction (DI) and security (SC) as the primary dimensions. In addition, this study suggested that Bank 4.0 experiential quality is proven to indirectly affect CL through a serial mediation process. In the serial mediation process, this study found that CT and CE are robust mediator variables. Originality/value: This study revealed that Bank 4.0 experiential quality is a multidimensional construct with three primary dimensions: AR, DI and SC. This finding proves that the bank 4.0 experiential quality dimension is different from the conventional banking experiential quality. In addition, this study showed the process of how Bank 4.0 experiential quality is transformed into CL. In addition, this current research discovered that CE and CT serially mediated the impact of bank 4.0 experiential quality on CL that has not been explored by the previous research in the banking industry.","author":[{"dropping-particle":"","family":"Hussein","given":"Ananda Sabil","non-dropping-particle":"","parse-names":false,"suffix":""},{"dropping-particle":"","family":"Sumiati","given":"Sumiati","non-dropping-particle":"","parse-names":false,"suffix":""},{"dropping-particle":"","family":"Hapsari","given":"Raditha","non-dropping-particle":"","parse-names":false,"suffix":""},{"dropping-particle":"","family":"Abu Bakar","given":"Juhaida","non-dropping-particle":"","parse-names":false,"suffix":""}],"container-title":"TQM Journal","id":"ITEM-1","issue":"7","issued":{"date-parts":[["2023"]]},"page":"1706-1721","title":"Bank 4.0 experiential quality and customer loyalty: A serial mediating role of customer trust and engagement","type":"article-journal","volume":"35"},"uris":["http://www.mendeley.com/documents/?uuid=4c54e900-c057-4077-b19f-79453c248f63"]}],"mendeley":{"formattedCitation":"(Hussein et al., 2023)","plainTextFormattedCitation":"(Hussein et al., 2023)","previouslyFormattedCitation":"(Hussein et al., 2023)"},"properties":{"noteIndex":0},"schema":"https://github.com/citation-style-language/schema/raw/master/csl-citation.json"}</w:instrText>
      </w:r>
      <w:r w:rsidR="006D7688" w:rsidRPr="00B32124">
        <w:rPr>
          <w:rFonts w:ascii="Times New Roman" w:eastAsia="Times New Roman" w:hAnsi="Times New Roman" w:cs="Times New Roman"/>
          <w:bCs/>
          <w:sz w:val="24"/>
          <w:szCs w:val="24"/>
          <w:lang w:val="id-ID"/>
        </w:rPr>
        <w:fldChar w:fldCharType="separate"/>
      </w:r>
      <w:r w:rsidR="006D7688" w:rsidRPr="00B32124">
        <w:rPr>
          <w:rFonts w:ascii="Times New Roman" w:eastAsia="Times New Roman" w:hAnsi="Times New Roman" w:cs="Times New Roman"/>
          <w:bCs/>
          <w:noProof/>
          <w:sz w:val="24"/>
          <w:szCs w:val="24"/>
          <w:lang w:val="id-ID"/>
        </w:rPr>
        <w:t xml:space="preserve">(Hussein </w:t>
      </w:r>
      <w:r w:rsidR="006D7688" w:rsidRPr="00B32124">
        <w:rPr>
          <w:rFonts w:ascii="Times New Roman" w:eastAsia="Times New Roman" w:hAnsi="Times New Roman" w:cs="Times New Roman"/>
          <w:bCs/>
          <w:i/>
          <w:iCs/>
          <w:noProof/>
          <w:sz w:val="24"/>
          <w:szCs w:val="24"/>
          <w:lang w:val="id-ID"/>
        </w:rPr>
        <w:t>et al</w:t>
      </w:r>
      <w:r w:rsidR="006D7688" w:rsidRPr="00B32124">
        <w:rPr>
          <w:rFonts w:ascii="Times New Roman" w:eastAsia="Times New Roman" w:hAnsi="Times New Roman" w:cs="Times New Roman"/>
          <w:bCs/>
          <w:noProof/>
          <w:sz w:val="24"/>
          <w:szCs w:val="24"/>
          <w:lang w:val="id-ID"/>
        </w:rPr>
        <w:t>., 2023)</w:t>
      </w:r>
      <w:r w:rsidR="006D7688" w:rsidRPr="00B32124">
        <w:rPr>
          <w:rFonts w:ascii="Times New Roman" w:eastAsia="Times New Roman" w:hAnsi="Times New Roman" w:cs="Times New Roman"/>
          <w:bCs/>
          <w:sz w:val="24"/>
          <w:szCs w:val="24"/>
          <w:lang w:val="id-ID"/>
        </w:rPr>
        <w:fldChar w:fldCharType="end"/>
      </w:r>
      <w:r w:rsidRPr="00B32124">
        <w:rPr>
          <w:rFonts w:ascii="Times New Roman" w:eastAsia="Times New Roman" w:hAnsi="Times New Roman" w:cs="Times New Roman"/>
          <w:bCs/>
          <w:sz w:val="24"/>
          <w:szCs w:val="24"/>
          <w:lang w:val="id-ID"/>
        </w:rPr>
        <w:t xml:space="preserve">. </w:t>
      </w:r>
    </w:p>
    <w:p w14:paraId="1F3CE98D" w14:textId="77777777" w:rsidR="00474287" w:rsidRPr="00B32124" w:rsidRDefault="00474287" w:rsidP="005C6B9E">
      <w:pPr>
        <w:keepNext/>
        <w:spacing w:after="0" w:line="240" w:lineRule="auto"/>
        <w:jc w:val="both"/>
        <w:rPr>
          <w:rFonts w:ascii="Times New Roman" w:eastAsia="Times New Roman" w:hAnsi="Times New Roman" w:cs="Times New Roman"/>
          <w:bCs/>
          <w:sz w:val="24"/>
          <w:szCs w:val="24"/>
          <w:lang w:val="id-ID"/>
        </w:rPr>
      </w:pPr>
    </w:p>
    <w:p w14:paraId="07C39876" w14:textId="77777777" w:rsidR="00911F5D" w:rsidRPr="00B32124" w:rsidRDefault="00911F5D" w:rsidP="005C6B9E">
      <w:pPr>
        <w:keepNext/>
        <w:spacing w:after="0" w:line="240" w:lineRule="auto"/>
        <w:jc w:val="both"/>
        <w:rPr>
          <w:rFonts w:ascii="Times New Roman" w:eastAsia="Times New Roman" w:hAnsi="Times New Roman" w:cs="Times New Roman"/>
          <w:b/>
          <w:sz w:val="24"/>
          <w:szCs w:val="24"/>
          <w:lang w:val="id-ID"/>
        </w:rPr>
      </w:pPr>
      <w:r w:rsidRPr="00B32124">
        <w:rPr>
          <w:rFonts w:ascii="Times New Roman" w:eastAsia="Times New Roman" w:hAnsi="Times New Roman" w:cs="Times New Roman"/>
          <w:b/>
          <w:sz w:val="24"/>
          <w:szCs w:val="24"/>
          <w:lang w:val="id-ID"/>
        </w:rPr>
        <w:t xml:space="preserve">Kepuasan Pelanggan </w:t>
      </w:r>
    </w:p>
    <w:p w14:paraId="4C0376B1" w14:textId="302C3025" w:rsidR="00911F5D" w:rsidRPr="00B32124" w:rsidRDefault="00911F5D" w:rsidP="00B1045E">
      <w:pPr>
        <w:keepNext/>
        <w:spacing w:after="0" w:line="240" w:lineRule="auto"/>
        <w:ind w:firstLine="567"/>
        <w:jc w:val="both"/>
        <w:rPr>
          <w:rFonts w:ascii="Times New Roman" w:eastAsia="Times New Roman" w:hAnsi="Times New Roman" w:cs="Times New Roman"/>
          <w:bCs/>
          <w:sz w:val="24"/>
          <w:szCs w:val="24"/>
          <w:lang w:val="id-ID"/>
        </w:rPr>
      </w:pPr>
      <w:r w:rsidRPr="00B32124">
        <w:rPr>
          <w:rFonts w:ascii="Times New Roman" w:eastAsia="Times New Roman" w:hAnsi="Times New Roman" w:cs="Times New Roman"/>
          <w:bCs/>
          <w:sz w:val="24"/>
          <w:szCs w:val="24"/>
          <w:lang w:val="id-ID"/>
        </w:rPr>
        <w:t xml:space="preserve">Kepuasan pelanggan adalah keselarasan antara ekspektasi dan pengalaman sesuai terhadap kinerja produk, sehingga memotivasi pelanggan untuk kembali dan melakukan pembelian ulang, serta menyarankan produk tersebut kepada teman atau keluarga </w:t>
      </w:r>
      <w:r w:rsidR="006D7688" w:rsidRPr="00B32124">
        <w:rPr>
          <w:rFonts w:ascii="Times New Roman" w:eastAsia="Times New Roman" w:hAnsi="Times New Roman" w:cs="Times New Roman"/>
          <w:bCs/>
          <w:sz w:val="24"/>
          <w:szCs w:val="24"/>
          <w:lang w:val="id-ID"/>
        </w:rPr>
        <w:fldChar w:fldCharType="begin" w:fldLock="1"/>
      </w:r>
      <w:r w:rsidR="006D7688" w:rsidRPr="00B32124">
        <w:rPr>
          <w:rFonts w:ascii="Times New Roman" w:eastAsia="Times New Roman" w:hAnsi="Times New Roman" w:cs="Times New Roman"/>
          <w:bCs/>
          <w:sz w:val="24"/>
          <w:szCs w:val="24"/>
          <w:lang w:val="id-ID"/>
        </w:rPr>
        <w:instrText>ADDIN CSL_CITATION {"citationItems":[{"id":"ITEM-1","itemData":{"ISSN":"0369/2613","abstract":"Customer loyalty is considered as an important key to the success and profit of a hospital, so that a decrease in the number of visits from old patients or subscribed patients in the paediatric polyclinic of Private H Hospital is a serious problem. The purpose of this research is to determine the effect of service quality on customer loyalty with customer satisfaction and trust as an intervening variable in the services of a paediatric polyclinic in Private H Hospital. In this study, we used SEM method on 190 respondents to obtain the result. Here, the test results show has met the criteria of Goodness of Fit in which the t-value of service quality to customer satisfaction is 14.71, service quality to customer trust is 16.10, service quality to customer loyalty is 2.16, customer satisfaction to customer loyalty is 0.83, and customer trust to customer loyalty is 3.13. Customer trust significantly mediates the effect of service quality on customer loyalty while customer satisfaction cannot serve as a mediator since about 70% of patients at the paediatric polyclinic of Private H Hospital are National Health Insurance (JKN) members. By maintaining customer trust through the provision of services based on hospital accreditation standards and continuous evaluation, customer loyalty will increase as marked by the re-visit of patients even though there are other paediatric polyclinics offering more, even customers will recommend the paediatric polyclinic of Private H Hospital to other people.","author":[{"dropping-particle":"","family":"Elizar","given":"Christian","non-dropping-particle":"","parse-names":false,"suffix":""},{"dropping-particle":"","family":"Indrawati","given":"Ratna","non-dropping-particle":"","parse-names":false,"suffix":""},{"dropping-particle":"","family":"Syah","given":"Tantri Yanuar Rahmat","non-dropping-particle":"","parse-names":false,"suffix":""}],"container-title":"Journal of Multidisciplinary Academic","id":"ITEM-1","issue":"2","issued":{"date-parts":[["2020"]]},"page":"105-111","title":"Service quality, customer satisfaction, customer trust, and customer loyalty in pediatric polyclinic services at a private H hospital in East Jakarta, Indonesia","type":"article-journal","volume":"4"},"uris":["http://www.mendeley.com/documents/?uuid=6a2d1ccc-74e5-42d8-96fd-b133541bf281"]}],"mendeley":{"formattedCitation":"(Elizar et al., 2020)","plainTextFormattedCitation":"(Elizar et al., 2020)","previouslyFormattedCitation":"(Elizar et al., 2020)"},"properties":{"noteIndex":0},"schema":"https://github.com/citation-style-language/schema/raw/master/csl-citation.json"}</w:instrText>
      </w:r>
      <w:r w:rsidR="006D7688" w:rsidRPr="00B32124">
        <w:rPr>
          <w:rFonts w:ascii="Times New Roman" w:eastAsia="Times New Roman" w:hAnsi="Times New Roman" w:cs="Times New Roman"/>
          <w:bCs/>
          <w:sz w:val="24"/>
          <w:szCs w:val="24"/>
          <w:lang w:val="id-ID"/>
        </w:rPr>
        <w:fldChar w:fldCharType="separate"/>
      </w:r>
      <w:r w:rsidR="006D7688" w:rsidRPr="00B32124">
        <w:rPr>
          <w:rFonts w:ascii="Times New Roman" w:eastAsia="Times New Roman" w:hAnsi="Times New Roman" w:cs="Times New Roman"/>
          <w:bCs/>
          <w:noProof/>
          <w:sz w:val="24"/>
          <w:szCs w:val="24"/>
          <w:lang w:val="id-ID"/>
        </w:rPr>
        <w:t xml:space="preserve">(Elizar </w:t>
      </w:r>
      <w:r w:rsidR="006D7688" w:rsidRPr="00B32124">
        <w:rPr>
          <w:rFonts w:ascii="Times New Roman" w:eastAsia="Times New Roman" w:hAnsi="Times New Roman" w:cs="Times New Roman"/>
          <w:bCs/>
          <w:i/>
          <w:iCs/>
          <w:noProof/>
          <w:sz w:val="24"/>
          <w:szCs w:val="24"/>
          <w:lang w:val="id-ID"/>
        </w:rPr>
        <w:t>et al</w:t>
      </w:r>
      <w:r w:rsidR="006D7688" w:rsidRPr="00B32124">
        <w:rPr>
          <w:rFonts w:ascii="Times New Roman" w:eastAsia="Times New Roman" w:hAnsi="Times New Roman" w:cs="Times New Roman"/>
          <w:bCs/>
          <w:noProof/>
          <w:sz w:val="24"/>
          <w:szCs w:val="24"/>
          <w:lang w:val="id-ID"/>
        </w:rPr>
        <w:t>., 2020)</w:t>
      </w:r>
      <w:r w:rsidR="006D7688" w:rsidRPr="00B32124">
        <w:rPr>
          <w:rFonts w:ascii="Times New Roman" w:eastAsia="Times New Roman" w:hAnsi="Times New Roman" w:cs="Times New Roman"/>
          <w:bCs/>
          <w:sz w:val="24"/>
          <w:szCs w:val="24"/>
          <w:lang w:val="id-ID"/>
        </w:rPr>
        <w:fldChar w:fldCharType="end"/>
      </w:r>
      <w:r w:rsidRPr="00B32124">
        <w:rPr>
          <w:rFonts w:ascii="Times New Roman" w:eastAsia="Times New Roman" w:hAnsi="Times New Roman" w:cs="Times New Roman"/>
          <w:bCs/>
          <w:sz w:val="24"/>
          <w:szCs w:val="24"/>
          <w:lang w:val="id-ID"/>
        </w:rPr>
        <w:t xml:space="preserve">. </w:t>
      </w:r>
      <w:r w:rsidR="00670DEE" w:rsidRPr="00B32124">
        <w:rPr>
          <w:rFonts w:ascii="Times New Roman" w:eastAsia="Times New Roman" w:hAnsi="Times New Roman" w:cs="Times New Roman"/>
          <w:bCs/>
          <w:sz w:val="24"/>
          <w:szCs w:val="24"/>
          <w:lang w:val="id-ID"/>
        </w:rPr>
        <w:t>Selain itu, k</w:t>
      </w:r>
      <w:r w:rsidRPr="00B32124">
        <w:rPr>
          <w:rFonts w:ascii="Times New Roman" w:eastAsia="Times New Roman" w:hAnsi="Times New Roman" w:cs="Times New Roman"/>
          <w:bCs/>
          <w:sz w:val="24"/>
          <w:szCs w:val="24"/>
          <w:lang w:val="id-ID"/>
        </w:rPr>
        <w:t xml:space="preserve">epuasan pelanggan </w:t>
      </w:r>
      <w:r w:rsidR="00670DEE" w:rsidRPr="00B32124">
        <w:rPr>
          <w:rFonts w:ascii="Times New Roman" w:eastAsia="Times New Roman" w:hAnsi="Times New Roman" w:cs="Times New Roman"/>
          <w:bCs/>
          <w:sz w:val="24"/>
          <w:szCs w:val="24"/>
          <w:lang w:val="id-ID"/>
        </w:rPr>
        <w:t>merupakan</w:t>
      </w:r>
      <w:r w:rsidRPr="00B32124">
        <w:rPr>
          <w:rFonts w:ascii="Times New Roman" w:eastAsia="Times New Roman" w:hAnsi="Times New Roman" w:cs="Times New Roman"/>
          <w:bCs/>
          <w:sz w:val="24"/>
          <w:szCs w:val="24"/>
          <w:lang w:val="id-ID"/>
        </w:rPr>
        <w:t xml:space="preserve"> tingkat perasaan positif yang </w:t>
      </w:r>
      <w:r w:rsidRPr="00B32124">
        <w:rPr>
          <w:rFonts w:ascii="Times New Roman" w:eastAsia="Times New Roman" w:hAnsi="Times New Roman" w:cs="Times New Roman"/>
          <w:bCs/>
          <w:sz w:val="24"/>
          <w:szCs w:val="24"/>
          <w:lang w:val="id-ID"/>
        </w:rPr>
        <w:lastRenderedPageBreak/>
        <w:t xml:space="preserve">dirasakan setelah pelanggan menggunakan layanan, yang muncul berdasarkan perbandingan antara harapan dan pengalaman yang diterima </w:t>
      </w:r>
      <w:r w:rsidR="006D7688" w:rsidRPr="00B32124">
        <w:rPr>
          <w:rFonts w:ascii="Times New Roman" w:eastAsia="Times New Roman" w:hAnsi="Times New Roman" w:cs="Times New Roman"/>
          <w:bCs/>
          <w:sz w:val="24"/>
          <w:szCs w:val="24"/>
          <w:lang w:val="id-ID"/>
        </w:rPr>
        <w:fldChar w:fldCharType="begin" w:fldLock="1"/>
      </w:r>
      <w:r w:rsidR="006D7688" w:rsidRPr="00B32124">
        <w:rPr>
          <w:rFonts w:ascii="Times New Roman" w:eastAsia="Times New Roman" w:hAnsi="Times New Roman" w:cs="Times New Roman"/>
          <w:bCs/>
          <w:sz w:val="24"/>
          <w:szCs w:val="24"/>
          <w:lang w:val="id-ID"/>
        </w:rPr>
        <w:instrText>ADDIN CSL_CITATION {"citationItems":[{"id":"ITEM-1","itemData":{"DOI":"10.14569/IJACSA.2022.0130124","ISSN":"21565570","abstract":"This study aimed to determine an efficient framework that caters to the security and consumer satisfaction for digital wallet systems. A quantitative online survey was carried out to test whether the six factors (i.e., transaction speed, authentication, encryption mechanisms, software performance, privacy details, and information provided) positively or negatively impact customer satisfaction. This questionnaire was divided into two sections: the respondents’ demographic data and a survey on security factors that influence customer satisfaction. The questionnaires were distributed to the National University of Malaysia’s professors and students. A sample of 300 respondents undertook the survey. The survey results suggested that many respondents agreed that the stated security factors influenced their satisfaction when using digital wallets. Previous studies indicated that financial security, privacy, system security, cybercrime, and trust impact online purchase intention. The proposed framework in this research explicitly covers the security factors of the digital wallet. This study may help digital wallet providers understand the customer's perspective on digital wallet security aspects, therefore motivating providers to implement appropriately designed regulations that will attract customers to utilize digital wallet services. Formulating appropriate security regulations will generate long-term value, leading to greater digital wallet adoption rates","author":[{"dropping-particle":"","family":"Muhtasim","given":"Dewan Ahmed","non-dropping-particle":"","parse-names":false,"suffix":""},{"dropping-particle":"","family":"Tan","given":"Siok Yee","non-dropping-particle":"","parse-names":false,"suffix":""},{"dropping-particle":"","family":"Hassan","given":"Md Arif","non-dropping-particle":"","parse-names":false,"suffix":""},{"dropping-particle":"","family":"Pavel","given":"Monirul Islam","non-dropping-particle":"","parse-names":false,"suffix":""},{"dropping-particle":"","family":"Susmit","given":"Samiha","non-dropping-particle":"","parse-names":false,"suffix":""}],"container-title":"International Journal of Advanced Computer Science and Applications","id":"ITEM-1","issue":"1","issued":{"date-parts":[["2022"]]},"page":"195-206","title":"Customer satisfaction with digital wallet services: An analysis of security factors","type":"article-journal","volume":"13"},"uris":["http://www.mendeley.com/documents/?uuid=bd6056db-c61e-4b7d-b11a-4052ce0dd417"]}],"mendeley":{"formattedCitation":"(Muhtasim et al., 2022)","plainTextFormattedCitation":"(Muhtasim et al., 2022)","previouslyFormattedCitation":"(Muhtasim et al., 2022)"},"properties":{"noteIndex":0},"schema":"https://github.com/citation-style-language/schema/raw/master/csl-citation.json"}</w:instrText>
      </w:r>
      <w:r w:rsidR="006D7688" w:rsidRPr="00B32124">
        <w:rPr>
          <w:rFonts w:ascii="Times New Roman" w:eastAsia="Times New Roman" w:hAnsi="Times New Roman" w:cs="Times New Roman"/>
          <w:bCs/>
          <w:sz w:val="24"/>
          <w:szCs w:val="24"/>
          <w:lang w:val="id-ID"/>
        </w:rPr>
        <w:fldChar w:fldCharType="separate"/>
      </w:r>
      <w:r w:rsidR="006D7688" w:rsidRPr="00B32124">
        <w:rPr>
          <w:rFonts w:ascii="Times New Roman" w:eastAsia="Times New Roman" w:hAnsi="Times New Roman" w:cs="Times New Roman"/>
          <w:bCs/>
          <w:noProof/>
          <w:sz w:val="24"/>
          <w:szCs w:val="24"/>
          <w:lang w:val="id-ID"/>
        </w:rPr>
        <w:t xml:space="preserve">(Muhtasim </w:t>
      </w:r>
      <w:r w:rsidR="006D7688" w:rsidRPr="00B32124">
        <w:rPr>
          <w:rFonts w:ascii="Times New Roman" w:eastAsia="Times New Roman" w:hAnsi="Times New Roman" w:cs="Times New Roman"/>
          <w:bCs/>
          <w:i/>
          <w:iCs/>
          <w:noProof/>
          <w:sz w:val="24"/>
          <w:szCs w:val="24"/>
          <w:lang w:val="id-ID"/>
        </w:rPr>
        <w:t>et al</w:t>
      </w:r>
      <w:r w:rsidR="006D7688" w:rsidRPr="00B32124">
        <w:rPr>
          <w:rFonts w:ascii="Times New Roman" w:eastAsia="Times New Roman" w:hAnsi="Times New Roman" w:cs="Times New Roman"/>
          <w:bCs/>
          <w:noProof/>
          <w:sz w:val="24"/>
          <w:szCs w:val="24"/>
          <w:lang w:val="id-ID"/>
        </w:rPr>
        <w:t>., 2022)</w:t>
      </w:r>
      <w:r w:rsidR="006D7688" w:rsidRPr="00B32124">
        <w:rPr>
          <w:rFonts w:ascii="Times New Roman" w:eastAsia="Times New Roman" w:hAnsi="Times New Roman" w:cs="Times New Roman"/>
          <w:bCs/>
          <w:sz w:val="24"/>
          <w:szCs w:val="24"/>
          <w:lang w:val="id-ID"/>
        </w:rPr>
        <w:fldChar w:fldCharType="end"/>
      </w:r>
      <w:r w:rsidRPr="00B32124">
        <w:rPr>
          <w:rFonts w:ascii="Times New Roman" w:eastAsia="Times New Roman" w:hAnsi="Times New Roman" w:cs="Times New Roman"/>
          <w:bCs/>
          <w:sz w:val="24"/>
          <w:szCs w:val="24"/>
          <w:lang w:val="id-ID"/>
        </w:rPr>
        <w:t xml:space="preserve">. Dengan demikian, pencapaian kepuasan pelanggan dapat memberikan berbagai keuntungan, salah satunya adalah memperkuat hubungan antara perusahaan dan pelanggan </w:t>
      </w:r>
      <w:r w:rsidR="006D7688" w:rsidRPr="00B32124">
        <w:rPr>
          <w:rFonts w:ascii="Times New Roman" w:eastAsia="Times New Roman" w:hAnsi="Times New Roman" w:cs="Times New Roman"/>
          <w:bCs/>
          <w:sz w:val="24"/>
          <w:szCs w:val="24"/>
          <w:lang w:val="id-ID"/>
        </w:rPr>
        <w:fldChar w:fldCharType="begin" w:fldLock="1"/>
      </w:r>
      <w:r w:rsidR="006D7688" w:rsidRPr="00B32124">
        <w:rPr>
          <w:rFonts w:ascii="Times New Roman" w:eastAsia="Times New Roman" w:hAnsi="Times New Roman" w:cs="Times New Roman"/>
          <w:bCs/>
          <w:sz w:val="24"/>
          <w:szCs w:val="24"/>
          <w:lang w:val="id-ID"/>
        </w:rPr>
        <w:instrText>ADDIN CSL_CITATION {"citationItems":[{"id":"ITEM-1","itemData":{"DOI":"10.58738/kendali.v2i2.496","abstract":"Maraknya toko belanja online (online shop) menjadi salah satu pendukung banyaknya bermunculan Jasa Kirim Barang/Logistik. Didukung dengan latar belakang tersebut perusahaan jasa pengiriman dan berlomba lomba memberikan performa terbaiknya yang disertai dengan harga yang telah disesuaikan, kualitas pelayanan terbaik serta mempertimbangkan kepuasan pelanggan sebagai tolak ukur agar mendapatkan loyalitas dari para pelanggannya. Penelitian ini bertujuan untuk mengetahui pengaruh dari Harga dan Kualitas Layanan terhadap Loyalitas melalui Kepuasan Pelanggan sebagai mediasi. Populasi dalam penelitian ini adalah pengguna J&amp;T yang sudah pernah menggunakan produk J&amp;T minimal 2x dan berdomisili di wilayah Jakarta, Bogor, Depok, Tangerang, dan Bekasi dengan sampel sebanyak 125 responden. Teknik pengumpulan data dilakukan dengan kuesioner yang berskala Likert dan disebarkan secara online melalui Google form. Metode analisis yang digunakan pada penelitian ini menggunakan SEM PLS (Partial Least Square). Hasil dari penelitian ini menunjukkan bahwa harga mampu mempengaruhi loyalitas pelanggan secara langsung, sedangkan kualitas layanan membutuhkan kepuasan pelanggan sebagai mediasi agar pengaruhnya semakin meningkat. Implikasi manajerial pada penelitian ini diharapkan Perusahaan agar tetap memberikan pelayanan yang terbaik agar pelanggan merasa nyaman dan tetap memilih menggunakan produk dari J&amp;T dibandingkan dengan kompetitornya.","author":[{"dropping-particle":"","family":"Trilitami","given":"Vika","non-dropping-particle":"","parse-names":false,"suffix":""},{"dropping-particle":"","family":"Nurhasanah","given":"Nina","non-dropping-particle":"","parse-names":false,"suffix":""}],"container-title":"KENDALI: Economics and Social Humanities","id":"ITEM-1","issue":"2","issued":{"date-parts":[["2023"]]},"page":"129-141","title":"Pengaruh harga dan kualitas layanan terhadap loyalitas pelanggan melalui kepuasan pelanggan sebagai mediasi","type":"article-journal","volume":"2"},"uris":["http://www.mendeley.com/documents/?uuid=98c43a29-7e06-4544-b186-36beeb88d1f3"]}],"mendeley":{"formattedCitation":"(Trilitami &amp; Nurhasanah, 2023)","plainTextFormattedCitation":"(Trilitami &amp; Nurhasanah, 2023)","previouslyFormattedCitation":"(Trilitami &amp; Nurhasanah, 2023)"},"properties":{"noteIndex":0},"schema":"https://github.com/citation-style-language/schema/raw/master/csl-citation.json"}</w:instrText>
      </w:r>
      <w:r w:rsidR="006D7688" w:rsidRPr="00B32124">
        <w:rPr>
          <w:rFonts w:ascii="Times New Roman" w:eastAsia="Times New Roman" w:hAnsi="Times New Roman" w:cs="Times New Roman"/>
          <w:bCs/>
          <w:sz w:val="24"/>
          <w:szCs w:val="24"/>
          <w:lang w:val="id-ID"/>
        </w:rPr>
        <w:fldChar w:fldCharType="separate"/>
      </w:r>
      <w:r w:rsidR="006D7688" w:rsidRPr="00B32124">
        <w:rPr>
          <w:rFonts w:ascii="Times New Roman" w:eastAsia="Times New Roman" w:hAnsi="Times New Roman" w:cs="Times New Roman"/>
          <w:bCs/>
          <w:noProof/>
          <w:sz w:val="24"/>
          <w:szCs w:val="24"/>
          <w:lang w:val="id-ID"/>
        </w:rPr>
        <w:t>(Trilitami &amp; Nurhasanah, 2023)</w:t>
      </w:r>
      <w:r w:rsidR="006D7688" w:rsidRPr="00B32124">
        <w:rPr>
          <w:rFonts w:ascii="Times New Roman" w:eastAsia="Times New Roman" w:hAnsi="Times New Roman" w:cs="Times New Roman"/>
          <w:bCs/>
          <w:sz w:val="24"/>
          <w:szCs w:val="24"/>
          <w:lang w:val="id-ID"/>
        </w:rPr>
        <w:fldChar w:fldCharType="end"/>
      </w:r>
      <w:r w:rsidR="00474287" w:rsidRPr="00B32124">
        <w:rPr>
          <w:rFonts w:ascii="Times New Roman" w:eastAsia="Times New Roman" w:hAnsi="Times New Roman" w:cs="Times New Roman"/>
          <w:bCs/>
          <w:sz w:val="24"/>
          <w:szCs w:val="24"/>
          <w:lang w:val="id-ID"/>
        </w:rPr>
        <w:t>.</w:t>
      </w:r>
    </w:p>
    <w:p w14:paraId="6B2979B0" w14:textId="77777777" w:rsidR="00474287" w:rsidRPr="00B32124" w:rsidRDefault="00474287" w:rsidP="005C6B9E">
      <w:pPr>
        <w:keepNext/>
        <w:spacing w:after="0" w:line="240" w:lineRule="auto"/>
        <w:jc w:val="both"/>
        <w:rPr>
          <w:rFonts w:ascii="Times New Roman" w:eastAsia="Times New Roman" w:hAnsi="Times New Roman" w:cs="Times New Roman"/>
          <w:bCs/>
          <w:sz w:val="24"/>
          <w:szCs w:val="24"/>
          <w:lang w:val="id-ID"/>
        </w:rPr>
      </w:pPr>
    </w:p>
    <w:p w14:paraId="3BED4316" w14:textId="77777777" w:rsidR="00911F5D" w:rsidRPr="00B32124" w:rsidRDefault="00911F5D" w:rsidP="005C6B9E">
      <w:pPr>
        <w:keepNext/>
        <w:spacing w:after="0" w:line="240" w:lineRule="auto"/>
        <w:jc w:val="both"/>
        <w:rPr>
          <w:rFonts w:ascii="Times New Roman" w:eastAsia="Times New Roman" w:hAnsi="Times New Roman" w:cs="Times New Roman"/>
          <w:b/>
          <w:sz w:val="24"/>
          <w:szCs w:val="24"/>
          <w:lang w:val="id-ID"/>
        </w:rPr>
      </w:pPr>
      <w:r w:rsidRPr="00B32124">
        <w:rPr>
          <w:rFonts w:ascii="Times New Roman" w:eastAsia="Times New Roman" w:hAnsi="Times New Roman" w:cs="Times New Roman"/>
          <w:b/>
          <w:sz w:val="24"/>
          <w:szCs w:val="24"/>
          <w:lang w:val="id-ID"/>
        </w:rPr>
        <w:t xml:space="preserve">Keterlibatan Pelanggan </w:t>
      </w:r>
    </w:p>
    <w:p w14:paraId="442EEC97" w14:textId="7D1421B6" w:rsidR="00474287" w:rsidRDefault="00911F5D" w:rsidP="005C6B9E">
      <w:pPr>
        <w:keepNext/>
        <w:spacing w:after="0" w:line="240" w:lineRule="auto"/>
        <w:jc w:val="both"/>
        <w:rPr>
          <w:rFonts w:ascii="Times New Roman" w:eastAsia="Times New Roman" w:hAnsi="Times New Roman" w:cs="Times New Roman"/>
          <w:bCs/>
          <w:sz w:val="24"/>
          <w:szCs w:val="24"/>
          <w:lang w:val="id-ID"/>
        </w:rPr>
      </w:pPr>
      <w:r w:rsidRPr="00B32124">
        <w:rPr>
          <w:rFonts w:ascii="Times New Roman" w:eastAsia="Times New Roman" w:hAnsi="Times New Roman" w:cs="Times New Roman"/>
          <w:bCs/>
          <w:sz w:val="24"/>
          <w:szCs w:val="24"/>
          <w:lang w:val="id-ID"/>
        </w:rPr>
        <w:t xml:space="preserve">Keterlibatan pelanggan merupakan dedikasi dan minat pelanggan untuk secara aktif berkontribusi menciptakan bersama pengalaman dan nilai dari interaksi mereka dengan perusahaan </w:t>
      </w:r>
      <w:r w:rsidR="006D7688" w:rsidRPr="00B32124">
        <w:rPr>
          <w:rFonts w:ascii="Times New Roman" w:eastAsia="Times New Roman" w:hAnsi="Times New Roman" w:cs="Times New Roman"/>
          <w:bCs/>
          <w:sz w:val="24"/>
          <w:szCs w:val="24"/>
          <w:lang w:val="id-ID"/>
        </w:rPr>
        <w:fldChar w:fldCharType="begin" w:fldLock="1"/>
      </w:r>
      <w:r w:rsidR="006D7688" w:rsidRPr="00B32124">
        <w:rPr>
          <w:rFonts w:ascii="Times New Roman" w:eastAsia="Times New Roman" w:hAnsi="Times New Roman" w:cs="Times New Roman"/>
          <w:bCs/>
          <w:sz w:val="24"/>
          <w:szCs w:val="24"/>
          <w:lang w:val="id-ID"/>
        </w:rPr>
        <w:instrText>ADDIN CSL_CITATION {"citationItems":[{"id":"ITEM-1","itemData":{"DOI":"10.24191/e-aj.v11i2.20445","ISSN":"22896589","abstract":"Value co-creation activities involve and benefit three parties at once, namely: the company, employees, and customers. Based on the customer's perspective, involvement during the value co-creation process causes their needs to be met during their participation. This study aims to examine the relationship between Religious Value Congruence (RVC) and Religious Value Co-Creation (RVCC) on Customer Engagement (CE). This study focuses on value creation that occurs when frontline employees and customers meet in interactive marketing activities due to the inherent inseparability of services. This concept was initially only considered a company activity but later developed into value co-creation, a continuous interaction between two or more parties in building a personalized service experience Review on value co-creation, the search for meaning in the value creation process as proposed by previous research has not touched the religious aspect. RVCC is a new concept resulting from the synthesis of the concept of value co-creation with Islamic values. Furthermore, 187 sharia insurance customers spread across several big cities in Central Java, Indonesia, were investigated and examined for the regression relationships using Partial Least Square Structural Equation Modeling (PLS-SEM). The results of data analysis show that Religious Value Congruence can increase the intensity of customers to be involved in Religious Value co- Creation, which ultimately has an impact on strengthening Customer Engagement. The results of this study succeeded in completing the concept of Value Creation proposed by previous researchers by considering religious factors in creating shared values. Religious value co-creation can be the basis for the differentiation of religious-based product offerings because the value received by customers is not only at the level of physical needs but also spiritual needs.","author":[{"dropping-particle":"","family":"Sudarti","given":"Ken","non-dropping-particle":"","parse-names":false,"suffix":""},{"dropping-particle":"","family":"Fachrunnisa","given":"Olivia","non-dropping-particle":"","parse-names":false,"suffix":""}],"container-title":"e-Academia Journal","id":"ITEM-1","issue":"2","issued":{"date-parts":[["2022","11","20"]]},"page":"214-225","title":"Strengthening customer engagement through religious value co-creation","type":"article-journal","volume":"11"},"uris":["http://www.mendeley.com/documents/?uuid=61367a73-104d-4f21-ade1-e4d0cf81d07c"]}],"mendeley":{"formattedCitation":"(Sudarti &amp; Fachrunnisa, 2022)","plainTextFormattedCitation":"(Sudarti &amp; Fachrunnisa, 2022)","previouslyFormattedCitation":"(Sudarti &amp; Fachrunnisa, 2022)"},"properties":{"noteIndex":0},"schema":"https://github.com/citation-style-language/schema/raw/master/csl-citation.json"}</w:instrText>
      </w:r>
      <w:r w:rsidR="006D7688" w:rsidRPr="00B32124">
        <w:rPr>
          <w:rFonts w:ascii="Times New Roman" w:eastAsia="Times New Roman" w:hAnsi="Times New Roman" w:cs="Times New Roman"/>
          <w:bCs/>
          <w:sz w:val="24"/>
          <w:szCs w:val="24"/>
          <w:lang w:val="id-ID"/>
        </w:rPr>
        <w:fldChar w:fldCharType="separate"/>
      </w:r>
      <w:r w:rsidR="006D7688" w:rsidRPr="00B32124">
        <w:rPr>
          <w:rFonts w:ascii="Times New Roman" w:eastAsia="Times New Roman" w:hAnsi="Times New Roman" w:cs="Times New Roman"/>
          <w:bCs/>
          <w:noProof/>
          <w:sz w:val="24"/>
          <w:szCs w:val="24"/>
          <w:lang w:val="id-ID"/>
        </w:rPr>
        <w:t>(Sudarti &amp; Fachrunnisa, 2022)</w:t>
      </w:r>
      <w:r w:rsidR="006D7688" w:rsidRPr="00B32124">
        <w:rPr>
          <w:rFonts w:ascii="Times New Roman" w:eastAsia="Times New Roman" w:hAnsi="Times New Roman" w:cs="Times New Roman"/>
          <w:bCs/>
          <w:sz w:val="24"/>
          <w:szCs w:val="24"/>
          <w:lang w:val="id-ID"/>
        </w:rPr>
        <w:fldChar w:fldCharType="end"/>
      </w:r>
      <w:r w:rsidR="006D7688" w:rsidRPr="00B32124">
        <w:rPr>
          <w:rFonts w:ascii="Times New Roman" w:eastAsia="Times New Roman" w:hAnsi="Times New Roman" w:cs="Times New Roman"/>
          <w:bCs/>
          <w:sz w:val="24"/>
          <w:szCs w:val="24"/>
          <w:lang w:val="id-ID"/>
        </w:rPr>
        <w:t xml:space="preserve">. </w:t>
      </w:r>
      <w:r w:rsidR="00B4189D" w:rsidRPr="00B32124">
        <w:rPr>
          <w:rFonts w:ascii="Times New Roman" w:eastAsia="Times New Roman" w:hAnsi="Times New Roman" w:cs="Times New Roman"/>
          <w:bCs/>
          <w:sz w:val="24"/>
          <w:szCs w:val="24"/>
          <w:lang w:val="id-ID"/>
        </w:rPr>
        <w:t>Selain itu, k</w:t>
      </w:r>
      <w:r w:rsidRPr="00B32124">
        <w:rPr>
          <w:rFonts w:ascii="Times New Roman" w:eastAsia="Times New Roman" w:hAnsi="Times New Roman" w:cs="Times New Roman"/>
          <w:bCs/>
          <w:sz w:val="24"/>
          <w:szCs w:val="24"/>
          <w:lang w:val="id-ID"/>
        </w:rPr>
        <w:t xml:space="preserve">eterlibatan pelanggan adalah pengalaman emosional, perilaku, dan kognitif yang dimiliki pelanggan dengan sebuah merek yang menghasilkan ikatan kuat antara pelanggan dan perusahaan </w:t>
      </w:r>
      <w:r w:rsidR="006D7688" w:rsidRPr="00B32124">
        <w:rPr>
          <w:rFonts w:ascii="Times New Roman" w:eastAsia="Times New Roman" w:hAnsi="Times New Roman" w:cs="Times New Roman"/>
          <w:bCs/>
          <w:sz w:val="24"/>
          <w:szCs w:val="24"/>
          <w:lang w:val="id-ID"/>
        </w:rPr>
        <w:fldChar w:fldCharType="begin" w:fldLock="1"/>
      </w:r>
      <w:r w:rsidR="006D7688" w:rsidRPr="00B32124">
        <w:rPr>
          <w:rFonts w:ascii="Times New Roman" w:eastAsia="Times New Roman" w:hAnsi="Times New Roman" w:cs="Times New Roman"/>
          <w:bCs/>
          <w:sz w:val="24"/>
          <w:szCs w:val="24"/>
          <w:lang w:val="id-ID"/>
        </w:rPr>
        <w:instrText>ADDIN CSL_CITATION {"citationItems":[{"id":"ITEM-1","itemData":{"DOI":"10.25077/amar.6.2.59-75.2022","ISSN":"2476-9282","abstract":"Despite the urgency, the insurance penetration rate in Indonesia has been relatively low compared to other countries, even amid the pandemic. The lack of insurance literacy, trust in financial institutions, and the existence of asymmetry information has made people in Indonesia not purchase insurance products. The pandemic has caused people to realize how important insurance is to help their financial stability. Therefore, this study aimed to investigate customer behaviour in the insurance market during the post-pandemic. This research was conducted in Indonesia because of its low insurance penetration rate. The population of this research was insured people, while the sample's criteria were those aged between 30 to 55 years old, were guaranteed after the pandemic began, located in Indonesia, and still have an active income. This study used a quantitative method and measured the value weight using the 5-scale Likert Scale. The outcomes show that brand trust is vital in affecting insurance purchase intention. This research finds that customer engagement plays a positive but insignificant role in moderating the relationship between brand trust and purchase intention. The implications and suggestions also describe in this paper","author":[{"dropping-particle":"","family":"Yoga","given":"I Made Sindhu","non-dropping-particle":"","parse-names":false,"suffix":""},{"dropping-particle":"","family":"Basmantara","given":"Ida Nyoman","non-dropping-particle":"","parse-names":false,"suffix":""},{"dropping-particle":"","family":"Parasari","given":"Nyoman Sri Manik","non-dropping-particle":"","parse-names":false,"suffix":""}],"container-title":"AMAR (Andalas Management Review)","id":"ITEM-1","issue":"2","issued":{"date-parts":[["2022"]]},"page":"59-75","title":"Does customer engagement matter? Investigating brand trust toward insurance purchase intention in the post-pandemic era in Indonesia","type":"article-journal","volume":"6"},"uris":["http://www.mendeley.com/documents/?uuid=b8c94784-6c09-47cd-a7fd-d839d9f4f9de"]}],"mendeley":{"formattedCitation":"(Yoga et al., 2022)","plainTextFormattedCitation":"(Yoga et al., 2022)","previouslyFormattedCitation":"(Yoga et al., 2022)"},"properties":{"noteIndex":0},"schema":"https://github.com/citation-style-language/schema/raw/master/csl-citation.json"}</w:instrText>
      </w:r>
      <w:r w:rsidR="006D7688" w:rsidRPr="00B32124">
        <w:rPr>
          <w:rFonts w:ascii="Times New Roman" w:eastAsia="Times New Roman" w:hAnsi="Times New Roman" w:cs="Times New Roman"/>
          <w:bCs/>
          <w:sz w:val="24"/>
          <w:szCs w:val="24"/>
          <w:lang w:val="id-ID"/>
        </w:rPr>
        <w:fldChar w:fldCharType="separate"/>
      </w:r>
      <w:r w:rsidR="006D7688" w:rsidRPr="00B32124">
        <w:rPr>
          <w:rFonts w:ascii="Times New Roman" w:eastAsia="Times New Roman" w:hAnsi="Times New Roman" w:cs="Times New Roman"/>
          <w:bCs/>
          <w:noProof/>
          <w:sz w:val="24"/>
          <w:szCs w:val="24"/>
          <w:lang w:val="id-ID"/>
        </w:rPr>
        <w:t xml:space="preserve">(Yoga </w:t>
      </w:r>
      <w:r w:rsidR="006D7688" w:rsidRPr="00B32124">
        <w:rPr>
          <w:rFonts w:ascii="Times New Roman" w:eastAsia="Times New Roman" w:hAnsi="Times New Roman" w:cs="Times New Roman"/>
          <w:bCs/>
          <w:i/>
          <w:iCs/>
          <w:noProof/>
          <w:sz w:val="24"/>
          <w:szCs w:val="24"/>
          <w:lang w:val="id-ID"/>
        </w:rPr>
        <w:t>et al</w:t>
      </w:r>
      <w:r w:rsidR="006D7688" w:rsidRPr="00B32124">
        <w:rPr>
          <w:rFonts w:ascii="Times New Roman" w:eastAsia="Times New Roman" w:hAnsi="Times New Roman" w:cs="Times New Roman"/>
          <w:bCs/>
          <w:noProof/>
          <w:sz w:val="24"/>
          <w:szCs w:val="24"/>
          <w:lang w:val="id-ID"/>
        </w:rPr>
        <w:t>., 2022)</w:t>
      </w:r>
      <w:r w:rsidR="006D7688" w:rsidRPr="00B32124">
        <w:rPr>
          <w:rFonts w:ascii="Times New Roman" w:eastAsia="Times New Roman" w:hAnsi="Times New Roman" w:cs="Times New Roman"/>
          <w:bCs/>
          <w:sz w:val="24"/>
          <w:szCs w:val="24"/>
          <w:lang w:val="id-ID"/>
        </w:rPr>
        <w:fldChar w:fldCharType="end"/>
      </w:r>
      <w:r w:rsidRPr="00B32124">
        <w:rPr>
          <w:rFonts w:ascii="Times New Roman" w:eastAsia="Times New Roman" w:hAnsi="Times New Roman" w:cs="Times New Roman"/>
          <w:bCs/>
          <w:sz w:val="24"/>
          <w:szCs w:val="24"/>
          <w:lang w:val="id-ID"/>
        </w:rPr>
        <w:t>.</w:t>
      </w:r>
      <w:r w:rsidR="00D376D6">
        <w:rPr>
          <w:rFonts w:ascii="Times New Roman" w:eastAsia="Times New Roman" w:hAnsi="Times New Roman" w:cs="Times New Roman"/>
          <w:bCs/>
          <w:sz w:val="24"/>
          <w:szCs w:val="24"/>
          <w:lang w:val="id-ID"/>
        </w:rPr>
        <w:t xml:space="preserve"> </w:t>
      </w:r>
      <w:r w:rsidRPr="00B32124">
        <w:rPr>
          <w:rFonts w:ascii="Times New Roman" w:eastAsia="Times New Roman" w:hAnsi="Times New Roman" w:cs="Times New Roman"/>
          <w:bCs/>
          <w:sz w:val="24"/>
          <w:szCs w:val="24"/>
          <w:lang w:val="id-ID"/>
        </w:rPr>
        <w:t xml:space="preserve">Dalam hal ini, keterlibatan pelanggan mencakup bagaimana pelanggan berinteraksi dengan layanan digital yang ditawarkan oleh bank serta seberapa besar mereka merasa terhubung secara emosional dengan bank tersebut </w:t>
      </w:r>
      <w:r w:rsidR="006D7688" w:rsidRPr="00B32124">
        <w:rPr>
          <w:rFonts w:ascii="Times New Roman" w:eastAsia="Times New Roman" w:hAnsi="Times New Roman" w:cs="Times New Roman"/>
          <w:bCs/>
          <w:sz w:val="24"/>
          <w:szCs w:val="24"/>
          <w:lang w:val="id-ID"/>
        </w:rPr>
        <w:fldChar w:fldCharType="begin" w:fldLock="1"/>
      </w:r>
      <w:r w:rsidR="006D7688" w:rsidRPr="00B32124">
        <w:rPr>
          <w:rFonts w:ascii="Times New Roman" w:eastAsia="Times New Roman" w:hAnsi="Times New Roman" w:cs="Times New Roman"/>
          <w:bCs/>
          <w:sz w:val="24"/>
          <w:szCs w:val="24"/>
          <w:lang w:val="id-ID"/>
        </w:rPr>
        <w:instrText>ADDIN CSL_CITATION {"citationItems":[{"id":"ITEM-1","itemData":{"DOI":"10.1108/TQM-11-2021-0344","ISSN":"17542731","abstract":"Purpose: This study aims to explore the structure and dimensions of experiential quality in the context of Indonesian Bank 4.0. Moreover, this study also explains the process of how experiential quality generates customer loyalty (CL) by testing the mediation role of both customer trust (CT) and customer engagement (CE). Design/methodology/approach: Two sequential smaller studies were conducted to answer the proposed research objectives. The first study was an exploratory study involving two series of focus group discussions and a survey with a self-administered questionnaire. The second study was an explanatory study. Similar to the first study, a self-administered questionnaire was employed to collect the data. A total of 410 participants participated in this study for both the first and second study. Exploratory factor analysis was used to analyse the data in the first study, while Partial Least Squares was employed to test the relationship amongst variables in the second study. Findings: This study found that Bank 4.0 experiential quality is a multidimensional construct with access reliability (AR), digital interaction (DI) and security (SC) as the primary dimensions. In addition, this study suggested that Bank 4.0 experiential quality is proven to indirectly affect CL through a serial mediation process. In the serial mediation process, this study found that CT and CE are robust mediator variables. Originality/value: This study revealed that Bank 4.0 experiential quality is a multidimensional construct with three primary dimensions: AR, DI and SC. This finding proves that the bank 4.0 experiential quality dimension is different from the conventional banking experiential quality. In addition, this study showed the process of how Bank 4.0 experiential quality is transformed into CL. In addition, this current research discovered that CE and CT serially mediated the impact of bank 4.0 experiential quality on CL that has not been explored by the previous research in the banking industry.","author":[{"dropping-particle":"","family":"Hussein","given":"Ananda Sabil","non-dropping-particle":"","parse-names":false,"suffix":""},{"dropping-particle":"","family":"Sumiati","given":"Sumiati","non-dropping-particle":"","parse-names":false,"suffix":""},{"dropping-particle":"","family":"Hapsari","given":"Raditha","non-dropping-particle":"","parse-names":false,"suffix":""},{"dropping-particle":"","family":"Abu Bakar","given":"Juhaida","non-dropping-particle":"","parse-names":false,"suffix":""}],"container-title":"TQM Journal","id":"ITEM-1","issue":"7","issued":{"date-parts":[["2023"]]},"page":"1706-1721","title":"Bank 4.0 experiential quality and customer loyalty: A serial mediating role of customer trust and engagement","type":"article-journal","volume":"35"},"uris":["http://www.mendeley.com/documents/?uuid=4c54e900-c057-4077-b19f-79453c248f63"]}],"mendeley":{"formattedCitation":"(Hussein et al., 2023)","plainTextFormattedCitation":"(Hussein et al., 2023)","previouslyFormattedCitation":"(Hussein et al., 2023)"},"properties":{"noteIndex":0},"schema":"https://github.com/citation-style-language/schema/raw/master/csl-citation.json"}</w:instrText>
      </w:r>
      <w:r w:rsidR="006D7688" w:rsidRPr="00B32124">
        <w:rPr>
          <w:rFonts w:ascii="Times New Roman" w:eastAsia="Times New Roman" w:hAnsi="Times New Roman" w:cs="Times New Roman"/>
          <w:bCs/>
          <w:sz w:val="24"/>
          <w:szCs w:val="24"/>
          <w:lang w:val="id-ID"/>
        </w:rPr>
        <w:fldChar w:fldCharType="separate"/>
      </w:r>
      <w:r w:rsidR="006D7688" w:rsidRPr="00B32124">
        <w:rPr>
          <w:rFonts w:ascii="Times New Roman" w:eastAsia="Times New Roman" w:hAnsi="Times New Roman" w:cs="Times New Roman"/>
          <w:bCs/>
          <w:noProof/>
          <w:sz w:val="24"/>
          <w:szCs w:val="24"/>
          <w:lang w:val="id-ID"/>
        </w:rPr>
        <w:t xml:space="preserve">(Hussein </w:t>
      </w:r>
      <w:r w:rsidR="006D7688" w:rsidRPr="00B32124">
        <w:rPr>
          <w:rFonts w:ascii="Times New Roman" w:eastAsia="Times New Roman" w:hAnsi="Times New Roman" w:cs="Times New Roman"/>
          <w:bCs/>
          <w:i/>
          <w:iCs/>
          <w:noProof/>
          <w:sz w:val="24"/>
          <w:szCs w:val="24"/>
          <w:lang w:val="id-ID"/>
        </w:rPr>
        <w:t>et al</w:t>
      </w:r>
      <w:r w:rsidR="006D7688" w:rsidRPr="00B32124">
        <w:rPr>
          <w:rFonts w:ascii="Times New Roman" w:eastAsia="Times New Roman" w:hAnsi="Times New Roman" w:cs="Times New Roman"/>
          <w:bCs/>
          <w:noProof/>
          <w:sz w:val="24"/>
          <w:szCs w:val="24"/>
          <w:lang w:val="id-ID"/>
        </w:rPr>
        <w:t>., 2023)</w:t>
      </w:r>
      <w:r w:rsidR="006D7688" w:rsidRPr="00B32124">
        <w:rPr>
          <w:rFonts w:ascii="Times New Roman" w:eastAsia="Times New Roman" w:hAnsi="Times New Roman" w:cs="Times New Roman"/>
          <w:bCs/>
          <w:sz w:val="24"/>
          <w:szCs w:val="24"/>
          <w:lang w:val="id-ID"/>
        </w:rPr>
        <w:fldChar w:fldCharType="end"/>
      </w:r>
      <w:r w:rsidRPr="00B32124">
        <w:rPr>
          <w:rFonts w:ascii="Times New Roman" w:eastAsia="Times New Roman" w:hAnsi="Times New Roman" w:cs="Times New Roman"/>
          <w:bCs/>
          <w:sz w:val="24"/>
          <w:szCs w:val="24"/>
          <w:lang w:val="id-ID"/>
        </w:rPr>
        <w:t xml:space="preserve">.  </w:t>
      </w:r>
    </w:p>
    <w:p w14:paraId="2565DA39" w14:textId="77777777" w:rsidR="004C168A" w:rsidRPr="00B32124" w:rsidRDefault="004C168A" w:rsidP="005C6B9E">
      <w:pPr>
        <w:keepNext/>
        <w:spacing w:after="0" w:line="240" w:lineRule="auto"/>
        <w:jc w:val="both"/>
        <w:rPr>
          <w:rFonts w:ascii="Times New Roman" w:eastAsia="Times New Roman" w:hAnsi="Times New Roman" w:cs="Times New Roman"/>
          <w:bCs/>
          <w:sz w:val="24"/>
          <w:szCs w:val="24"/>
          <w:lang w:val="id-ID"/>
        </w:rPr>
      </w:pPr>
    </w:p>
    <w:p w14:paraId="4A1A3DD7" w14:textId="77777777" w:rsidR="00911F5D" w:rsidRPr="00B32124" w:rsidRDefault="00911F5D" w:rsidP="005C6B9E">
      <w:pPr>
        <w:keepNext/>
        <w:spacing w:after="0" w:line="240" w:lineRule="auto"/>
        <w:jc w:val="both"/>
        <w:rPr>
          <w:rFonts w:ascii="Times New Roman" w:eastAsia="Times New Roman" w:hAnsi="Times New Roman" w:cs="Times New Roman"/>
          <w:b/>
          <w:sz w:val="24"/>
          <w:szCs w:val="24"/>
          <w:lang w:val="id-ID"/>
        </w:rPr>
      </w:pPr>
      <w:r w:rsidRPr="00B32124">
        <w:rPr>
          <w:rFonts w:ascii="Times New Roman" w:eastAsia="Times New Roman" w:hAnsi="Times New Roman" w:cs="Times New Roman"/>
          <w:b/>
          <w:sz w:val="24"/>
          <w:szCs w:val="24"/>
          <w:lang w:val="id-ID"/>
        </w:rPr>
        <w:t>Loyalitas Pelanggan</w:t>
      </w:r>
    </w:p>
    <w:p w14:paraId="3C17B9CA" w14:textId="321378F4" w:rsidR="00911F5D" w:rsidRPr="00B32124" w:rsidRDefault="00911F5D" w:rsidP="005C6B9E">
      <w:pPr>
        <w:keepNext/>
        <w:spacing w:after="0" w:line="240" w:lineRule="auto"/>
        <w:jc w:val="both"/>
        <w:rPr>
          <w:rFonts w:ascii="Times New Roman" w:eastAsia="Times New Roman" w:hAnsi="Times New Roman" w:cs="Times New Roman"/>
          <w:bCs/>
          <w:sz w:val="24"/>
          <w:szCs w:val="24"/>
          <w:lang w:val="id-ID"/>
        </w:rPr>
      </w:pPr>
      <w:r w:rsidRPr="00B32124">
        <w:rPr>
          <w:rFonts w:ascii="Times New Roman" w:eastAsia="Times New Roman" w:hAnsi="Times New Roman" w:cs="Times New Roman"/>
          <w:bCs/>
          <w:sz w:val="24"/>
          <w:szCs w:val="24"/>
          <w:lang w:val="id-ID"/>
        </w:rPr>
        <w:t xml:space="preserve">Loyalitas pelanggan mengacu pada kesediaan pelanggan untuk tetap kembali menggunakan ataupun mendukung produk pilihannya di masa mendatang, meskipun terdapat perubahan dalam situasi atau kondisi yang mungkin mempengaruhi keputusan tersebut </w:t>
      </w:r>
      <w:r w:rsidR="006D7688" w:rsidRPr="00B32124">
        <w:rPr>
          <w:rFonts w:ascii="Times New Roman" w:eastAsia="Times New Roman" w:hAnsi="Times New Roman" w:cs="Times New Roman"/>
          <w:bCs/>
          <w:sz w:val="24"/>
          <w:szCs w:val="24"/>
          <w:lang w:val="id-ID"/>
        </w:rPr>
        <w:fldChar w:fldCharType="begin" w:fldLock="1"/>
      </w:r>
      <w:r w:rsidR="006D7688" w:rsidRPr="00B32124">
        <w:rPr>
          <w:rFonts w:ascii="Times New Roman" w:eastAsia="Times New Roman" w:hAnsi="Times New Roman" w:cs="Times New Roman"/>
          <w:bCs/>
          <w:sz w:val="24"/>
          <w:szCs w:val="24"/>
          <w:lang w:val="id-ID"/>
        </w:rPr>
        <w:instrText>ADDIN CSL_CITATION {"citationItems":[{"id":"ITEM-1","itemData":{"DOI":"10.18034/abr.v11i3.593","ISSN":"2304-2613","abstract":"Customers of the banks are highly servicing sensitive in Bangladesh. The quality of service has become an integral part of customer satisfaction. Day by day, It has been demonstrated that customer satisfaction and loyalty are linked to service quality. There is also a link between service quality and customer satisfaction, and customer loyalty in banks. Therefore, this paper investigated the effect of service quality factors on customer satisfaction and the relationship between customer satisfaction and customer loyalty in conventional banks in Bangladesh. A survey was conducted on 13 different conventional banks in Bangladesh. Using simple random sampling, 220 customers were selected as a sample from selected conventional banks for this study. The research was carried out using a structured questionnaire. The SPSS software was used to analyze the demographic data. Multivariate analysis technique like Factor Analysis and Structural Equation Modeling (SEM) was used to identify the influential factors for the bank's customer loyalty by using SmartPLS3 software. The study found that all service quality factors such as assurance, reliability, responsiveness, and tangibility are the influential factors except empathy.","author":[{"dropping-particle":"","family":"Miah","given":"Md. Shelim","non-dropping-particle":"","parse-names":false,"suffix":""}],"container-title":"Asian Business Review","id":"ITEM-1","issue":"3","issued":{"date-parts":[["2021"]]},"page":"93-xx","title":"Investigating structural relationships among Service quality dimensions, customer satisfaction, and customer loyalty for conventional bank customers: Evidence from Bangladesh","type":"article-journal","volume":"11"},"uris":["http://www.mendeley.com/documents/?uuid=8bbad4ff-91c3-4d0a-9a3d-7b9d1f7b4d35"]}],"mendeley":{"formattedCitation":"(Miah, 2021)","plainTextFormattedCitation":"(Miah, 2021)","previouslyFormattedCitation":"(Miah, 2021)"},"properties":{"noteIndex":0},"schema":"https://github.com/citation-style-language/schema/raw/master/csl-citation.json"}</w:instrText>
      </w:r>
      <w:r w:rsidR="006D7688" w:rsidRPr="00B32124">
        <w:rPr>
          <w:rFonts w:ascii="Times New Roman" w:eastAsia="Times New Roman" w:hAnsi="Times New Roman" w:cs="Times New Roman"/>
          <w:bCs/>
          <w:sz w:val="24"/>
          <w:szCs w:val="24"/>
          <w:lang w:val="id-ID"/>
        </w:rPr>
        <w:fldChar w:fldCharType="separate"/>
      </w:r>
      <w:r w:rsidR="006D7688" w:rsidRPr="00B32124">
        <w:rPr>
          <w:rFonts w:ascii="Times New Roman" w:eastAsia="Times New Roman" w:hAnsi="Times New Roman" w:cs="Times New Roman"/>
          <w:bCs/>
          <w:noProof/>
          <w:sz w:val="24"/>
          <w:szCs w:val="24"/>
          <w:lang w:val="id-ID"/>
        </w:rPr>
        <w:t>(Miah, 2021)</w:t>
      </w:r>
      <w:r w:rsidR="006D7688" w:rsidRPr="00B32124">
        <w:rPr>
          <w:rFonts w:ascii="Times New Roman" w:eastAsia="Times New Roman" w:hAnsi="Times New Roman" w:cs="Times New Roman"/>
          <w:bCs/>
          <w:sz w:val="24"/>
          <w:szCs w:val="24"/>
          <w:lang w:val="id-ID"/>
        </w:rPr>
        <w:fldChar w:fldCharType="end"/>
      </w:r>
      <w:r w:rsidR="00670DEE" w:rsidRPr="00B32124">
        <w:rPr>
          <w:rFonts w:ascii="Times New Roman" w:eastAsia="Times New Roman" w:hAnsi="Times New Roman" w:cs="Times New Roman"/>
          <w:bCs/>
          <w:sz w:val="24"/>
          <w:szCs w:val="24"/>
          <w:lang w:val="id-ID"/>
        </w:rPr>
        <w:t>.</w:t>
      </w:r>
      <w:r w:rsidRPr="00B32124">
        <w:rPr>
          <w:rFonts w:ascii="Times New Roman" w:eastAsia="Times New Roman" w:hAnsi="Times New Roman" w:cs="Times New Roman"/>
          <w:bCs/>
          <w:sz w:val="24"/>
          <w:szCs w:val="24"/>
          <w:lang w:val="id-ID"/>
        </w:rPr>
        <w:t xml:space="preserve"> Lebih lanjut, loyalitas pelanggan diartikan sebagai suatu komitmen untuk terus membeli produk maupun layanan secara teratur, mengabaikan</w:t>
      </w:r>
      <w:r w:rsidRPr="00B32124">
        <w:rPr>
          <w:rFonts w:ascii="Times New Roman" w:eastAsia="Times New Roman" w:hAnsi="Times New Roman" w:cs="Times New Roman"/>
          <w:b/>
          <w:sz w:val="24"/>
          <w:szCs w:val="24"/>
          <w:lang w:val="id-ID"/>
        </w:rPr>
        <w:t xml:space="preserve"> </w:t>
      </w:r>
      <w:r w:rsidRPr="00B32124">
        <w:rPr>
          <w:rFonts w:ascii="Times New Roman" w:eastAsia="Times New Roman" w:hAnsi="Times New Roman" w:cs="Times New Roman"/>
          <w:bCs/>
          <w:sz w:val="24"/>
          <w:szCs w:val="24"/>
          <w:lang w:val="id-ID"/>
        </w:rPr>
        <w:t xml:space="preserve">penawaran pesaing yang pada akhirnya menciptakan keterikatan yang berkelanjutan antara pelanggan dan perusahaan </w:t>
      </w:r>
      <w:r w:rsidR="006D7688" w:rsidRPr="00B32124">
        <w:rPr>
          <w:rFonts w:ascii="Times New Roman" w:eastAsia="Times New Roman" w:hAnsi="Times New Roman" w:cs="Times New Roman"/>
          <w:bCs/>
          <w:sz w:val="24"/>
          <w:szCs w:val="24"/>
          <w:lang w:val="id-ID"/>
        </w:rPr>
        <w:fldChar w:fldCharType="begin" w:fldLock="1"/>
      </w:r>
      <w:r w:rsidR="006D7688" w:rsidRPr="00B32124">
        <w:rPr>
          <w:rFonts w:ascii="Times New Roman" w:eastAsia="Times New Roman" w:hAnsi="Times New Roman" w:cs="Times New Roman"/>
          <w:bCs/>
          <w:sz w:val="24"/>
          <w:szCs w:val="24"/>
          <w:lang w:val="id-ID"/>
        </w:rPr>
        <w:instrText>ADDIN CSL_CITATION {"citationItems":[{"id":"ITEM-1","itemData":{"DOI":"10.47153/jbmr39.4552022","abstract":"This study aims to study the effect of customer experience and value on customer loyalty and satisfaction in B2B industry which researchers limitedly discussed. The organization needs to implement customer experience management to create value for customers' purchase intention and win the market competition. One essential key to maintaining customer loyalty is good customer experience management. The elements of customer experience management consist of customer experience, customer value, and purchase intention. The research is cross-sectional quantitative research. An online survey using Google Form was carried out using the purposive sampling technique in 2021 and obtained 85 valid respondents who are corporate customers of a food and beverage manufacturing company located in Tangerang. Respondents were asked 23 closed ended on five scales Likert: strongly disagree to strongly agree. Data were analyzed using PLS-SEM (Partial Least Square – Structural Equation Model. The result shows that customer experience significantly affects customer value, loyalty, and satisfaction. Customer value significantly affects customer loyalty but is not significant to customer satisfaction. Customer experience involves the customer's response to the customer's journey. However, the nature of customer experience is quite complicated; therefore, measurement of customer satisfaction and customer loyalty is used more often. Customer value is related to the company’s product excellence, which has a long-term effect resulting in customer loyalty. Therefore, organizations need to focus on building customer experience management and long-term customer value.","author":[{"dropping-particle":"","family":"Sudiyono","given":"Kristianus Ade","non-dropping-particle":"","parse-names":false,"suffix":""},{"dropping-particle":"","family":"Utomo","given":"Prio","non-dropping-particle":"","parse-names":false,"suffix":""},{"dropping-particle":"","family":"Severesia","given":"Claudia","non-dropping-particle":"","parse-names":false,"suffix":""}],"container-title":"Journal of Business and Management Review","id":"ITEM-1","issue":"9","issued":{"date-parts":[["2022"]]},"page":"627-640","title":"Effect of customer experience and customer value on customer loyalty and satisfaction in the B2B food and beverage sector","type":"article-journal","volume":"3"},"uris":["http://www.mendeley.com/documents/?uuid=f4bca764-79a7-491d-a99b-f0ce57762fe7"]}],"mendeley":{"formattedCitation":"(Sudiyono et al., 2022)","plainTextFormattedCitation":"(Sudiyono et al., 2022)","previouslyFormattedCitation":"(Sudiyono et al., 2022)"},"properties":{"noteIndex":0},"schema":"https://github.com/citation-style-language/schema/raw/master/csl-citation.json"}</w:instrText>
      </w:r>
      <w:r w:rsidR="006D7688" w:rsidRPr="00B32124">
        <w:rPr>
          <w:rFonts w:ascii="Times New Roman" w:eastAsia="Times New Roman" w:hAnsi="Times New Roman" w:cs="Times New Roman"/>
          <w:bCs/>
          <w:sz w:val="24"/>
          <w:szCs w:val="24"/>
          <w:lang w:val="id-ID"/>
        </w:rPr>
        <w:fldChar w:fldCharType="separate"/>
      </w:r>
      <w:r w:rsidR="006D7688" w:rsidRPr="00B32124">
        <w:rPr>
          <w:rFonts w:ascii="Times New Roman" w:eastAsia="Times New Roman" w:hAnsi="Times New Roman" w:cs="Times New Roman"/>
          <w:bCs/>
          <w:noProof/>
          <w:sz w:val="24"/>
          <w:szCs w:val="24"/>
          <w:lang w:val="id-ID"/>
        </w:rPr>
        <w:t xml:space="preserve">(Sudiyono </w:t>
      </w:r>
      <w:r w:rsidR="006D7688" w:rsidRPr="00B32124">
        <w:rPr>
          <w:rFonts w:ascii="Times New Roman" w:eastAsia="Times New Roman" w:hAnsi="Times New Roman" w:cs="Times New Roman"/>
          <w:bCs/>
          <w:i/>
          <w:iCs/>
          <w:noProof/>
          <w:sz w:val="24"/>
          <w:szCs w:val="24"/>
          <w:lang w:val="id-ID"/>
        </w:rPr>
        <w:t>et al</w:t>
      </w:r>
      <w:r w:rsidR="006D7688" w:rsidRPr="00B32124">
        <w:rPr>
          <w:rFonts w:ascii="Times New Roman" w:eastAsia="Times New Roman" w:hAnsi="Times New Roman" w:cs="Times New Roman"/>
          <w:bCs/>
          <w:noProof/>
          <w:sz w:val="24"/>
          <w:szCs w:val="24"/>
          <w:lang w:val="id-ID"/>
        </w:rPr>
        <w:t>., 2022)</w:t>
      </w:r>
      <w:r w:rsidR="006D7688" w:rsidRPr="00B32124">
        <w:rPr>
          <w:rFonts w:ascii="Times New Roman" w:eastAsia="Times New Roman" w:hAnsi="Times New Roman" w:cs="Times New Roman"/>
          <w:bCs/>
          <w:sz w:val="24"/>
          <w:szCs w:val="24"/>
          <w:lang w:val="id-ID"/>
        </w:rPr>
        <w:fldChar w:fldCharType="end"/>
      </w:r>
      <w:r w:rsidRPr="00B32124">
        <w:rPr>
          <w:rFonts w:ascii="Times New Roman" w:eastAsia="Times New Roman" w:hAnsi="Times New Roman" w:cs="Times New Roman"/>
          <w:bCs/>
          <w:sz w:val="24"/>
          <w:szCs w:val="24"/>
          <w:lang w:val="id-ID"/>
        </w:rPr>
        <w:t xml:space="preserve">. Dengan demikian, perusahaan menerapkan loyalitas pelanggan sebagai cara untuk mendapatkan dan mempertahankan pelanggan </w:t>
      </w:r>
      <w:r w:rsidR="006D7688" w:rsidRPr="00B32124">
        <w:rPr>
          <w:rFonts w:ascii="Times New Roman" w:eastAsia="Times New Roman" w:hAnsi="Times New Roman" w:cs="Times New Roman"/>
          <w:bCs/>
          <w:sz w:val="24"/>
          <w:szCs w:val="24"/>
          <w:lang w:val="id-ID"/>
        </w:rPr>
        <w:fldChar w:fldCharType="begin" w:fldLock="1"/>
      </w:r>
      <w:r w:rsidR="006D7688" w:rsidRPr="00B32124">
        <w:rPr>
          <w:rFonts w:ascii="Times New Roman" w:eastAsia="Times New Roman" w:hAnsi="Times New Roman" w:cs="Times New Roman"/>
          <w:bCs/>
          <w:sz w:val="24"/>
          <w:szCs w:val="24"/>
          <w:lang w:val="id-ID"/>
        </w:rPr>
        <w:instrText>ADDIN CSL_CITATION {"citationItems":[{"id":"ITEM-1","itemData":{"DOI":"10.54443/sinomika.v1i4.425","abstract":"Indomaret plays a very important role in the retail industry in Indonesia, especially in West Jakarta, now a days many consumers choose Indomaret as their main shopping place for their daily needs and are very selective in buying a product. The purpose of this study is to determine the factors that can affect customer loyalty such as product attributes, customer value, customer satisfaction, and customer trust. This research was conducted on 155 respondents in West Jakarta who are Indomaret customers by collecting online questionnaire data conducted in July 2022. Researchers used the structural equation model (SEM) analysis method with SmartPLS software to test this research. The results obtained indicate that product attributes have a positive and significant effect on customer value, product attributes have no significant effect on customer loyalty, customer value has no significant effect on customer loyalty, customer trust has a positive and significant effect on customer loyalty, customer satisfaction has a positive and significant effect on customer loyalty, customer trust has a positive and significant effect on customer satisfaction, customer satisfaction has a positive and significant effect as a partial mediation between customer trust and customer loyalty, customer value has no significant effect between product attributes and customer loyalty so it cannot mediate between these variables.","author":[{"dropping-particle":"","family":"Rejeki","given":"Sri","non-dropping-particle":"","parse-names":false,"suffix":""},{"dropping-particle":"","family":"Ria Atmaja","given":"Dodi","non-dropping-particle":"","parse-names":false,"suffix":""}],"container-title":"SINOMIKA Journal: Publikasi Ilmiah Bidang Ekonomi dan Akuntansi","id":"ITEM-1","issue":"4","issued":{"date-parts":[["2022"]]},"page":"809-840","title":"Pengaruh product attribute dan customer trust terhadap customer loyalty melalui customer value dan customer satisfaction sebagai variabel mediasi pada pelanggan Indomaret di Jakarta Barat","type":"article-journal","volume":"1"},"uris":["http://www.mendeley.com/documents/?uuid=94045ab4-2c53-4537-b430-74c8659fd18f"]}],"mendeley":{"formattedCitation":"(Rejeki &amp; Ria Atmaja, 2022)","plainTextFormattedCitation":"(Rejeki &amp; Ria Atmaja, 2022)","previouslyFormattedCitation":"(Rejeki &amp; Ria Atmaja, 2022)"},"properties":{"noteIndex":0},"schema":"https://github.com/citation-style-language/schema/raw/master/csl-citation.json"}</w:instrText>
      </w:r>
      <w:r w:rsidR="006D7688" w:rsidRPr="00B32124">
        <w:rPr>
          <w:rFonts w:ascii="Times New Roman" w:eastAsia="Times New Roman" w:hAnsi="Times New Roman" w:cs="Times New Roman"/>
          <w:bCs/>
          <w:sz w:val="24"/>
          <w:szCs w:val="24"/>
          <w:lang w:val="id-ID"/>
        </w:rPr>
        <w:fldChar w:fldCharType="separate"/>
      </w:r>
      <w:r w:rsidR="006D7688" w:rsidRPr="00B32124">
        <w:rPr>
          <w:rFonts w:ascii="Times New Roman" w:eastAsia="Times New Roman" w:hAnsi="Times New Roman" w:cs="Times New Roman"/>
          <w:bCs/>
          <w:noProof/>
          <w:sz w:val="24"/>
          <w:szCs w:val="24"/>
          <w:lang w:val="id-ID"/>
        </w:rPr>
        <w:t>(Rejeki &amp; Ria Atmaja, 2022)</w:t>
      </w:r>
      <w:r w:rsidR="006D7688" w:rsidRPr="00B32124">
        <w:rPr>
          <w:rFonts w:ascii="Times New Roman" w:eastAsia="Times New Roman" w:hAnsi="Times New Roman" w:cs="Times New Roman"/>
          <w:bCs/>
          <w:sz w:val="24"/>
          <w:szCs w:val="24"/>
          <w:lang w:val="id-ID"/>
        </w:rPr>
        <w:fldChar w:fldCharType="end"/>
      </w:r>
      <w:r w:rsidRPr="00B32124">
        <w:rPr>
          <w:rFonts w:ascii="Times New Roman" w:eastAsia="Times New Roman" w:hAnsi="Times New Roman" w:cs="Times New Roman"/>
          <w:bCs/>
          <w:sz w:val="24"/>
          <w:szCs w:val="24"/>
          <w:lang w:val="id-ID"/>
        </w:rPr>
        <w:t xml:space="preserve">. </w:t>
      </w:r>
    </w:p>
    <w:p w14:paraId="12785959" w14:textId="77777777" w:rsidR="000A483F" w:rsidRDefault="000A483F" w:rsidP="005C6B9E">
      <w:pPr>
        <w:keepNext/>
        <w:spacing w:after="0" w:line="240" w:lineRule="auto"/>
        <w:jc w:val="both"/>
        <w:rPr>
          <w:rFonts w:ascii="Times New Roman" w:eastAsia="Times New Roman" w:hAnsi="Times New Roman" w:cs="Times New Roman"/>
          <w:b/>
          <w:sz w:val="24"/>
          <w:szCs w:val="24"/>
          <w:lang w:val="id-ID"/>
        </w:rPr>
      </w:pPr>
    </w:p>
    <w:p w14:paraId="573228AE" w14:textId="7033E8D6" w:rsidR="00911F5D" w:rsidRPr="00B32124" w:rsidRDefault="00911F5D" w:rsidP="005C6B9E">
      <w:pPr>
        <w:keepNext/>
        <w:spacing w:after="0" w:line="240" w:lineRule="auto"/>
        <w:jc w:val="both"/>
        <w:rPr>
          <w:rFonts w:ascii="Times New Roman" w:eastAsia="Times New Roman" w:hAnsi="Times New Roman" w:cs="Times New Roman"/>
          <w:b/>
          <w:sz w:val="24"/>
          <w:szCs w:val="24"/>
          <w:lang w:val="id-ID"/>
        </w:rPr>
      </w:pPr>
      <w:r w:rsidRPr="00B32124">
        <w:rPr>
          <w:rFonts w:ascii="Times New Roman" w:eastAsia="Times New Roman" w:hAnsi="Times New Roman" w:cs="Times New Roman"/>
          <w:b/>
          <w:sz w:val="24"/>
          <w:szCs w:val="24"/>
          <w:lang w:val="id-ID"/>
        </w:rPr>
        <w:t>Hubungan Kualitas Pengalaman Dengan Kepercayaan Pelanggan</w:t>
      </w:r>
    </w:p>
    <w:p w14:paraId="0654B58D" w14:textId="6139CD52" w:rsidR="00911F5D" w:rsidRPr="00B32124" w:rsidRDefault="00911F5D" w:rsidP="000A483F">
      <w:pPr>
        <w:spacing w:after="0" w:line="240" w:lineRule="auto"/>
        <w:ind w:firstLine="567"/>
        <w:jc w:val="both"/>
        <w:rPr>
          <w:rFonts w:ascii="Times New Roman" w:hAnsi="Times New Roman" w:cs="Times New Roman"/>
          <w:sz w:val="24"/>
          <w:szCs w:val="24"/>
          <w:lang w:val="id-ID"/>
        </w:rPr>
      </w:pPr>
      <w:r w:rsidRPr="00B32124">
        <w:rPr>
          <w:rFonts w:ascii="Times New Roman" w:hAnsi="Times New Roman" w:cs="Times New Roman"/>
          <w:sz w:val="24"/>
          <w:szCs w:val="24"/>
          <w:lang w:val="id-ID"/>
        </w:rPr>
        <w:t xml:space="preserve">Pelanggan yang memiliki pengalaman positif dari penggunaan produk atau layanan akan memiliki kecenderungan untuk meningkatkan kepercayaan terhadap produk maupun layanan yang ditawarkan </w:t>
      </w:r>
      <w:r w:rsidRPr="00B32124">
        <w:rPr>
          <w:rFonts w:ascii="Times New Roman" w:hAnsi="Times New Roman" w:cs="Times New Roman"/>
          <w:sz w:val="24"/>
          <w:szCs w:val="24"/>
          <w:lang w:val="id-ID"/>
        </w:rPr>
        <w:fldChar w:fldCharType="begin" w:fldLock="1"/>
      </w:r>
      <w:r w:rsidRPr="00B32124">
        <w:rPr>
          <w:rFonts w:ascii="Times New Roman" w:hAnsi="Times New Roman" w:cs="Times New Roman"/>
          <w:sz w:val="24"/>
          <w:szCs w:val="24"/>
          <w:lang w:val="id-ID"/>
        </w:rPr>
        <w:instrText>ADDIN CSL_CITATION {"citationItems":[{"id":"ITEM-1","itemData":{"DOI":"10.1108/TQM-11-2021-0344","ISSN":"17542731","abstract":"Purpose: This study aims to explore the structure and dimensions of experiential quality in the context of Indonesian Bank 4.0. Moreover, this study also explains the process of how experiential quality generates customer loyalty (CL) by testing the mediation role of both customer trust (CT) and customer engagement (CE). Design/methodology/approach: Two sequential smaller studies were conducted to answer the proposed research objectives. The first study was an exploratory study involving two series of focus group discussions and a survey with a self-administered questionnaire. The second study was an explanatory study. Similar to the first study, a self-administered questionnaire was employed to collect the data. A total of 410 participants participated in this study for both the first and second study. Exploratory factor analysis was used to analyse the data in the first study, while Partial Least Squares was employed to test the relationship amongst variables in the second study. Findings: This study found that Bank 4.0 experiential quality is a multidimensional construct with access reliability (AR), digital interaction (DI) and security (SC) as the primary dimensions. In addition, this study suggested that Bank 4.0 experiential quality is proven to indirectly affect CL through a serial mediation process. In the serial mediation process, this study found that CT and CE are robust mediator variables. Originality/value: This study revealed that Bank 4.0 experiential quality is a multidimensional construct with three primary dimensions: AR, DI and SC. This finding proves that the bank 4.0 experiential quality dimension is different from the conventional banking experiential quality. In addition, this study showed the process of how Bank 4.0 experiential quality is transformed into CL. In addition, this current research discovered that CE and CT serially mediated the impact of bank 4.0 experiential quality on CL that has not been explored by the previous research in the banking industry.","author":[{"dropping-particle":"","family":"Hussein","given":"Ananda Sabil","non-dropping-particle":"","parse-names":false,"suffix":""},{"dropping-particle":"","family":"Sumiati","given":"Sumiati","non-dropping-particle":"","parse-names":false,"suffix":""},{"dropping-particle":"","family":"Hapsari","given":"Raditha","non-dropping-particle":"","parse-names":false,"suffix":""},{"dropping-particle":"","family":"Abu Bakar","given":"Juhaida","non-dropping-particle":"","parse-names":false,"suffix":""}],"container-title":"TQM Journal","id":"ITEM-1","issue":"7","issued":{"date-parts":[["2023"]]},"page":"1706-1721","title":"Bank 4.0 experiential quality and customer loyalty: A serial mediating role of customer trust and engagement","type":"article-journal","volume":"35"},"uris":["http://www.mendeley.com/documents/?uuid=4c54e900-c057-4077-b19f-79453c248f63"]}],"mendeley":{"formattedCitation":"(Hussein et al., 2023)","plainTextFormattedCitation":"(Hussein et al., 2023)","previouslyFormattedCitation":"(Hussein et al., 2023)"},"properties":{"noteIndex":0},"schema":"https://github.com/citation-style-language/schema/raw/master/csl-citation.json"}</w:instrText>
      </w:r>
      <w:r w:rsidRPr="00B32124">
        <w:rPr>
          <w:rFonts w:ascii="Times New Roman" w:hAnsi="Times New Roman" w:cs="Times New Roman"/>
          <w:sz w:val="24"/>
          <w:szCs w:val="24"/>
          <w:lang w:val="id-ID"/>
        </w:rPr>
        <w:fldChar w:fldCharType="separate"/>
      </w:r>
      <w:r w:rsidRPr="00B32124">
        <w:rPr>
          <w:rFonts w:ascii="Times New Roman" w:hAnsi="Times New Roman" w:cs="Times New Roman"/>
          <w:noProof/>
          <w:sz w:val="24"/>
          <w:szCs w:val="24"/>
          <w:lang w:val="id-ID"/>
        </w:rPr>
        <w:t xml:space="preserve">(Hussein </w:t>
      </w:r>
      <w:r w:rsidRPr="00B32124">
        <w:rPr>
          <w:rFonts w:ascii="Times New Roman" w:hAnsi="Times New Roman" w:cs="Times New Roman"/>
          <w:i/>
          <w:iCs/>
          <w:noProof/>
          <w:sz w:val="24"/>
          <w:szCs w:val="24"/>
          <w:lang w:val="id-ID"/>
        </w:rPr>
        <w:t>et al</w:t>
      </w:r>
      <w:r w:rsidRPr="00B32124">
        <w:rPr>
          <w:rFonts w:ascii="Times New Roman" w:hAnsi="Times New Roman" w:cs="Times New Roman"/>
          <w:noProof/>
          <w:sz w:val="24"/>
          <w:szCs w:val="24"/>
          <w:lang w:val="id-ID"/>
        </w:rPr>
        <w:t>., 2023)</w:t>
      </w:r>
      <w:r w:rsidRPr="00B32124">
        <w:rPr>
          <w:rFonts w:ascii="Times New Roman" w:hAnsi="Times New Roman" w:cs="Times New Roman"/>
          <w:sz w:val="24"/>
          <w:szCs w:val="24"/>
          <w:lang w:val="id-ID"/>
        </w:rPr>
        <w:fldChar w:fldCharType="end"/>
      </w:r>
      <w:r w:rsidRPr="00B32124">
        <w:rPr>
          <w:rFonts w:ascii="Times New Roman" w:hAnsi="Times New Roman" w:cs="Times New Roman"/>
          <w:sz w:val="24"/>
          <w:szCs w:val="24"/>
          <w:lang w:val="id-ID"/>
        </w:rPr>
        <w:t xml:space="preserve">. Tingkat kepercayaan ini tidak hanya terpengaruh oleh mutu layanan yang diberikan, melainkan juga oleh persepsi pelanggan terhadap kualitas pengalaman yang dirasakan, serta kemampuan penyedia layanan untuk menepati janji dan menjalankan tugas sesuai dengan ekspektasi pelanggan </w:t>
      </w:r>
      <w:r w:rsidRPr="00B32124">
        <w:rPr>
          <w:rFonts w:ascii="Times New Roman" w:hAnsi="Times New Roman" w:cs="Times New Roman"/>
          <w:sz w:val="24"/>
          <w:szCs w:val="24"/>
          <w:lang w:val="id-ID"/>
        </w:rPr>
        <w:fldChar w:fldCharType="begin" w:fldLock="1"/>
      </w:r>
      <w:r w:rsidRPr="00B32124">
        <w:rPr>
          <w:rFonts w:ascii="Times New Roman" w:hAnsi="Times New Roman" w:cs="Times New Roman"/>
          <w:sz w:val="24"/>
          <w:szCs w:val="24"/>
          <w:lang w:val="id-ID"/>
        </w:rPr>
        <w:instrText>ADDIN CSL_CITATION {"citationItems":[{"id":"ITEM-1","itemData":{"DOI":"10.1108/IJSMS-06-2023-0130","ISSN":"14646668","abstract":"Purpose: The user experience during the use of activities and services is a fundamental aspect for sports managers and can provide a competitive advantage. The purpose of this study was to identify the dimensions of experiential quality and the relationship of this construct with customer trust and customer satisfaction in achieving behavioral intention. Design/methodology/approach: Using a convenience sampling technique, a total of 322 gym users in Turkey participated. A two-step approach was used to test both the model and the research hypotheses [confirmatory factor analysis (CFA) and structural equation modeling (SEM)]. Findings: The interaction quality, physical environmental quality, outcome quality and enjoyment quality were positively related to experiential quality. Similarly, the experimental quality was positively related to customer satisfaction and customer trust. Finally, customer satisfaction was related to behavioral intentions. Originality/value: This study provides empirical evidence about the importance of experiential quality to gain a competitive advantage in the context of fitness centers.","author":[{"dropping-particle":"","family":"Sevilmiş","given":"Ali","non-dropping-particle":"","parse-names":false,"suffix":""},{"dropping-particle":"","family":"Doğan","given":"Mehmet","non-dropping-particle":"","parse-names":false,"suffix":""},{"dropping-particle":"","family":"Gálvez-Ruiz","given":"Pablo","non-dropping-particle":"","parse-names":false,"suffix":""},{"dropping-particle":"","family":"García-Fernández","given":"Jerónimo","non-dropping-particle":"","parse-names":false,"suffix":""}],"container-title":"International Journal of Sports Marketing and Sponsorship","id":"ITEM-1","issue":"2","issued":{"date-parts":[["2024"]]},"page":"396-418","title":"Dimensions and outcomes of experiential quality in the fitness industry: The case of Turkey","type":"article-journal","volume":"25"},"uris":["http://www.mendeley.com/documents/?uuid=b20cf6fc-e9da-4131-91b6-668ce249d3a7"]}],"mendeley":{"formattedCitation":"(Sevilmiş et al., 2024)","plainTextFormattedCitation":"(Sevilmiş et al., 2024)","previouslyFormattedCitation":"(Sevilmiş et al., 2024)"},"properties":{"noteIndex":0},"schema":"https://github.com/citation-style-language/schema/raw/master/csl-citation.json"}</w:instrText>
      </w:r>
      <w:r w:rsidRPr="00B32124">
        <w:rPr>
          <w:rFonts w:ascii="Times New Roman" w:hAnsi="Times New Roman" w:cs="Times New Roman"/>
          <w:sz w:val="24"/>
          <w:szCs w:val="24"/>
          <w:lang w:val="id-ID"/>
        </w:rPr>
        <w:fldChar w:fldCharType="separate"/>
      </w:r>
      <w:r w:rsidRPr="00B32124">
        <w:rPr>
          <w:rFonts w:ascii="Times New Roman" w:hAnsi="Times New Roman" w:cs="Times New Roman"/>
          <w:noProof/>
          <w:sz w:val="24"/>
          <w:szCs w:val="24"/>
          <w:lang w:val="id-ID"/>
        </w:rPr>
        <w:t xml:space="preserve">(Sevilmiş </w:t>
      </w:r>
      <w:r w:rsidRPr="00B32124">
        <w:rPr>
          <w:rFonts w:ascii="Times New Roman" w:hAnsi="Times New Roman" w:cs="Times New Roman"/>
          <w:i/>
          <w:iCs/>
          <w:noProof/>
          <w:sz w:val="24"/>
          <w:szCs w:val="24"/>
          <w:lang w:val="id-ID"/>
        </w:rPr>
        <w:t>et al.,</w:t>
      </w:r>
      <w:r w:rsidRPr="00B32124">
        <w:rPr>
          <w:rFonts w:ascii="Times New Roman" w:hAnsi="Times New Roman" w:cs="Times New Roman"/>
          <w:noProof/>
          <w:sz w:val="24"/>
          <w:szCs w:val="24"/>
          <w:lang w:val="id-ID"/>
        </w:rPr>
        <w:t xml:space="preserve"> 2024)</w:t>
      </w:r>
      <w:r w:rsidRPr="00B32124">
        <w:rPr>
          <w:rFonts w:ascii="Times New Roman" w:hAnsi="Times New Roman" w:cs="Times New Roman"/>
          <w:sz w:val="24"/>
          <w:szCs w:val="24"/>
          <w:lang w:val="id-ID"/>
        </w:rPr>
        <w:fldChar w:fldCharType="end"/>
      </w:r>
      <w:r w:rsidRPr="00B32124">
        <w:rPr>
          <w:rFonts w:ascii="Times New Roman" w:hAnsi="Times New Roman" w:cs="Times New Roman"/>
          <w:sz w:val="24"/>
          <w:szCs w:val="24"/>
          <w:lang w:val="id-ID"/>
        </w:rPr>
        <w:t xml:space="preserve">. Hal ini didukung oleh </w:t>
      </w:r>
      <w:r w:rsidR="00BD00A6" w:rsidRPr="00B32124">
        <w:rPr>
          <w:rFonts w:ascii="Times New Roman" w:hAnsi="Times New Roman" w:cs="Times New Roman"/>
          <w:sz w:val="24"/>
          <w:szCs w:val="24"/>
          <w:lang w:val="id-ID"/>
        </w:rPr>
        <w:fldChar w:fldCharType="begin" w:fldLock="1"/>
      </w:r>
      <w:r w:rsidR="001F6988" w:rsidRPr="00B32124">
        <w:rPr>
          <w:rFonts w:ascii="Times New Roman" w:hAnsi="Times New Roman" w:cs="Times New Roman"/>
          <w:sz w:val="24"/>
          <w:szCs w:val="24"/>
          <w:lang w:val="id-ID"/>
        </w:rPr>
        <w:instrText>ADDIN CSL_CITATION {"citationItems":[{"id":"ITEM-1","itemData":{"DOI":"10.30519/ahtr.821699","ISSN":"21479100","abstract":"Understanding tourists’ future behavior is significant for local tourism profits. This paper aims to examine the interrelationships among experiential quality, tourist satisfaction, experiential trust, sharing tourism experience on social media, and extension effect. 796 responses were collected in the 66th MGP (Macau Grand Prix) via questionnaires. The results reveal that four dimensions (physical environment quality, access quality, outcome quality, and enjoyment quality) have positive effects on experiential quality. In addition, the results also indicate the following relationships: Experiential quality has a significant effect on tourist satisfaction; experiential quality and tourist satisfaction positively influence experiential trust; tourist satisfaction and experiential trust have significant effects on behavior of sharing tourism experience on social media, and both tourist satisfaction and experiential trust positively influence extension effect. This paper identifies the dimensions of experiential quality in sport tourism events and it plays a leading role in extending literature on tourists’ behavioral intentions of sharing behavior on social media and extension effect. The findings assist practitioners to implement marketing strategies of MGP, which enhance the extension effect and the new marketing promotions through social media. They also help various stakeholders such as destination managers and travel agents to trigger and increase local tourism profits.","author":[{"dropping-particle":"","family":"Wang","given":"Shan","non-dropping-particle":"","parse-names":false,"suffix":""},{"dropping-particle":"","family":"Li","given":"Yi","non-dropping-particle":"","parse-names":false,"suffix":""},{"dropping-particle":"","family":"Wong","given":"Jose Weng Chou","non-dropping-particle":"","parse-names":false,"suffix":""}],"container-title":"Advances in Hospitality and Tourism Research","id":"ITEM-1","issue":"1","issued":{"date-parts":[["2021"]]},"page":"78-105","title":"Exploring experiential quality in sport tourism events: The case of macau grand prix","type":"article-journal","volume":"9"},"uris":["http://www.mendeley.com/documents/?uuid=7459e10b-2ebe-48bf-964b-b2f7320f1907"]},{"id":"ITEM-2","itemData":{"DOI":"10.2991/978-94-6463-026-8_30","author":[{"dropping-particle":"","family":"Patma","given":"Tundung Subali","non-dropping-particle":"","parse-names":false,"suffix":""},{"dropping-particle":"","family":"Djajanto","given":"Ludfi","non-dropping-particle":"","parse-names":false,"suffix":""},{"dropping-particle":"","family":"Widodo","given":"Saniman","non-dropping-particle":"","parse-names":false,"suffix":""},{"dropping-particle":"","family":"Rahayu","given":"Karisma Sri","non-dropping-particle":"","parse-names":false,"suffix":""}],"id":"ITEM-2","issued":{"date-parts":[["2023"]]},"page":"260-268","title":"The Effect of Information Quality and Experience Quality on Trust and Its Impact on Customer Loyalty","type":"chapter"},"uris":["http://www.mendeley.com/documents/?uuid=2bfee3bf-b422-464d-8e3a-bdb05aeb209b"]}],"mendeley":{"formattedCitation":"(Patma et al., 2023; Wang et al., 2021)","manualFormatting":"Patma et al. (2023) dan Wang et al. (2021","plainTextFormattedCitation":"(Patma et al., 2023; Wang et al., 2021)","previouslyFormattedCitation":"(Patma et al., 2023; Wang et al., 2021)"},"properties":{"noteIndex":0},"schema":"https://github.com/citation-style-language/schema/raw/master/csl-citation.json"}</w:instrText>
      </w:r>
      <w:r w:rsidR="00BD00A6" w:rsidRPr="00B32124">
        <w:rPr>
          <w:rFonts w:ascii="Times New Roman" w:hAnsi="Times New Roman" w:cs="Times New Roman"/>
          <w:sz w:val="24"/>
          <w:szCs w:val="24"/>
          <w:lang w:val="id-ID"/>
        </w:rPr>
        <w:fldChar w:fldCharType="separate"/>
      </w:r>
      <w:r w:rsidR="00BD00A6" w:rsidRPr="00B32124">
        <w:rPr>
          <w:rFonts w:ascii="Times New Roman" w:hAnsi="Times New Roman" w:cs="Times New Roman"/>
          <w:noProof/>
          <w:sz w:val="24"/>
          <w:szCs w:val="24"/>
          <w:lang w:val="id-ID"/>
        </w:rPr>
        <w:t xml:space="preserve">Patma </w:t>
      </w:r>
      <w:r w:rsidR="00BD00A6" w:rsidRPr="00B32124">
        <w:rPr>
          <w:rFonts w:ascii="Times New Roman" w:hAnsi="Times New Roman" w:cs="Times New Roman"/>
          <w:i/>
          <w:iCs/>
          <w:noProof/>
          <w:sz w:val="24"/>
          <w:szCs w:val="24"/>
          <w:lang w:val="id-ID"/>
        </w:rPr>
        <w:t>et al</w:t>
      </w:r>
      <w:r w:rsidR="00BD00A6" w:rsidRPr="00B32124">
        <w:rPr>
          <w:rFonts w:ascii="Times New Roman" w:hAnsi="Times New Roman" w:cs="Times New Roman"/>
          <w:noProof/>
          <w:sz w:val="24"/>
          <w:szCs w:val="24"/>
          <w:lang w:val="id-ID"/>
        </w:rPr>
        <w:t xml:space="preserve">. (2023) dan Wang </w:t>
      </w:r>
      <w:r w:rsidR="00BD00A6" w:rsidRPr="00B32124">
        <w:rPr>
          <w:rFonts w:ascii="Times New Roman" w:hAnsi="Times New Roman" w:cs="Times New Roman"/>
          <w:i/>
          <w:iCs/>
          <w:noProof/>
          <w:sz w:val="24"/>
          <w:szCs w:val="24"/>
          <w:lang w:val="id-ID"/>
        </w:rPr>
        <w:t>et al</w:t>
      </w:r>
      <w:r w:rsidR="00BD00A6" w:rsidRPr="00B32124">
        <w:rPr>
          <w:rFonts w:ascii="Times New Roman" w:hAnsi="Times New Roman" w:cs="Times New Roman"/>
          <w:noProof/>
          <w:sz w:val="24"/>
          <w:szCs w:val="24"/>
          <w:lang w:val="id-ID"/>
        </w:rPr>
        <w:t>. (2021</w:t>
      </w:r>
      <w:r w:rsidR="00BD00A6" w:rsidRPr="00B32124">
        <w:rPr>
          <w:rFonts w:ascii="Times New Roman" w:hAnsi="Times New Roman" w:cs="Times New Roman"/>
          <w:sz w:val="24"/>
          <w:szCs w:val="24"/>
          <w:lang w:val="id-ID"/>
        </w:rPr>
        <w:fldChar w:fldCharType="end"/>
      </w:r>
      <w:r w:rsidR="00BD00A6" w:rsidRPr="00B32124">
        <w:rPr>
          <w:rFonts w:ascii="Times New Roman" w:hAnsi="Times New Roman" w:cs="Times New Roman"/>
          <w:sz w:val="24"/>
          <w:szCs w:val="24"/>
          <w:lang w:val="id-ID"/>
        </w:rPr>
        <w:t xml:space="preserve">) </w:t>
      </w:r>
      <w:r w:rsidRPr="00B32124">
        <w:rPr>
          <w:rFonts w:ascii="Times New Roman" w:hAnsi="Times New Roman" w:cs="Times New Roman"/>
          <w:sz w:val="24"/>
          <w:szCs w:val="24"/>
          <w:lang w:val="id-ID"/>
        </w:rPr>
        <w:t xml:space="preserve">yang menunjukan bahwa kualitas pelanggan memberikan pengaruh secara positif terhadap kepercayaan pelanggan. </w:t>
      </w:r>
    </w:p>
    <w:p w14:paraId="7AC5989E" w14:textId="77777777" w:rsidR="00911F5D" w:rsidRPr="00B32124" w:rsidRDefault="00911F5D" w:rsidP="005C6B9E">
      <w:pPr>
        <w:spacing w:after="0" w:line="240" w:lineRule="auto"/>
        <w:jc w:val="both"/>
        <w:rPr>
          <w:rFonts w:ascii="Times New Roman" w:hAnsi="Times New Roman" w:cs="Times New Roman"/>
          <w:sz w:val="24"/>
          <w:szCs w:val="24"/>
          <w:shd w:val="clear" w:color="auto" w:fill="FFFFFF"/>
          <w:lang w:val="id-ID"/>
        </w:rPr>
      </w:pPr>
      <w:r w:rsidRPr="00B32124">
        <w:rPr>
          <w:rFonts w:ascii="Times New Roman" w:hAnsi="Times New Roman" w:cs="Times New Roman"/>
          <w:sz w:val="24"/>
          <w:szCs w:val="24"/>
          <w:shd w:val="clear" w:color="auto" w:fill="FFFFFF"/>
          <w:lang w:val="id-ID"/>
        </w:rPr>
        <w:t>Berdasarkan hasil pernyataan diatas, sehingga hipotesis yang diajukan sebagai berikut :</w:t>
      </w:r>
    </w:p>
    <w:p w14:paraId="097CE0A9" w14:textId="77777777" w:rsidR="00911F5D" w:rsidRPr="00B32124" w:rsidRDefault="00911F5D" w:rsidP="005C6B9E">
      <w:pPr>
        <w:spacing w:after="0" w:line="240" w:lineRule="auto"/>
        <w:jc w:val="both"/>
        <w:rPr>
          <w:rFonts w:ascii="Times New Roman" w:hAnsi="Times New Roman" w:cs="Times New Roman"/>
          <w:sz w:val="24"/>
          <w:szCs w:val="24"/>
          <w:lang w:val="id-ID"/>
        </w:rPr>
      </w:pPr>
      <w:r w:rsidRPr="00BF530A">
        <w:rPr>
          <w:rFonts w:ascii="Times New Roman" w:hAnsi="Times New Roman" w:cs="Times New Roman"/>
          <w:sz w:val="24"/>
          <w:szCs w:val="24"/>
          <w:lang w:val="id-ID"/>
        </w:rPr>
        <w:t>H1:</w:t>
      </w:r>
      <w:r w:rsidRPr="00B32124">
        <w:rPr>
          <w:rFonts w:ascii="Times New Roman" w:hAnsi="Times New Roman" w:cs="Times New Roman"/>
          <w:b/>
          <w:bCs/>
          <w:sz w:val="24"/>
          <w:szCs w:val="24"/>
          <w:lang w:val="id-ID"/>
        </w:rPr>
        <w:t xml:space="preserve"> </w:t>
      </w:r>
      <w:r w:rsidRPr="00B32124">
        <w:rPr>
          <w:rFonts w:ascii="Times New Roman" w:hAnsi="Times New Roman" w:cs="Times New Roman"/>
          <w:sz w:val="24"/>
          <w:szCs w:val="24"/>
          <w:lang w:val="id-ID"/>
        </w:rPr>
        <w:t>Kualitas Pengalaman berpengaruh positif terhadap Kepercayaan Pelanggan</w:t>
      </w:r>
    </w:p>
    <w:p w14:paraId="613ACE67" w14:textId="77777777" w:rsidR="006F620D" w:rsidRDefault="006F620D" w:rsidP="005C6B9E">
      <w:pPr>
        <w:keepNext/>
        <w:spacing w:after="0" w:line="240" w:lineRule="auto"/>
        <w:jc w:val="both"/>
        <w:rPr>
          <w:rFonts w:ascii="Times New Roman" w:eastAsia="Times New Roman" w:hAnsi="Times New Roman" w:cs="Times New Roman"/>
          <w:b/>
          <w:sz w:val="24"/>
          <w:szCs w:val="24"/>
          <w:lang w:val="id-ID"/>
        </w:rPr>
      </w:pPr>
    </w:p>
    <w:p w14:paraId="4041D6CF" w14:textId="68D8D39B" w:rsidR="00911F5D" w:rsidRPr="00B32124" w:rsidRDefault="00911F5D" w:rsidP="005C6B9E">
      <w:pPr>
        <w:keepNext/>
        <w:spacing w:after="0" w:line="240" w:lineRule="auto"/>
        <w:jc w:val="both"/>
        <w:rPr>
          <w:rFonts w:ascii="Times New Roman" w:eastAsia="Times New Roman" w:hAnsi="Times New Roman" w:cs="Times New Roman"/>
          <w:bCs/>
          <w:sz w:val="24"/>
          <w:szCs w:val="24"/>
          <w:lang w:val="id-ID"/>
        </w:rPr>
      </w:pPr>
      <w:r w:rsidRPr="00B32124">
        <w:rPr>
          <w:rFonts w:ascii="Times New Roman" w:eastAsia="Times New Roman" w:hAnsi="Times New Roman" w:cs="Times New Roman"/>
          <w:b/>
          <w:sz w:val="24"/>
          <w:szCs w:val="24"/>
          <w:lang w:val="id-ID"/>
        </w:rPr>
        <w:t>Hubungan Kualitas Pengalaman Dengan Kepuasan Pelanggan</w:t>
      </w:r>
      <w:r w:rsidRPr="00B32124">
        <w:rPr>
          <w:rFonts w:ascii="Times New Roman" w:eastAsia="Times New Roman" w:hAnsi="Times New Roman" w:cs="Times New Roman"/>
          <w:bCs/>
          <w:sz w:val="24"/>
          <w:szCs w:val="24"/>
          <w:lang w:val="id-ID"/>
        </w:rPr>
        <w:t>.</w:t>
      </w:r>
    </w:p>
    <w:p w14:paraId="475D38F0" w14:textId="545370A6" w:rsidR="00911F5D" w:rsidRDefault="00911F5D" w:rsidP="00915488">
      <w:pPr>
        <w:spacing w:after="0" w:line="240" w:lineRule="auto"/>
        <w:ind w:firstLine="567"/>
        <w:jc w:val="both"/>
        <w:rPr>
          <w:rFonts w:ascii="Times New Roman" w:hAnsi="Times New Roman" w:cs="Times New Roman"/>
          <w:sz w:val="24"/>
          <w:szCs w:val="24"/>
          <w:lang w:val="id-ID"/>
        </w:rPr>
      </w:pPr>
      <w:r w:rsidRPr="00B32124">
        <w:rPr>
          <w:rFonts w:ascii="Times New Roman" w:hAnsi="Times New Roman" w:cs="Times New Roman"/>
          <w:sz w:val="24"/>
          <w:szCs w:val="24"/>
          <w:lang w:val="id-ID"/>
        </w:rPr>
        <w:t xml:space="preserve">Kualitas pengalaman menjadi peran penting dalam kepuasan pelanggan </w:t>
      </w:r>
      <w:r w:rsidRPr="00B32124">
        <w:rPr>
          <w:rFonts w:ascii="Times New Roman" w:hAnsi="Times New Roman" w:cs="Times New Roman"/>
          <w:sz w:val="24"/>
          <w:szCs w:val="24"/>
          <w:lang w:val="id-ID"/>
        </w:rPr>
        <w:fldChar w:fldCharType="begin" w:fldLock="1"/>
      </w:r>
      <w:r w:rsidRPr="00B32124">
        <w:rPr>
          <w:rFonts w:ascii="Times New Roman" w:hAnsi="Times New Roman" w:cs="Times New Roman"/>
          <w:sz w:val="24"/>
          <w:szCs w:val="24"/>
          <w:lang w:val="id-ID"/>
        </w:rPr>
        <w:instrText>ADDIN CSL_CITATION {"citationItems":[{"id":"ITEM-1","itemData":{"DOI":"10.1080/23311975.2019.1580843","ISSN":"23311975","abstract":"this study proposed a model to assess visitor experience quality and its effect on their image, perceived value, delight, satisfaction, and behavioral intentions in Iranian water parks. Based on convenience sampling, a sample of 384 visitors at five water parks in Mashhad, Iran was selected. Data were subjected to partial least squares analysis based on structural equation modeling (PLS-SEM). The findings of this study showed that quality of visitors’ experiences significantly affects water park image, perceived value, and visitor’s satisfaction. Also, water park image significantly affects perceived value, delight, and visitor’s satisfaction. Moreover, perceived value and water park image exert a direct influence on customer satisfaction, and they also positively affect behavioral intentions. But, the visitor’s delight affects indirectly and through satisfaction on behavioral intentions. Therefore, the results of this study will assist water parks management to develop and implement market-orientated service strategies both to increase experience quality and water park image and to enhance perceived value, delight, and satisfaction among visitors. It is hoped such changes will increase visitors’ favorable behavioral intentions such as revisit and positive word of mouth from the water park in the future.","author":[{"dropping-particle":"","family":"Ghorbanzade","given":"Davood","non-dropping-particle":"","parse-names":false,"suffix":""},{"dropping-particle":"","family":"Mehrani","given":"Hormoz","non-dropping-particle":"","parse-names":false,"suffix":""},{"dropping-particle":"","family":"Rahehagh","given":"Atena","non-dropping-particle":"","parse-names":false,"suffix":""}],"container-title":"Cogent Business and Management","id":"ITEM-1","issue":"1","issued":{"date-parts":[["2019"]]},"publisher":"Cogent","title":"The effect of experience quality on behavioral intentions of domestic tourists in visiting water parks","type":"article-journal","volume":"6"},"uris":["http://www.mendeley.com/documents/?uuid=850b8ff2-6846-48e0-91e2-1bb810983c2c"]}],"mendeley":{"formattedCitation":"(Ghorbanzade et al., 2019)","plainTextFormattedCitation":"(Ghorbanzade et al., 2019)","previouslyFormattedCitation":"(Ghorbanzade et al., 2019)"},"properties":{"noteIndex":0},"schema":"https://github.com/citation-style-language/schema/raw/master/csl-citation.json"}</w:instrText>
      </w:r>
      <w:r w:rsidRPr="00B32124">
        <w:rPr>
          <w:rFonts w:ascii="Times New Roman" w:hAnsi="Times New Roman" w:cs="Times New Roman"/>
          <w:sz w:val="24"/>
          <w:szCs w:val="24"/>
          <w:lang w:val="id-ID"/>
        </w:rPr>
        <w:fldChar w:fldCharType="separate"/>
      </w:r>
      <w:r w:rsidRPr="00B32124">
        <w:rPr>
          <w:rFonts w:ascii="Times New Roman" w:hAnsi="Times New Roman" w:cs="Times New Roman"/>
          <w:noProof/>
          <w:sz w:val="24"/>
          <w:szCs w:val="24"/>
          <w:lang w:val="id-ID"/>
        </w:rPr>
        <w:t xml:space="preserve">(Ghorbanzade </w:t>
      </w:r>
      <w:r w:rsidRPr="00B32124">
        <w:rPr>
          <w:rFonts w:ascii="Times New Roman" w:hAnsi="Times New Roman" w:cs="Times New Roman"/>
          <w:i/>
          <w:iCs/>
          <w:noProof/>
          <w:sz w:val="24"/>
          <w:szCs w:val="24"/>
          <w:lang w:val="id-ID"/>
        </w:rPr>
        <w:t>et al.,</w:t>
      </w:r>
      <w:r w:rsidRPr="00B32124">
        <w:rPr>
          <w:rFonts w:ascii="Times New Roman" w:hAnsi="Times New Roman" w:cs="Times New Roman"/>
          <w:noProof/>
          <w:sz w:val="24"/>
          <w:szCs w:val="24"/>
          <w:lang w:val="id-ID"/>
        </w:rPr>
        <w:t xml:space="preserve"> 2019)</w:t>
      </w:r>
      <w:r w:rsidRPr="00B32124">
        <w:rPr>
          <w:rFonts w:ascii="Times New Roman" w:hAnsi="Times New Roman" w:cs="Times New Roman"/>
          <w:sz w:val="24"/>
          <w:szCs w:val="24"/>
          <w:lang w:val="id-ID"/>
        </w:rPr>
        <w:fldChar w:fldCharType="end"/>
      </w:r>
      <w:r w:rsidRPr="00B32124">
        <w:rPr>
          <w:rFonts w:ascii="Times New Roman" w:hAnsi="Times New Roman" w:cs="Times New Roman"/>
          <w:sz w:val="24"/>
          <w:szCs w:val="24"/>
          <w:lang w:val="id-ID"/>
        </w:rPr>
        <w:t xml:space="preserve">. Pengalaman awal terbentuk melalui serangkaian interaksi, penilaian kinerja, dan kualitas produk atau layanan yang digunakan </w:t>
      </w:r>
      <w:r w:rsidRPr="00B32124">
        <w:rPr>
          <w:rFonts w:ascii="Times New Roman" w:hAnsi="Times New Roman" w:cs="Times New Roman"/>
          <w:sz w:val="24"/>
          <w:szCs w:val="24"/>
          <w:lang w:val="id-ID"/>
        </w:rPr>
        <w:fldChar w:fldCharType="begin" w:fldLock="1"/>
      </w:r>
      <w:r w:rsidRPr="00B32124">
        <w:rPr>
          <w:rFonts w:ascii="Times New Roman" w:hAnsi="Times New Roman" w:cs="Times New Roman"/>
          <w:sz w:val="24"/>
          <w:szCs w:val="24"/>
          <w:lang w:val="id-ID"/>
        </w:rPr>
        <w:instrText>ADDIN CSL_CITATION {"citationItems":[{"id":"ITEM-1","itemData":{"DOI":"10.20525/ijrbs.v11i5.1847","abstract":"This study examines the effect of experience quality on loyalty to digital wallet users. The financial sector plays a role as a driving force for growth in the real sector, which can be done through capital accumulation and technological innovation. The novelty in this research is the addition of brand image and satisfaction variables as a mediation that has not been studied before. There are still inconsistencies in the results of previous studies regarding the direct effect of experience quality on loyalty. This study uses explanatory research with a quantitative approach. The sample size is 120 respondents to digital wallet users in Malang City. The purposive sampling method is the sampling technique in this study. The data were analyzed using structural equation modeling partial least square (SEM-PLS). The results of this study indicate that experience quality can directly improve brand image and satisfaction. Interestingly, this study found that experience quality directly did not have a significant effect on loyalty. The need to pay attention to service is the main key to customer satisfaction and brand image so that they can be loyal to digital wallet products.","author":[{"dropping-particle":"","family":"Lubaba","given":"Hanny","non-dropping-particle":"","parse-names":false,"suffix":""},{"dropping-particle":"","family":"Rohman","given":"Fatchur","non-dropping-particle":"","parse-names":false,"suffix":""},{"dropping-particle":"","family":"Surachman","given":"","non-dropping-particle":"","parse-names":false,"suffix":""}],"container-title":"International Journal of Research in Business and Social Science (2147- 4478)","id":"ITEM-1","issue":"5","issued":{"date-parts":[["2022"]]},"page":"46-56","title":"Leveraging experience quality to increase loyalty of digital wallet user in Indonesia","type":"article-journal","volume":"11"},"uris":["http://www.mendeley.com/documents/?uuid=3bbeb575-d188-41ea-81c5-729ab40b5c74"]}],"mendeley":{"formattedCitation":"(Lubaba et al., 2022)","plainTextFormattedCitation":"(Lubaba et al., 2022)","previouslyFormattedCitation":"(Lubaba et al., 2022)"},"properties":{"noteIndex":0},"schema":"https://github.com/citation-style-language/schema/raw/master/csl-citation.json"}</w:instrText>
      </w:r>
      <w:r w:rsidRPr="00B32124">
        <w:rPr>
          <w:rFonts w:ascii="Times New Roman" w:hAnsi="Times New Roman" w:cs="Times New Roman"/>
          <w:sz w:val="24"/>
          <w:szCs w:val="24"/>
          <w:lang w:val="id-ID"/>
        </w:rPr>
        <w:fldChar w:fldCharType="separate"/>
      </w:r>
      <w:r w:rsidRPr="00B32124">
        <w:rPr>
          <w:rFonts w:ascii="Times New Roman" w:hAnsi="Times New Roman" w:cs="Times New Roman"/>
          <w:noProof/>
          <w:sz w:val="24"/>
          <w:szCs w:val="24"/>
          <w:lang w:val="id-ID"/>
        </w:rPr>
        <w:t xml:space="preserve">(Lubaba </w:t>
      </w:r>
      <w:r w:rsidRPr="00B32124">
        <w:rPr>
          <w:rFonts w:ascii="Times New Roman" w:hAnsi="Times New Roman" w:cs="Times New Roman"/>
          <w:i/>
          <w:iCs/>
          <w:noProof/>
          <w:sz w:val="24"/>
          <w:szCs w:val="24"/>
          <w:lang w:val="id-ID"/>
        </w:rPr>
        <w:t>et al.,</w:t>
      </w:r>
      <w:r w:rsidRPr="00B32124">
        <w:rPr>
          <w:rFonts w:ascii="Times New Roman" w:hAnsi="Times New Roman" w:cs="Times New Roman"/>
          <w:noProof/>
          <w:sz w:val="24"/>
          <w:szCs w:val="24"/>
          <w:lang w:val="id-ID"/>
        </w:rPr>
        <w:t xml:space="preserve"> 2022)</w:t>
      </w:r>
      <w:r w:rsidRPr="00B32124">
        <w:rPr>
          <w:rFonts w:ascii="Times New Roman" w:hAnsi="Times New Roman" w:cs="Times New Roman"/>
          <w:sz w:val="24"/>
          <w:szCs w:val="24"/>
          <w:lang w:val="id-ID"/>
        </w:rPr>
        <w:fldChar w:fldCharType="end"/>
      </w:r>
      <w:r w:rsidRPr="00B32124">
        <w:rPr>
          <w:rFonts w:ascii="Times New Roman" w:hAnsi="Times New Roman" w:cs="Times New Roman"/>
          <w:sz w:val="24"/>
          <w:szCs w:val="24"/>
          <w:lang w:val="id-ID"/>
        </w:rPr>
        <w:t xml:space="preserve">. Pelanggan yang memiliki pengalaman positif dan mengesankan saat menggunakan produk atau suatu layanan akan cenderung menunjukkan tingkat kepuasan pelanggan terhadap pengalaman yang diterima </w:t>
      </w:r>
      <w:r w:rsidRPr="00B32124">
        <w:rPr>
          <w:rFonts w:ascii="Times New Roman" w:hAnsi="Times New Roman" w:cs="Times New Roman"/>
          <w:sz w:val="24"/>
          <w:szCs w:val="24"/>
          <w:lang w:val="id-ID"/>
        </w:rPr>
        <w:fldChar w:fldCharType="begin" w:fldLock="1"/>
      </w:r>
      <w:r w:rsidRPr="00B32124">
        <w:rPr>
          <w:rFonts w:ascii="Times New Roman" w:hAnsi="Times New Roman" w:cs="Times New Roman"/>
          <w:sz w:val="24"/>
          <w:szCs w:val="24"/>
          <w:lang w:val="id-ID"/>
        </w:rPr>
        <w:instrText>ADDIN CSL_CITATION {"citationItems":[{"id":"ITEM-1","itemData":{"DOI":"10.1108/TQM-05-2019-0150","ISSN":"17542731","abstract":"Purpose: To test the effect of experience quality on customer perceived value and customer satisfaction and its impact on customer loyalty to the visitors of natural nuanced outdoor cafés in the hilly areas of Joyo Agung, Malang. Design/methodology/approach: This study uses four variables, namely experience quality, customer perceived value, customer satisfaction, and customer loyalty. The population used in this research was all customers or visitors who buy and enjoy the products and services provided by the natural outdoor cafés in Malang. This study used structural equation modeling (SEM) as inferential statistical technique. Findings: 1) Quality experience has a significant effect on customer perceived value, customer satisfaction, and customer loyalty; 2) customer perceived value has a significant effect on customer satisfaction and customer loyalty; and 3) customer satisfaction has a significant effect on customer loyalty. Originality/value: Based on the results of previous research and the phenomenon that has been described previously, the research gaps found in this study are: (1) the relationship between experience quality and customers’ perceived values. (2) There are differences in the relationship between experience quality and customer satisfaction found in the research, which examines the effect of experience quality on customer loyalty. (3) Experience quality and customer loyalty variables still differ in the research concerning the effect of experience quality on customer loyalty. (4) The influence of customer satisfaction and customer loyalty is still different in the research results regarding the effect of customer satisfaction on customer loyalty.","author":[{"dropping-particle":"","family":"Kusumawati","given":"Andriani","non-dropping-particle":"","parse-names":false,"suffix":""},{"dropping-particle":"","family":"Rahayu","given":"Karisma Sri","non-dropping-particle":"","parse-names":false,"suffix":""}],"container-title":"TQM Journal","id":"ITEM-1","issue":"6","issued":{"date-parts":[["2020"]]},"page":"1525-1540","title":"The effect of experience quality on customer perceived value and customer satisfaction and its impact on customer loyalty","type":"article-journal","volume":"32"},"uris":["http://www.mendeley.com/documents/?uuid=b03547c1-6868-4bf8-8569-746582b7aef5"]}],"mendeley":{"formattedCitation":"(Kusumawati &amp; Rahayu, 2020)","plainTextFormattedCitation":"(Kusumawati &amp; Rahayu, 2020)","previouslyFormattedCitation":"(Kusumawati &amp; Rahayu, 2020)"},"properties":{"noteIndex":0},"schema":"https://github.com/citation-style-language/schema/raw/master/csl-citation.json"}</w:instrText>
      </w:r>
      <w:r w:rsidRPr="00B32124">
        <w:rPr>
          <w:rFonts w:ascii="Times New Roman" w:hAnsi="Times New Roman" w:cs="Times New Roman"/>
          <w:sz w:val="24"/>
          <w:szCs w:val="24"/>
          <w:lang w:val="id-ID"/>
        </w:rPr>
        <w:fldChar w:fldCharType="separate"/>
      </w:r>
      <w:r w:rsidRPr="00B32124">
        <w:rPr>
          <w:rFonts w:ascii="Times New Roman" w:hAnsi="Times New Roman" w:cs="Times New Roman"/>
          <w:noProof/>
          <w:sz w:val="24"/>
          <w:szCs w:val="24"/>
          <w:lang w:val="id-ID"/>
        </w:rPr>
        <w:t>(Kusumawati &amp; Rahayu, 2020)</w:t>
      </w:r>
      <w:r w:rsidRPr="00B32124">
        <w:rPr>
          <w:rFonts w:ascii="Times New Roman" w:hAnsi="Times New Roman" w:cs="Times New Roman"/>
          <w:sz w:val="24"/>
          <w:szCs w:val="24"/>
          <w:lang w:val="id-ID"/>
        </w:rPr>
        <w:fldChar w:fldCharType="end"/>
      </w:r>
      <w:r w:rsidRPr="00B32124">
        <w:rPr>
          <w:rFonts w:ascii="Times New Roman" w:hAnsi="Times New Roman" w:cs="Times New Roman"/>
          <w:sz w:val="24"/>
          <w:szCs w:val="24"/>
          <w:lang w:val="id-ID"/>
        </w:rPr>
        <w:t xml:space="preserve">. </w:t>
      </w:r>
      <w:r w:rsidR="00BD00A6" w:rsidRPr="00B32124">
        <w:rPr>
          <w:rFonts w:ascii="Times New Roman" w:hAnsi="Times New Roman" w:cs="Times New Roman"/>
          <w:sz w:val="24"/>
          <w:szCs w:val="24"/>
          <w:lang w:val="id-ID"/>
        </w:rPr>
        <w:t xml:space="preserve">Hal ini sejalan dengan penelitian </w:t>
      </w:r>
      <w:r w:rsidRPr="00B32124">
        <w:rPr>
          <w:rFonts w:ascii="Times New Roman" w:hAnsi="Times New Roman" w:cs="Times New Roman"/>
          <w:sz w:val="24"/>
          <w:szCs w:val="24"/>
          <w:lang w:val="id-ID"/>
        </w:rPr>
        <w:t xml:space="preserve"> </w:t>
      </w:r>
      <w:r w:rsidR="00BD00A6" w:rsidRPr="00B32124">
        <w:rPr>
          <w:rFonts w:ascii="Times New Roman" w:hAnsi="Times New Roman" w:cs="Times New Roman"/>
          <w:sz w:val="24"/>
          <w:szCs w:val="24"/>
          <w:lang w:val="id-ID"/>
        </w:rPr>
        <w:fldChar w:fldCharType="begin" w:fldLock="1"/>
      </w:r>
      <w:r w:rsidR="001F6988" w:rsidRPr="00B32124">
        <w:rPr>
          <w:rFonts w:ascii="Times New Roman" w:hAnsi="Times New Roman" w:cs="Times New Roman"/>
          <w:sz w:val="24"/>
          <w:szCs w:val="24"/>
          <w:lang w:val="id-ID"/>
        </w:rPr>
        <w:instrText>ADDIN CSL_CITATION {"citationItems":[{"id":"ITEM-1","itemData":{"DOI":"10.29359/BJHPA.13.2.09","ISSN":"20809999","abstract":"Background: Leisure experience, including dance motivation, is one of the key factors for participation in dance events or festivals. Therefore, the experience quality that facilitates individual relationships is likely to influence the dancers’ participation. The purpose of this study is to determine and to analyze dance experience motivations, experience quality, satisfaction and word-of-mouth. Material and methods: The sample of this study consisted of 201 persons who attended the Turkey Dance Festival and who were selected by the convenience sampling method. In this study, the theoretical principles of structural equation modeling (SEM) were applied with the Amos 20 program to analyze the data. Results: The results showed that there were significant relationships (&lt;0.05) between dance experience motivations, experience quality, satisfaction and WOM. This study results are important both as significant and practical implication for leisure managers’ strategies regarding their leisure and experience motivation, and contribution to the leisure literature. Conclusions: The findings of this study can help event managers contribute to increased participation in sustainable dance practices, and the participant-based experience value can be used as a planning tool to attract the attention of event organizers. The findings of this study also give useful insights into theoretical, practical and managerial implications for dance event organization and provide suggestions for future research.","author":[{"dropping-particle":"","family":"Argan","given":"Metin","non-dropping-particle":"","parse-names":false,"suffix":""},{"dropping-particle":"","family":"Kaya","given":"Sabri","non-dropping-particle":"","parse-names":false,"suffix":""},{"dropping-particle":"","family":"Ozgen","given":"Caner","non-dropping-particle":"","parse-names":false,"suffix":""},{"dropping-particle":"","family":"Yetim","given":"Gozde","non-dropping-particle":"","parse-names":false,"suffix":""},{"dropping-particle":"","family":"Guseyno","given":"Alikhan","non-dropping-particle":"","parse-names":false,"suffix":""}],"container-title":"Baltic Journal of Health and Physical Activity","id":"ITEM-1","issue":"2","issued":{"date-parts":[["2021","6","30"]]},"page":"93-104","title":"A look at the bright side of dance: Analysis of the relationship between dance experience, experience quality, satisfaction and word of mouth","type":"article-journal","volume":"13"},"uris":["http://www.mendeley.com/documents/?uuid=9407e76a-e024-4da5-ac10-c5f071d3d647"]},{"id":"ITEM-2","itemData":{"DOI":"10.62754/joe.v3i8.4754","ISSN":"27526801","abstract":"The purpose of this research is to examine the effects of cultural identity, experience quality, and perceived value on tourists' revisit intention to Mount Taishan as a heritage destinations, and to investigate the roles of perceived destination image and satisf action in influencing revisit intention, particularly to reveal satisfaction as a mediator between perceived value and revisit intention. Using a structured questionnaire survey, data were collected from 438 tourists who have the tourism experience in Mount Taishan. We then use structural equation modeling (SEM) approach to process the data analysis. The findings indicate that cultural identity, experience quality, and perceived value significantly influence revisit intention, with cultural identity showing the strongest effect. Furthermore, perceived destination image and satisfaction play crucial roles in shaping revisit intention, with satisfaction mediating the effect of perceived value. These insights underscore the importance of fostering a strong cultural connection, enhancing experience quality, and maintaining a positive destination image to promote sustainable repeat visitation at heritage sites like Mount Taishan.","author":[{"dropping-particle":"","family":"Liu","given":"Qi","non-dropping-particle":"","parse-names":false,"suffix":""},{"dropping-particle":"","family":"Deeprasert","given":"Jirawan","non-dropping-particle":"","parse-names":false,"suffix":""},{"dropping-particle":"","family":"Jiang","given":"Songyu","non-dropping-particle":"","parse-names":false,"suffix":""}],"container-title":"Journal of Ecohumanism","id":"ITEM-2","issue":"8","issued":{"date-parts":[["2024"]]},"page":"586-603","title":"Cultural identity, experience quality, and revisit intention to Mount Tai as a heritage tourism destination: Mediation roles of perceived value, perceived destination image, and satisfaction.","type":"article-journal","volume":"3"},"uris":["http://www.mendeley.com/documents/?uuid=d4d6d213-6f05-4b39-a66a-696cfa857eac"]},{"id":"ITEM-3","itemData":{"DOI":"10.18089/TMS.20240306","ISSN":"21828466","abstract":"This research explores the impact of authenticity and involvement on destination image, aiming to comprehend visitor satisfaction, experience quality, re-patronage intentions, willingness to pay more, and word-of-mouth. Structural equation modelling was employed for analysis using data from 394 visitors to Side, Turkey. According to research findings, authenticity and involvement positively influence destination image. The findings demonstrate that developing repatronage intentions, word-of-mouth recommendations, and willingness to pay more can be facilitated through experience quality and satisfaction. Also, it is proved that satisfaction is positively influenced by destination image. Moreover, authenticity and involvement positively influence destination image. According to research results, to increase willingness to pay, it is imperative to offer a high-quality cultural tourism experience, wherein tourists gain knowledge about the heritage destination and enjoy the experience while deeply engaging with the surroundings. Furthermore, public and private organisations should design visitor experiences that consider authenticity and involvement to enhance destination image and increase customer satisfaction.","author":[{"dropping-particle":"","family":"Uslu","given":"Abdullah","non-dropping-particle":"","parse-names":false,"suffix":""},{"dropping-particle":"","family":"Recuero-Virto","given":"Nuria","non-dropping-particle":"","parse-names":false,"suffix":""},{"dropping-particle":"","family":"Eren","given":"Ramazan","non-dropping-particle":"","parse-names":false,"suffix":""},{"dropping-particle":"","family":"Blasco-López","given":"Maria Francisca","non-dropping-particle":"","parse-names":false,"suffix":""}],"container-title":"Tourism and Management Studies","id":"ITEM-3","issue":"3","issued":{"date-parts":[["2024"]]},"page":"79-91","title":"The role of authenticity, involvement and experience quality in heritage destinations","type":"article-journal","volume":"20"},"uris":["http://www.mendeley.com/documents/?uuid=610e1d30-7465-4481-b5a4-4816e3f97a98"]}],"mendeley":{"formattedCitation":"(Argan et al., 2021; Liu et al., 2024; Uslu et al., 2024)","manualFormatting":"Argan et al. (2021), Liu et al. (2024) dan Uslu et al. (2024)","plainTextFormattedCitation":"(Argan et al., 2021; Liu et al., 2024; Uslu et al., 2024)","previouslyFormattedCitation":"(Argan et al., 2021; Liu et al., 2024; Uslu et al., 2024)"},"properties":{"noteIndex":0},"schema":"https://github.com/citation-style-language/schema/raw/master/csl-citation.json"}</w:instrText>
      </w:r>
      <w:r w:rsidR="00BD00A6" w:rsidRPr="00B32124">
        <w:rPr>
          <w:rFonts w:ascii="Times New Roman" w:hAnsi="Times New Roman" w:cs="Times New Roman"/>
          <w:sz w:val="24"/>
          <w:szCs w:val="24"/>
          <w:lang w:val="id-ID"/>
        </w:rPr>
        <w:fldChar w:fldCharType="separate"/>
      </w:r>
      <w:r w:rsidR="00BD00A6" w:rsidRPr="00B32124">
        <w:rPr>
          <w:rFonts w:ascii="Times New Roman" w:hAnsi="Times New Roman" w:cs="Times New Roman"/>
          <w:noProof/>
          <w:sz w:val="24"/>
          <w:szCs w:val="24"/>
          <w:lang w:val="id-ID"/>
        </w:rPr>
        <w:t xml:space="preserve">Argan </w:t>
      </w:r>
      <w:r w:rsidR="00BD00A6" w:rsidRPr="00B32124">
        <w:rPr>
          <w:rFonts w:ascii="Times New Roman" w:hAnsi="Times New Roman" w:cs="Times New Roman"/>
          <w:i/>
          <w:iCs/>
          <w:noProof/>
          <w:sz w:val="24"/>
          <w:szCs w:val="24"/>
          <w:lang w:val="id-ID"/>
        </w:rPr>
        <w:t>et al</w:t>
      </w:r>
      <w:r w:rsidR="00BD00A6" w:rsidRPr="00B32124">
        <w:rPr>
          <w:rFonts w:ascii="Times New Roman" w:hAnsi="Times New Roman" w:cs="Times New Roman"/>
          <w:noProof/>
          <w:sz w:val="24"/>
          <w:szCs w:val="24"/>
          <w:lang w:val="id-ID"/>
        </w:rPr>
        <w:t xml:space="preserve">. (2021), Liu </w:t>
      </w:r>
      <w:r w:rsidR="00BD00A6" w:rsidRPr="00B32124">
        <w:rPr>
          <w:rFonts w:ascii="Times New Roman" w:hAnsi="Times New Roman" w:cs="Times New Roman"/>
          <w:i/>
          <w:iCs/>
          <w:noProof/>
          <w:sz w:val="24"/>
          <w:szCs w:val="24"/>
          <w:lang w:val="id-ID"/>
        </w:rPr>
        <w:t>et al</w:t>
      </w:r>
      <w:r w:rsidR="00BD00A6" w:rsidRPr="00B32124">
        <w:rPr>
          <w:rFonts w:ascii="Times New Roman" w:hAnsi="Times New Roman" w:cs="Times New Roman"/>
          <w:noProof/>
          <w:sz w:val="24"/>
          <w:szCs w:val="24"/>
          <w:lang w:val="id-ID"/>
        </w:rPr>
        <w:t xml:space="preserve">. (2024) dan Uslu </w:t>
      </w:r>
      <w:r w:rsidR="00BD00A6" w:rsidRPr="00B32124">
        <w:rPr>
          <w:rFonts w:ascii="Times New Roman" w:hAnsi="Times New Roman" w:cs="Times New Roman"/>
          <w:i/>
          <w:iCs/>
          <w:noProof/>
          <w:sz w:val="24"/>
          <w:szCs w:val="24"/>
          <w:lang w:val="id-ID"/>
        </w:rPr>
        <w:t>et al</w:t>
      </w:r>
      <w:r w:rsidR="00BD00A6" w:rsidRPr="00B32124">
        <w:rPr>
          <w:rFonts w:ascii="Times New Roman" w:hAnsi="Times New Roman" w:cs="Times New Roman"/>
          <w:noProof/>
          <w:sz w:val="24"/>
          <w:szCs w:val="24"/>
          <w:lang w:val="id-ID"/>
        </w:rPr>
        <w:t>. (2024)</w:t>
      </w:r>
      <w:r w:rsidR="00BD00A6" w:rsidRPr="00B32124">
        <w:rPr>
          <w:rFonts w:ascii="Times New Roman" w:hAnsi="Times New Roman" w:cs="Times New Roman"/>
          <w:sz w:val="24"/>
          <w:szCs w:val="24"/>
          <w:lang w:val="id-ID"/>
        </w:rPr>
        <w:fldChar w:fldCharType="end"/>
      </w:r>
      <w:r w:rsidRPr="00B32124">
        <w:rPr>
          <w:rFonts w:ascii="Times New Roman" w:hAnsi="Times New Roman" w:cs="Times New Roman"/>
          <w:sz w:val="24"/>
          <w:szCs w:val="24"/>
          <w:lang w:val="id-ID"/>
        </w:rPr>
        <w:t xml:space="preserve"> membuktikan bahwa kualitas pengalaman berpengaruh positif terhadap kepuasan pelanggan. </w:t>
      </w:r>
    </w:p>
    <w:p w14:paraId="4D966DBA" w14:textId="77777777" w:rsidR="00911F5D" w:rsidRPr="00B32124" w:rsidRDefault="00911F5D" w:rsidP="005C6B9E">
      <w:pPr>
        <w:spacing w:after="0" w:line="240" w:lineRule="auto"/>
        <w:jc w:val="both"/>
        <w:rPr>
          <w:rFonts w:ascii="Times New Roman" w:hAnsi="Times New Roman" w:cs="Times New Roman"/>
          <w:sz w:val="24"/>
          <w:szCs w:val="24"/>
          <w:lang w:val="id-ID"/>
        </w:rPr>
      </w:pPr>
      <w:r w:rsidRPr="00B32124">
        <w:rPr>
          <w:rFonts w:ascii="Times New Roman" w:hAnsi="Times New Roman" w:cs="Times New Roman"/>
          <w:sz w:val="24"/>
          <w:szCs w:val="24"/>
          <w:shd w:val="clear" w:color="auto" w:fill="FFFFFF"/>
          <w:lang w:val="id-ID"/>
        </w:rPr>
        <w:lastRenderedPageBreak/>
        <w:t>Berdasarkan hasil pernyataan diatas, sehingga hipotesis yang diajukan sebagai berikut:</w:t>
      </w:r>
    </w:p>
    <w:p w14:paraId="1EFC570F" w14:textId="77777777" w:rsidR="00911F5D" w:rsidRPr="00B32124" w:rsidRDefault="00911F5D" w:rsidP="005C6B9E">
      <w:pPr>
        <w:spacing w:after="0" w:line="240" w:lineRule="auto"/>
        <w:jc w:val="both"/>
        <w:rPr>
          <w:rFonts w:ascii="Times New Roman" w:hAnsi="Times New Roman" w:cs="Times New Roman"/>
          <w:sz w:val="24"/>
          <w:szCs w:val="24"/>
          <w:shd w:val="clear" w:color="auto" w:fill="FFFFFF"/>
          <w:lang w:val="id-ID"/>
        </w:rPr>
      </w:pPr>
      <w:r w:rsidRPr="00BF530A">
        <w:rPr>
          <w:rFonts w:ascii="Times New Roman" w:hAnsi="Times New Roman" w:cs="Times New Roman"/>
          <w:sz w:val="24"/>
          <w:szCs w:val="24"/>
          <w:shd w:val="clear" w:color="auto" w:fill="FFFFFF"/>
          <w:lang w:val="id-ID"/>
        </w:rPr>
        <w:t>H2:</w:t>
      </w:r>
      <w:r w:rsidRPr="00B32124">
        <w:rPr>
          <w:rFonts w:ascii="Times New Roman" w:hAnsi="Times New Roman" w:cs="Times New Roman"/>
          <w:b/>
          <w:bCs/>
          <w:sz w:val="24"/>
          <w:szCs w:val="24"/>
          <w:shd w:val="clear" w:color="auto" w:fill="FFFFFF"/>
          <w:lang w:val="id-ID"/>
        </w:rPr>
        <w:t xml:space="preserve"> </w:t>
      </w:r>
      <w:r w:rsidRPr="00B32124">
        <w:rPr>
          <w:rFonts w:ascii="Times New Roman" w:hAnsi="Times New Roman" w:cs="Times New Roman"/>
          <w:sz w:val="24"/>
          <w:szCs w:val="24"/>
          <w:shd w:val="clear" w:color="auto" w:fill="FFFFFF"/>
          <w:lang w:val="id-ID"/>
        </w:rPr>
        <w:t>Kualitas Pengalaman berpengaruh positif terhadap Kepuasan Pelanggan</w:t>
      </w:r>
    </w:p>
    <w:p w14:paraId="755D3840" w14:textId="77777777" w:rsidR="00911F5D" w:rsidRDefault="00911F5D" w:rsidP="005C6B9E">
      <w:pPr>
        <w:spacing w:after="0" w:line="240" w:lineRule="auto"/>
        <w:jc w:val="both"/>
        <w:rPr>
          <w:rFonts w:ascii="Times New Roman" w:hAnsi="Times New Roman" w:cs="Times New Roman"/>
          <w:sz w:val="24"/>
          <w:szCs w:val="24"/>
          <w:shd w:val="clear" w:color="auto" w:fill="FFFFFF"/>
          <w:lang w:val="id-ID"/>
        </w:rPr>
      </w:pPr>
    </w:p>
    <w:p w14:paraId="3FA6497C" w14:textId="7A41BC00" w:rsidR="00911F5D" w:rsidRPr="00B32124" w:rsidRDefault="00911F5D" w:rsidP="005C6B9E">
      <w:pPr>
        <w:spacing w:after="0" w:line="240" w:lineRule="auto"/>
        <w:jc w:val="both"/>
        <w:rPr>
          <w:rFonts w:ascii="Times New Roman" w:hAnsi="Times New Roman" w:cs="Times New Roman"/>
          <w:b/>
          <w:bCs/>
          <w:sz w:val="24"/>
          <w:szCs w:val="24"/>
          <w:shd w:val="clear" w:color="auto" w:fill="FFFFFF"/>
          <w:lang w:val="id-ID"/>
        </w:rPr>
      </w:pPr>
      <w:r w:rsidRPr="00B32124">
        <w:rPr>
          <w:rFonts w:ascii="Times New Roman" w:hAnsi="Times New Roman" w:cs="Times New Roman"/>
          <w:b/>
          <w:bCs/>
          <w:sz w:val="24"/>
          <w:szCs w:val="24"/>
          <w:shd w:val="clear" w:color="auto" w:fill="FFFFFF"/>
          <w:lang w:val="id-ID"/>
        </w:rPr>
        <w:t>Hubungan Kepercayaan Pelanggan Dengan Keterlibatan Pelanggan</w:t>
      </w:r>
    </w:p>
    <w:p w14:paraId="11DFDD3E" w14:textId="0923397E" w:rsidR="00911F5D" w:rsidRPr="00B32124" w:rsidRDefault="00911F5D" w:rsidP="002164D0">
      <w:pPr>
        <w:spacing w:after="0" w:line="240" w:lineRule="auto"/>
        <w:ind w:firstLine="567"/>
        <w:jc w:val="both"/>
        <w:rPr>
          <w:rFonts w:ascii="Times New Roman" w:hAnsi="Times New Roman" w:cs="Times New Roman"/>
          <w:sz w:val="24"/>
          <w:szCs w:val="24"/>
          <w:shd w:val="clear" w:color="auto" w:fill="FFFFFF"/>
          <w:lang w:val="id-ID"/>
        </w:rPr>
      </w:pPr>
      <w:r w:rsidRPr="00B32124">
        <w:rPr>
          <w:rFonts w:ascii="Times New Roman" w:hAnsi="Times New Roman" w:cs="Times New Roman"/>
          <w:sz w:val="24"/>
          <w:szCs w:val="24"/>
          <w:shd w:val="clear" w:color="auto" w:fill="FFFFFF"/>
          <w:lang w:val="id-ID"/>
        </w:rPr>
        <w:t xml:space="preserve">Meningkatnya keterlibatan pelanggan terhadap layanan mencerminkan tingginya tingkat kepercayaan dan keyakinan bahwa layanan yang digunakan mampu memberikan kenyamanan serta konsistensi dalam pelayanan </w:t>
      </w:r>
      <w:r w:rsidRPr="00B32124">
        <w:rPr>
          <w:rFonts w:ascii="Times New Roman" w:hAnsi="Times New Roman" w:cs="Times New Roman"/>
          <w:sz w:val="24"/>
          <w:szCs w:val="24"/>
          <w:shd w:val="clear" w:color="auto" w:fill="FFFFFF"/>
          <w:lang w:val="id-ID"/>
        </w:rPr>
        <w:fldChar w:fldCharType="begin" w:fldLock="1"/>
      </w:r>
      <w:r w:rsidRPr="00B32124">
        <w:rPr>
          <w:rFonts w:ascii="Times New Roman" w:hAnsi="Times New Roman" w:cs="Times New Roman"/>
          <w:sz w:val="24"/>
          <w:szCs w:val="24"/>
          <w:shd w:val="clear" w:color="auto" w:fill="FFFFFF"/>
          <w:lang w:val="id-ID"/>
        </w:rPr>
        <w:instrText>ADDIN CSL_CITATION {"citationItems":[{"id":"ITEM-1","itemData":{"DOI":"10.18415/ijmmu.v8i12.3156","abstract":"This study wants to examine buying intention factors that are influenced by trust variables and customer engagement. The study aims to find out the influence of trust on the intention of reusing the mode of transportation of the Lembar-Padangbai crossing. As well as seeing the indirect influence of trust on the intention of reusing through customer engagement on the mode of transportation crossing Lembar-Padangbai. This research was conducted on the Lembar-Padangbai crossing mode in 2021 with a population of 223,264,600 passengers. The sample number of 100 people using the formula Slovin and purposive sampling techniques. Data collection methods use questionnaires and data analysis tools using SEM analysis with the Help of the SMART-PLS Program. The results showed that trusts have a significant direct effect on reusing intentions, and customer engagement can affect the influence of trust on the intention of reusing. The contribution of the trust's direct influence on the intention of reusing is 70.5%, while the contribution of trust influence through customer engagement to the intention of reusing is 34.9%. Advice to the company to maintain the level of trust and customer engagement to increase customer intentions to reuse ferry services mode Lembar-Padangbai.","author":[{"dropping-particle":"","family":"Mahdi","given":"Mahdi","non-dropping-particle":"","parse-names":false,"suffix":""},{"dropping-particle":"","family":"Rinuastuti","given":"Handayani","non-dropping-particle":"","parse-names":false,"suffix":""},{"dropping-particle":"","family":"Saufi","given":"Akhmad","non-dropping-particle":"","parse-names":false,"suffix":""}],"container-title":"International Journal of Multicultural and Multireligious Understanding","id":"ITEM-1","issue":"12","issued":{"date-parts":[["2021"]]},"page":"475","title":"Influence of trust on customer engagement and intention to reuse ferry transportation modes Lembar–Padangbai","type":"article-journal","volume":"8"},"uris":["http://www.mendeley.com/documents/?uuid=437c63cc-50aa-40bc-b783-427bfe60ae65"]}],"mendeley":{"formattedCitation":"(Mahdi et al., 2021)","plainTextFormattedCitation":"(Mahdi et al., 2021)","previouslyFormattedCitation":"(Mahdi et al., 2021)"},"properties":{"noteIndex":0},"schema":"https://github.com/citation-style-language/schema/raw/master/csl-citation.json"}</w:instrText>
      </w:r>
      <w:r w:rsidRPr="00B32124">
        <w:rPr>
          <w:rFonts w:ascii="Times New Roman" w:hAnsi="Times New Roman" w:cs="Times New Roman"/>
          <w:sz w:val="24"/>
          <w:szCs w:val="24"/>
          <w:shd w:val="clear" w:color="auto" w:fill="FFFFFF"/>
          <w:lang w:val="id-ID"/>
        </w:rPr>
        <w:fldChar w:fldCharType="separate"/>
      </w:r>
      <w:r w:rsidRPr="00B32124">
        <w:rPr>
          <w:rFonts w:ascii="Times New Roman" w:hAnsi="Times New Roman" w:cs="Times New Roman"/>
          <w:noProof/>
          <w:sz w:val="24"/>
          <w:szCs w:val="24"/>
          <w:shd w:val="clear" w:color="auto" w:fill="FFFFFF"/>
          <w:lang w:val="id-ID"/>
        </w:rPr>
        <w:t xml:space="preserve">(Mahdi </w:t>
      </w:r>
      <w:r w:rsidRPr="00B32124">
        <w:rPr>
          <w:rFonts w:ascii="Times New Roman" w:hAnsi="Times New Roman" w:cs="Times New Roman"/>
          <w:i/>
          <w:iCs/>
          <w:noProof/>
          <w:sz w:val="24"/>
          <w:szCs w:val="24"/>
          <w:shd w:val="clear" w:color="auto" w:fill="FFFFFF"/>
          <w:lang w:val="id-ID"/>
        </w:rPr>
        <w:t>et al.,</w:t>
      </w:r>
      <w:r w:rsidRPr="00B32124">
        <w:rPr>
          <w:rFonts w:ascii="Times New Roman" w:hAnsi="Times New Roman" w:cs="Times New Roman"/>
          <w:noProof/>
          <w:sz w:val="24"/>
          <w:szCs w:val="24"/>
          <w:shd w:val="clear" w:color="auto" w:fill="FFFFFF"/>
          <w:lang w:val="id-ID"/>
        </w:rPr>
        <w:t xml:space="preserve"> 2021)</w:t>
      </w:r>
      <w:r w:rsidRPr="00B32124">
        <w:rPr>
          <w:rFonts w:ascii="Times New Roman" w:hAnsi="Times New Roman" w:cs="Times New Roman"/>
          <w:sz w:val="24"/>
          <w:szCs w:val="24"/>
          <w:shd w:val="clear" w:color="auto" w:fill="FFFFFF"/>
          <w:lang w:val="id-ID"/>
        </w:rPr>
        <w:fldChar w:fldCharType="end"/>
      </w:r>
      <w:r w:rsidRPr="00B32124">
        <w:rPr>
          <w:rFonts w:ascii="Times New Roman" w:hAnsi="Times New Roman" w:cs="Times New Roman"/>
          <w:sz w:val="24"/>
          <w:szCs w:val="24"/>
          <w:shd w:val="clear" w:color="auto" w:fill="FFFFFF"/>
          <w:lang w:val="id-ID"/>
        </w:rPr>
        <w:t xml:space="preserve">. Pelanggan yang percaya bahwa penyedia layanan dapat menepati janji dan memberikan pengalaman memuaskan cenderung lebih aktif berinteraksi, baik secara langsung maupun melalui platform komunikasi lainnya </w:t>
      </w:r>
      <w:r w:rsidRPr="00B32124">
        <w:rPr>
          <w:rFonts w:ascii="Times New Roman" w:hAnsi="Times New Roman" w:cs="Times New Roman"/>
          <w:sz w:val="24"/>
          <w:szCs w:val="24"/>
          <w:shd w:val="clear" w:color="auto" w:fill="FFFFFF"/>
          <w:lang w:val="id-ID"/>
        </w:rPr>
        <w:fldChar w:fldCharType="begin" w:fldLock="1"/>
      </w:r>
      <w:r w:rsidRPr="00B32124">
        <w:rPr>
          <w:rFonts w:ascii="Times New Roman" w:hAnsi="Times New Roman" w:cs="Times New Roman"/>
          <w:sz w:val="24"/>
          <w:szCs w:val="24"/>
          <w:shd w:val="clear" w:color="auto" w:fill="FFFFFF"/>
          <w:lang w:val="id-ID"/>
        </w:rPr>
        <w:instrText>ADDIN CSL_CITATION {"citationItems":[{"id":"ITEM-1","itemData":{"DOI":"10.1080/23311975.2024.2416938","ISSN":"23311975","abstract":"This study contains two primary research aims. The first objective is to investigate the structure, dimensions, and indicators of experience quality at glamping resorts. Additionally, the study aims to analyze the interconnections between experience quality, trust, satisfaction, engagement, and customer loyalty at glamping resorts in Indonesia. This study combines the customer relationship quality and experience-engagement models to answer the proposed objectives. The data for this study were collected from several glamping resorts in East Java, Indonesia, with a total of 452 participants. The research was carried out in two phases. In the initial phase, the data was analyzed using Exploratory Factor Analysis (EFA). The findings indicate that the quality of the glamping experience is a multi-dimensional construct consisting of service attributes, glamping attributes, and access quality. The study employed Partial Least Square (PLS) to examine the correlations between variables in the second stage. The results suggest that the quality of the glamping experience plays a significant role in shaping consumer satisfaction, trust, and engagement. Furthermore, this study demonstrates that satisfaction, trust, and engagement mediate the effects of the quality of glamping experiences on customer loyalty. Upon the completion of research objectives, this study contributes to both theoretical and practical contributions.","author":[{"dropping-particle":"","family":"Hapsari","given":"Raditha","non-dropping-particle":"","parse-names":false,"suffix":""},{"dropping-particle":"","family":"Hussein","given":"Ananda Sabil","non-dropping-particle":"","parse-names":false,"suffix":""},{"dropping-particle":"","family":"Ghofar","given":"Abdul","non-dropping-particle":"","parse-names":false,"suffix":""},{"dropping-particle":"","family":"Hanafiah","given":"Mohd Hafiz","non-dropping-particle":"","parse-names":false,"suffix":""}],"container-title":"Cogent Business and Management","id":"ITEM-1","issue":"1","issued":{"date-parts":[["2024"]]},"page":"-","publisher":"Cogent","title":"From first visit to forever fans: Crafting customer loyalty in glamping through experience quality and engagement","type":"article-journal","volume":"11"},"uris":["http://www.mendeley.com/documents/?uuid=31765cf4-2642-4479-8697-884adc02180e"]}],"mendeley":{"formattedCitation":"(Hapsari et al., 2024)","plainTextFormattedCitation":"(Hapsari et al., 2024)","previouslyFormattedCitation":"(Hapsari et al., 2024)"},"properties":{"noteIndex":0},"schema":"https://github.com/citation-style-language/schema/raw/master/csl-citation.json"}</w:instrText>
      </w:r>
      <w:r w:rsidRPr="00B32124">
        <w:rPr>
          <w:rFonts w:ascii="Times New Roman" w:hAnsi="Times New Roman" w:cs="Times New Roman"/>
          <w:sz w:val="24"/>
          <w:szCs w:val="24"/>
          <w:shd w:val="clear" w:color="auto" w:fill="FFFFFF"/>
          <w:lang w:val="id-ID"/>
        </w:rPr>
        <w:fldChar w:fldCharType="separate"/>
      </w:r>
      <w:r w:rsidRPr="00B32124">
        <w:rPr>
          <w:rFonts w:ascii="Times New Roman" w:hAnsi="Times New Roman" w:cs="Times New Roman"/>
          <w:noProof/>
          <w:sz w:val="24"/>
          <w:szCs w:val="24"/>
          <w:shd w:val="clear" w:color="auto" w:fill="FFFFFF"/>
          <w:lang w:val="id-ID"/>
        </w:rPr>
        <w:t xml:space="preserve">(Hapsari </w:t>
      </w:r>
      <w:r w:rsidRPr="00B32124">
        <w:rPr>
          <w:rFonts w:ascii="Times New Roman" w:hAnsi="Times New Roman" w:cs="Times New Roman"/>
          <w:i/>
          <w:iCs/>
          <w:noProof/>
          <w:sz w:val="24"/>
          <w:szCs w:val="24"/>
          <w:shd w:val="clear" w:color="auto" w:fill="FFFFFF"/>
          <w:lang w:val="id-ID"/>
        </w:rPr>
        <w:t>et al.</w:t>
      </w:r>
      <w:r w:rsidRPr="00B32124">
        <w:rPr>
          <w:rFonts w:ascii="Times New Roman" w:hAnsi="Times New Roman" w:cs="Times New Roman"/>
          <w:noProof/>
          <w:sz w:val="24"/>
          <w:szCs w:val="24"/>
          <w:shd w:val="clear" w:color="auto" w:fill="FFFFFF"/>
          <w:lang w:val="id-ID"/>
        </w:rPr>
        <w:t>, 2024)</w:t>
      </w:r>
      <w:r w:rsidRPr="00B32124">
        <w:rPr>
          <w:rFonts w:ascii="Times New Roman" w:hAnsi="Times New Roman" w:cs="Times New Roman"/>
          <w:sz w:val="24"/>
          <w:szCs w:val="24"/>
          <w:shd w:val="clear" w:color="auto" w:fill="FFFFFF"/>
          <w:lang w:val="id-ID"/>
        </w:rPr>
        <w:fldChar w:fldCharType="end"/>
      </w:r>
      <w:r w:rsidRPr="00B32124">
        <w:rPr>
          <w:rFonts w:ascii="Times New Roman" w:hAnsi="Times New Roman" w:cs="Times New Roman"/>
          <w:sz w:val="24"/>
          <w:szCs w:val="24"/>
          <w:shd w:val="clear" w:color="auto" w:fill="FFFFFF"/>
          <w:lang w:val="id-ID"/>
        </w:rPr>
        <w:t xml:space="preserve">. Kepercayaan pelanggan terhadap layanan dan produk yang diberikan perusahaan saling melengkapi, sehingga meningkatkan keterlibatan pelanggan melalui interaksi yang lebih aktif dan hubungan yang lebih baik </w:t>
      </w:r>
      <w:r w:rsidRPr="00B32124">
        <w:rPr>
          <w:rFonts w:ascii="Times New Roman" w:hAnsi="Times New Roman" w:cs="Times New Roman"/>
          <w:sz w:val="24"/>
          <w:szCs w:val="24"/>
          <w:shd w:val="clear" w:color="auto" w:fill="FFFFFF"/>
          <w:lang w:val="id-ID"/>
        </w:rPr>
        <w:fldChar w:fldCharType="begin" w:fldLock="1"/>
      </w:r>
      <w:r w:rsidRPr="00B32124">
        <w:rPr>
          <w:rFonts w:ascii="Times New Roman" w:hAnsi="Times New Roman" w:cs="Times New Roman"/>
          <w:sz w:val="24"/>
          <w:szCs w:val="24"/>
          <w:shd w:val="clear" w:color="auto" w:fill="FFFFFF"/>
          <w:lang w:val="id-ID"/>
        </w:rPr>
        <w:instrText>ADDIN CSL_CITATION {"citationItems":[{"id":"ITEM-1","itemData":{"DOI":"10.1108/INTR-02-2020-0078","ISSN":"1066-2243","author":[{"dropping-particle":"","family":"Guo","given":"Lingyun","non-dropping-particle":"","parse-names":false,"suffix":""},{"dropping-particle":"","family":"Hu","given":"Xiayu","non-dropping-particle":"","parse-names":false,"suffix":""},{"dropping-particle":"","family":"Lu","given":"Jinxuan","non-dropping-particle":"","parse-names":false,"suffix":""},{"dropping-particle":"","family":"Ma","given":"Ling","non-dropping-particle":"","parse-names":false,"suffix":""}],"container-title":"Emerald Publishing Limited","id":"ITEM-1","issue":"5","issued":{"date-parts":[["2021","11","1"]]},"page":"1718-1744","title":"Effects of customer trust on engagement in live streaming commerce: mediating role of swift guanxi","type":"article-journal","volume":"31"},"uris":["http://www.mendeley.com/documents/?uuid=6dce1248-7182-4883-8f76-c7f125d916ad"]}],"mendeley":{"formattedCitation":"(Guo et al., 2021)","plainTextFormattedCitation":"(Guo et al., 2021)","previouslyFormattedCitation":"(Guo et al., 2021)"},"properties":{"noteIndex":0},"schema":"https://github.com/citation-style-language/schema/raw/master/csl-citation.json"}</w:instrText>
      </w:r>
      <w:r w:rsidRPr="00B32124">
        <w:rPr>
          <w:rFonts w:ascii="Times New Roman" w:hAnsi="Times New Roman" w:cs="Times New Roman"/>
          <w:sz w:val="24"/>
          <w:szCs w:val="24"/>
          <w:shd w:val="clear" w:color="auto" w:fill="FFFFFF"/>
          <w:lang w:val="id-ID"/>
        </w:rPr>
        <w:fldChar w:fldCharType="separate"/>
      </w:r>
      <w:r w:rsidRPr="00B32124">
        <w:rPr>
          <w:rFonts w:ascii="Times New Roman" w:hAnsi="Times New Roman" w:cs="Times New Roman"/>
          <w:noProof/>
          <w:sz w:val="24"/>
          <w:szCs w:val="24"/>
          <w:shd w:val="clear" w:color="auto" w:fill="FFFFFF"/>
          <w:lang w:val="id-ID"/>
        </w:rPr>
        <w:t>(Guo</w:t>
      </w:r>
      <w:r w:rsidRPr="00B32124">
        <w:rPr>
          <w:rFonts w:ascii="Times New Roman" w:hAnsi="Times New Roman" w:cs="Times New Roman"/>
          <w:i/>
          <w:iCs/>
          <w:noProof/>
          <w:sz w:val="24"/>
          <w:szCs w:val="24"/>
          <w:shd w:val="clear" w:color="auto" w:fill="FFFFFF"/>
          <w:lang w:val="id-ID"/>
        </w:rPr>
        <w:t xml:space="preserve"> et al.,</w:t>
      </w:r>
      <w:r w:rsidRPr="00B32124">
        <w:rPr>
          <w:rFonts w:ascii="Times New Roman" w:hAnsi="Times New Roman" w:cs="Times New Roman"/>
          <w:noProof/>
          <w:sz w:val="24"/>
          <w:szCs w:val="24"/>
          <w:shd w:val="clear" w:color="auto" w:fill="FFFFFF"/>
          <w:lang w:val="id-ID"/>
        </w:rPr>
        <w:t xml:space="preserve"> 2021)</w:t>
      </w:r>
      <w:r w:rsidRPr="00B32124">
        <w:rPr>
          <w:rFonts w:ascii="Times New Roman" w:hAnsi="Times New Roman" w:cs="Times New Roman"/>
          <w:sz w:val="24"/>
          <w:szCs w:val="24"/>
          <w:shd w:val="clear" w:color="auto" w:fill="FFFFFF"/>
          <w:lang w:val="id-ID"/>
        </w:rPr>
        <w:fldChar w:fldCharType="end"/>
      </w:r>
      <w:r w:rsidRPr="00B32124">
        <w:rPr>
          <w:rFonts w:ascii="Times New Roman" w:hAnsi="Times New Roman" w:cs="Times New Roman"/>
          <w:sz w:val="24"/>
          <w:szCs w:val="24"/>
          <w:shd w:val="clear" w:color="auto" w:fill="FFFFFF"/>
          <w:lang w:val="id-ID"/>
        </w:rPr>
        <w:t xml:space="preserve">. Menurut </w:t>
      </w:r>
      <w:r w:rsidRPr="00B32124">
        <w:rPr>
          <w:rFonts w:ascii="Times New Roman" w:hAnsi="Times New Roman" w:cs="Times New Roman"/>
          <w:sz w:val="24"/>
          <w:szCs w:val="24"/>
          <w:shd w:val="clear" w:color="auto" w:fill="FFFFFF"/>
          <w:lang w:val="id-ID"/>
        </w:rPr>
        <w:fldChar w:fldCharType="begin" w:fldLock="1"/>
      </w:r>
      <w:r w:rsidRPr="00B32124">
        <w:rPr>
          <w:rFonts w:ascii="Times New Roman" w:hAnsi="Times New Roman" w:cs="Times New Roman"/>
          <w:sz w:val="24"/>
          <w:szCs w:val="24"/>
          <w:shd w:val="clear" w:color="auto" w:fill="FFFFFF"/>
          <w:lang w:val="id-ID"/>
        </w:rPr>
        <w:instrText>ADDIN CSL_CITATION {"citationItems":[{"id":"ITEM-1","itemData":{"DOI":"10.1080/23311886.2022.2038355","ISSN":"23311886","abstract":"Currently, most companies are increasingly interested in implementing CSR activities in developing countries. Therefore, the purpose of this research was to examine how CSR or sustainable practices can improve a customer relationship through influencing customer experiences, trust, engagement, and satisfaction based on customers’ perceptions. This study used quantitative analysis. A survey was conducted with 300 customers using fleet cards in PLUS gas stations that operate by Petrotrade in Laos using stratified sampling. The structural equation modelling (SEM) was employed using the IBM SPSS and AMOS software. The empirical result indicated that CSR positively influences Customer Engagement. In addition, Customer Trust has a positive effect on Customer Engagement. Moreover, Customer Engagement positively impacts Customer Satisfaction with Customer Experience as a mediator. The findings of this study can be used in customer relationship management via CSR practices in business sectors to gain, keep, and grow customers while also allowing customers to engage with the company through activities and feedback. As a result, customers will have an emotional attachment to the company and be satisfied.","author":[{"dropping-particle":"","family":"Hengboriboon","given":"Lakkana","non-dropping-particle":"","parse-names":false,"suffix":""},{"dropping-particle":"","family":"Sayut","given":"Thanakorn","non-dropping-particle":"","parse-names":false,"suffix":""},{"dropping-particle":"","family":"Srisathan","given":"Wutthiya A.","non-dropping-particle":"","parse-names":false,"suffix":""},{"dropping-particle":"","family":"Naruetharadhol","given":"Phaninee","non-dropping-particle":"","parse-names":false,"suffix":""}],"container-title":"Cogent Social Sciences","id":"ITEM-1","issue":"1","issued":{"date-parts":[["2022"]]},"publisher":"Cogent","title":"Strengthening a company– customer relationship from sustainable practices: A case study of petrotrade in Laos","type":"article-journal","volume":"8"},"uris":["http://www.mendeley.com/documents/?uuid=d8372ea4-d862-4bb5-87d4-9e157fd17ede"]}],"mendeley":{"formattedCitation":"(Hengboriboon et al., 2022)","manualFormatting":"Hengboriboon et al. (2022)","plainTextFormattedCitation":"(Hengboriboon et al., 2022)","previouslyFormattedCitation":"(Hengboriboon et al., 2022)"},"properties":{"noteIndex":0},"schema":"https://github.com/citation-style-language/schema/raw/master/csl-citation.json"}</w:instrText>
      </w:r>
      <w:r w:rsidRPr="00B32124">
        <w:rPr>
          <w:rFonts w:ascii="Times New Roman" w:hAnsi="Times New Roman" w:cs="Times New Roman"/>
          <w:sz w:val="24"/>
          <w:szCs w:val="24"/>
          <w:shd w:val="clear" w:color="auto" w:fill="FFFFFF"/>
          <w:lang w:val="id-ID"/>
        </w:rPr>
        <w:fldChar w:fldCharType="separate"/>
      </w:r>
      <w:r w:rsidRPr="00B32124">
        <w:rPr>
          <w:rFonts w:ascii="Times New Roman" w:hAnsi="Times New Roman" w:cs="Times New Roman"/>
          <w:noProof/>
          <w:sz w:val="24"/>
          <w:szCs w:val="24"/>
          <w:shd w:val="clear" w:color="auto" w:fill="FFFFFF"/>
          <w:lang w:val="id-ID"/>
        </w:rPr>
        <w:t xml:space="preserve">Hengboriboon </w:t>
      </w:r>
      <w:r w:rsidRPr="00B32124">
        <w:rPr>
          <w:rFonts w:ascii="Times New Roman" w:hAnsi="Times New Roman" w:cs="Times New Roman"/>
          <w:i/>
          <w:iCs/>
          <w:noProof/>
          <w:sz w:val="24"/>
          <w:szCs w:val="24"/>
          <w:shd w:val="clear" w:color="auto" w:fill="FFFFFF"/>
          <w:lang w:val="id-ID"/>
        </w:rPr>
        <w:t>et al.</w:t>
      </w:r>
      <w:r w:rsidRPr="00B32124">
        <w:rPr>
          <w:rFonts w:ascii="Times New Roman" w:hAnsi="Times New Roman" w:cs="Times New Roman"/>
          <w:noProof/>
          <w:sz w:val="24"/>
          <w:szCs w:val="24"/>
          <w:shd w:val="clear" w:color="auto" w:fill="FFFFFF"/>
          <w:lang w:val="id-ID"/>
        </w:rPr>
        <w:t xml:space="preserve"> (2022)</w:t>
      </w:r>
      <w:r w:rsidRPr="00B32124">
        <w:rPr>
          <w:rFonts w:ascii="Times New Roman" w:hAnsi="Times New Roman" w:cs="Times New Roman"/>
          <w:sz w:val="24"/>
          <w:szCs w:val="24"/>
          <w:shd w:val="clear" w:color="auto" w:fill="FFFFFF"/>
          <w:lang w:val="id-ID"/>
        </w:rPr>
        <w:fldChar w:fldCharType="end"/>
      </w:r>
      <w:r w:rsidRPr="00B32124">
        <w:rPr>
          <w:rFonts w:ascii="Times New Roman" w:hAnsi="Times New Roman" w:cs="Times New Roman"/>
          <w:sz w:val="24"/>
          <w:szCs w:val="24"/>
          <w:shd w:val="clear" w:color="auto" w:fill="FFFFFF"/>
          <w:lang w:val="id-ID"/>
        </w:rPr>
        <w:t xml:space="preserve">, kepercayaan pelanggan memiliki pengaruh positif terhadap keterlibatan pelanggan, di mana keterlibatan pelanggan cenderung meningkat ketika pelanggan memiliki kepercayaan terhadap perusahaan. </w:t>
      </w:r>
    </w:p>
    <w:p w14:paraId="4D6B8135" w14:textId="77777777" w:rsidR="00911F5D" w:rsidRPr="00B32124" w:rsidRDefault="00911F5D" w:rsidP="005C6B9E">
      <w:pPr>
        <w:spacing w:after="0" w:line="240" w:lineRule="auto"/>
        <w:jc w:val="both"/>
        <w:rPr>
          <w:rFonts w:ascii="Times New Roman" w:hAnsi="Times New Roman" w:cs="Times New Roman"/>
          <w:sz w:val="24"/>
          <w:szCs w:val="24"/>
          <w:shd w:val="clear" w:color="auto" w:fill="FFFFFF"/>
          <w:lang w:val="id-ID"/>
        </w:rPr>
      </w:pPr>
      <w:r w:rsidRPr="00B32124">
        <w:rPr>
          <w:rFonts w:ascii="Times New Roman" w:hAnsi="Times New Roman" w:cs="Times New Roman"/>
          <w:sz w:val="24"/>
          <w:szCs w:val="24"/>
          <w:shd w:val="clear" w:color="auto" w:fill="FFFFFF"/>
          <w:lang w:val="id-ID"/>
        </w:rPr>
        <w:t>Berdasarkan hasil pernyataan diatas, sehingga hipotesis yang diajukan sebagai berikut:</w:t>
      </w:r>
    </w:p>
    <w:p w14:paraId="3048BEF3" w14:textId="77777777" w:rsidR="00911F5D" w:rsidRPr="00B32124" w:rsidRDefault="00911F5D" w:rsidP="005C6B9E">
      <w:pPr>
        <w:spacing w:after="0" w:line="240" w:lineRule="auto"/>
        <w:jc w:val="both"/>
        <w:rPr>
          <w:rFonts w:ascii="Times New Roman" w:hAnsi="Times New Roman" w:cs="Times New Roman"/>
          <w:sz w:val="24"/>
          <w:szCs w:val="24"/>
          <w:shd w:val="clear" w:color="auto" w:fill="FFFFFF"/>
          <w:lang w:val="id-ID"/>
        </w:rPr>
      </w:pPr>
      <w:r w:rsidRPr="00BF530A">
        <w:rPr>
          <w:rFonts w:ascii="Times New Roman" w:hAnsi="Times New Roman" w:cs="Times New Roman"/>
          <w:sz w:val="24"/>
          <w:szCs w:val="24"/>
          <w:shd w:val="clear" w:color="auto" w:fill="FFFFFF"/>
          <w:lang w:val="id-ID"/>
        </w:rPr>
        <w:t>H3:</w:t>
      </w:r>
      <w:r w:rsidRPr="00B32124">
        <w:rPr>
          <w:rFonts w:ascii="Times New Roman" w:hAnsi="Times New Roman" w:cs="Times New Roman"/>
          <w:b/>
          <w:bCs/>
          <w:sz w:val="24"/>
          <w:szCs w:val="24"/>
          <w:shd w:val="clear" w:color="auto" w:fill="FFFFFF"/>
          <w:lang w:val="id-ID"/>
        </w:rPr>
        <w:t xml:space="preserve"> </w:t>
      </w:r>
      <w:r w:rsidRPr="00B32124">
        <w:rPr>
          <w:rFonts w:ascii="Times New Roman" w:hAnsi="Times New Roman" w:cs="Times New Roman"/>
          <w:sz w:val="24"/>
          <w:szCs w:val="24"/>
          <w:shd w:val="clear" w:color="auto" w:fill="FFFFFF"/>
          <w:lang w:val="id-ID"/>
        </w:rPr>
        <w:t xml:space="preserve">Kepercayaan Pelanggan berpengaruh positif terhadap Keterlibatan Pelanggan </w:t>
      </w:r>
    </w:p>
    <w:p w14:paraId="71D22AF2" w14:textId="77777777" w:rsidR="00911F5D" w:rsidRPr="00B32124" w:rsidRDefault="00911F5D" w:rsidP="005C6B9E">
      <w:pPr>
        <w:spacing w:after="0" w:line="240" w:lineRule="auto"/>
        <w:jc w:val="both"/>
        <w:rPr>
          <w:rFonts w:ascii="Times New Roman" w:hAnsi="Times New Roman" w:cs="Times New Roman"/>
          <w:sz w:val="24"/>
          <w:szCs w:val="24"/>
          <w:shd w:val="clear" w:color="auto" w:fill="FFFFFF"/>
          <w:lang w:val="id-ID"/>
        </w:rPr>
      </w:pPr>
    </w:p>
    <w:p w14:paraId="2B5FC20D" w14:textId="14F595C0" w:rsidR="001F6988" w:rsidRPr="00B32124" w:rsidRDefault="001F6988" w:rsidP="005C6B9E">
      <w:pPr>
        <w:spacing w:after="0" w:line="240" w:lineRule="auto"/>
        <w:jc w:val="both"/>
        <w:rPr>
          <w:rFonts w:ascii="Times New Roman" w:hAnsi="Times New Roman" w:cs="Times New Roman"/>
          <w:b/>
          <w:bCs/>
          <w:sz w:val="24"/>
          <w:szCs w:val="24"/>
          <w:shd w:val="clear" w:color="auto" w:fill="FFFFFF"/>
          <w:lang w:val="id-ID"/>
        </w:rPr>
      </w:pPr>
      <w:r w:rsidRPr="00B32124">
        <w:rPr>
          <w:rFonts w:ascii="Times New Roman" w:hAnsi="Times New Roman" w:cs="Times New Roman"/>
          <w:b/>
          <w:bCs/>
          <w:sz w:val="24"/>
          <w:szCs w:val="24"/>
          <w:shd w:val="clear" w:color="auto" w:fill="FFFFFF"/>
          <w:lang w:val="id-ID"/>
        </w:rPr>
        <w:t>Hubungan Kepercayaan Pelanggan Dengan Loyalitas Pelanggan</w:t>
      </w:r>
    </w:p>
    <w:p w14:paraId="1BB4A9C2" w14:textId="4BAE8BDC" w:rsidR="00F37974" w:rsidRPr="00B32124" w:rsidRDefault="00911F5D" w:rsidP="002164D0">
      <w:pPr>
        <w:spacing w:after="0" w:line="240" w:lineRule="auto"/>
        <w:ind w:firstLine="567"/>
        <w:jc w:val="both"/>
        <w:rPr>
          <w:rFonts w:ascii="Times New Roman" w:hAnsi="Times New Roman" w:cs="Times New Roman"/>
          <w:sz w:val="24"/>
          <w:szCs w:val="24"/>
          <w:shd w:val="clear" w:color="auto" w:fill="FFFFFF"/>
          <w:lang w:val="id-ID"/>
        </w:rPr>
      </w:pPr>
      <w:r w:rsidRPr="00B32124">
        <w:rPr>
          <w:rFonts w:ascii="Times New Roman" w:hAnsi="Times New Roman" w:cs="Times New Roman"/>
          <w:sz w:val="24"/>
          <w:szCs w:val="24"/>
          <w:shd w:val="clear" w:color="auto" w:fill="FFFFFF"/>
          <w:lang w:val="id-ID"/>
        </w:rPr>
        <w:t xml:space="preserve">Kepercayaan pelanggan menunjukkan keyakinan pelanggan terhadap keandalan dan kejujuran suatu perusahaan </w:t>
      </w:r>
      <w:r w:rsidR="006D7688" w:rsidRPr="00B32124">
        <w:rPr>
          <w:rFonts w:ascii="Times New Roman" w:hAnsi="Times New Roman" w:cs="Times New Roman"/>
          <w:sz w:val="24"/>
          <w:szCs w:val="24"/>
          <w:shd w:val="clear" w:color="auto" w:fill="FFFFFF"/>
          <w:lang w:val="id-ID"/>
        </w:rPr>
        <w:fldChar w:fldCharType="begin" w:fldLock="1"/>
      </w:r>
      <w:r w:rsidR="006D7688" w:rsidRPr="00B32124">
        <w:rPr>
          <w:rFonts w:ascii="Times New Roman" w:hAnsi="Times New Roman" w:cs="Times New Roman"/>
          <w:sz w:val="24"/>
          <w:szCs w:val="24"/>
          <w:shd w:val="clear" w:color="auto" w:fill="FFFFFF"/>
          <w:lang w:val="id-ID"/>
        </w:rPr>
        <w:instrText>ADDIN CSL_CITATION {"citationItems":[{"id":"ITEM-1","itemData":{"DOI":"10.1108/APJML-01-2022-0013","ISSN":"17584248","abstract":"Purpose: With the rapid development of fresh food e-commerce, sustaining customer loyalty is becoming critical for fresh food e-tailers (FFE) to be competitive. This study aims to investigate how to sustain customer loyalty of FFE in China. Design/methodology/approach: A comprehensive literature review leads to the development of a conceptual model using the American customer satisfaction index (ACSI). This model is then tested and validated through structural equation modelling (SEM) of the survey data in China. Findings: The study reveals that trust and perceived product risk significantly affect customer loyalty. It states that trust is significantly influenced by customer satisfaction and perceived product risk. Furthermore, the study shows that perceived risk of online shopping does not significantly influence customer trust and loyalty. Originality/value: This study is the first in China for exploring how to sustain customer loyalty of FFE. The findings are significant for FFE to develop customer loyalty by formulating appropriate policies and strategies.","author":[{"dropping-particle":"","family":"Cui","given":"Li","non-dropping-particle":"","parse-names":false,"suffix":""},{"dropping-particle":"","family":"He","given":"Shanshan","non-dropping-particle":"","parse-names":false,"suffix":""},{"dropping-particle":"","family":"Deng","given":"Hepu","non-dropping-particle":"","parse-names":false,"suffix":""},{"dropping-particle":"","family":"Wang","given":"Xiaoyi","non-dropping-particle":"","parse-names":false,"suffix":""}],"container-title":"Asia Pacific Journal of Marketing and Logistics","id":"ITEM-1","issue":"3","issued":{"date-parts":[["2023"]]},"page":"669-686","title":"Sustaining customer loyalty of fresh food e-tailers: An empirical study in China","type":"article-journal","volume":"35"},"uris":["http://www.mendeley.com/documents/?uuid=2fc67bb9-b8db-4d4b-8d17-f999f9a0ed81"]}],"mendeley":{"formattedCitation":"(Cui et al., 2023)","plainTextFormattedCitation":"(Cui et al., 2023)","previouslyFormattedCitation":"(Cui et al., 2023)"},"properties":{"noteIndex":0},"schema":"https://github.com/citation-style-language/schema/raw/master/csl-citation.json"}</w:instrText>
      </w:r>
      <w:r w:rsidR="006D7688" w:rsidRPr="00B32124">
        <w:rPr>
          <w:rFonts w:ascii="Times New Roman" w:hAnsi="Times New Roman" w:cs="Times New Roman"/>
          <w:sz w:val="24"/>
          <w:szCs w:val="24"/>
          <w:shd w:val="clear" w:color="auto" w:fill="FFFFFF"/>
          <w:lang w:val="id-ID"/>
        </w:rPr>
        <w:fldChar w:fldCharType="separate"/>
      </w:r>
      <w:r w:rsidR="006D7688" w:rsidRPr="00B32124">
        <w:rPr>
          <w:rFonts w:ascii="Times New Roman" w:hAnsi="Times New Roman" w:cs="Times New Roman"/>
          <w:noProof/>
          <w:sz w:val="24"/>
          <w:szCs w:val="24"/>
          <w:shd w:val="clear" w:color="auto" w:fill="FFFFFF"/>
          <w:lang w:val="id-ID"/>
        </w:rPr>
        <w:t xml:space="preserve">(Cui </w:t>
      </w:r>
      <w:r w:rsidR="006D7688" w:rsidRPr="00B32124">
        <w:rPr>
          <w:rFonts w:ascii="Times New Roman" w:hAnsi="Times New Roman" w:cs="Times New Roman"/>
          <w:i/>
          <w:iCs/>
          <w:noProof/>
          <w:sz w:val="24"/>
          <w:szCs w:val="24"/>
          <w:shd w:val="clear" w:color="auto" w:fill="FFFFFF"/>
          <w:lang w:val="id-ID"/>
        </w:rPr>
        <w:t>et al</w:t>
      </w:r>
      <w:r w:rsidR="006D7688" w:rsidRPr="00B32124">
        <w:rPr>
          <w:rFonts w:ascii="Times New Roman" w:hAnsi="Times New Roman" w:cs="Times New Roman"/>
          <w:noProof/>
          <w:sz w:val="24"/>
          <w:szCs w:val="24"/>
          <w:shd w:val="clear" w:color="auto" w:fill="FFFFFF"/>
          <w:lang w:val="id-ID"/>
        </w:rPr>
        <w:t>., 2023)</w:t>
      </w:r>
      <w:r w:rsidR="006D7688" w:rsidRPr="00B32124">
        <w:rPr>
          <w:rFonts w:ascii="Times New Roman" w:hAnsi="Times New Roman" w:cs="Times New Roman"/>
          <w:sz w:val="24"/>
          <w:szCs w:val="24"/>
          <w:shd w:val="clear" w:color="auto" w:fill="FFFFFF"/>
          <w:lang w:val="id-ID"/>
        </w:rPr>
        <w:fldChar w:fldCharType="end"/>
      </w:r>
      <w:r w:rsidR="006D7688" w:rsidRPr="00B32124">
        <w:rPr>
          <w:rFonts w:ascii="Times New Roman" w:hAnsi="Times New Roman" w:cs="Times New Roman"/>
          <w:sz w:val="24"/>
          <w:szCs w:val="24"/>
          <w:shd w:val="clear" w:color="auto" w:fill="FFFFFF"/>
          <w:lang w:val="id-ID"/>
        </w:rPr>
        <w:t xml:space="preserve">. </w:t>
      </w:r>
      <w:r w:rsidRPr="00B32124">
        <w:rPr>
          <w:rFonts w:ascii="Times New Roman" w:hAnsi="Times New Roman" w:cs="Times New Roman"/>
          <w:sz w:val="24"/>
          <w:szCs w:val="24"/>
          <w:shd w:val="clear" w:color="auto" w:fill="FFFFFF"/>
          <w:lang w:val="id-ID"/>
        </w:rPr>
        <w:t xml:space="preserve"> </w:t>
      </w:r>
      <w:r w:rsidR="00B4189D" w:rsidRPr="00B32124">
        <w:rPr>
          <w:rFonts w:ascii="Times New Roman" w:hAnsi="Times New Roman" w:cs="Times New Roman"/>
          <w:sz w:val="24"/>
          <w:szCs w:val="24"/>
          <w:shd w:val="clear" w:color="auto" w:fill="FFFFFF"/>
          <w:lang w:val="id-ID"/>
        </w:rPr>
        <w:t>K</w:t>
      </w:r>
      <w:r w:rsidRPr="00B32124">
        <w:rPr>
          <w:rFonts w:ascii="Times New Roman" w:hAnsi="Times New Roman" w:cs="Times New Roman"/>
          <w:sz w:val="24"/>
          <w:szCs w:val="24"/>
          <w:shd w:val="clear" w:color="auto" w:fill="FFFFFF"/>
          <w:lang w:val="id-ID"/>
        </w:rPr>
        <w:t>epercayaan pelanggan terhadap penyedia layanan mencerminkan keyakinan pada kualitas layanan dan produk yang ditawarkan hal ini mendorong kepercayaan pelanggan untuk tetap setia pada layanan tersebut</w:t>
      </w:r>
      <w:r w:rsidR="00B4189D" w:rsidRPr="00B32124">
        <w:rPr>
          <w:rFonts w:ascii="Times New Roman" w:hAnsi="Times New Roman" w:cs="Times New Roman"/>
          <w:sz w:val="24"/>
          <w:szCs w:val="24"/>
          <w:shd w:val="clear" w:color="auto" w:fill="FFFFFF"/>
          <w:lang w:val="id-ID"/>
        </w:rPr>
        <w:t xml:space="preserve"> (</w:t>
      </w:r>
      <w:r w:rsidR="00B4189D" w:rsidRPr="00B32124">
        <w:rPr>
          <w:rFonts w:ascii="Times New Roman" w:hAnsi="Times New Roman" w:cs="Times New Roman"/>
          <w:sz w:val="24"/>
          <w:szCs w:val="24"/>
          <w:shd w:val="clear" w:color="auto" w:fill="FFFFFF"/>
          <w:lang w:val="id-ID"/>
        </w:rPr>
        <w:fldChar w:fldCharType="begin" w:fldLock="1"/>
      </w:r>
      <w:r w:rsidR="00B4189D" w:rsidRPr="00B32124">
        <w:rPr>
          <w:rFonts w:ascii="Times New Roman" w:hAnsi="Times New Roman" w:cs="Times New Roman"/>
          <w:sz w:val="24"/>
          <w:szCs w:val="24"/>
          <w:shd w:val="clear" w:color="auto" w:fill="FFFFFF"/>
          <w:lang w:val="id-ID"/>
        </w:rPr>
        <w:instrText>ADDIN CSL_CITATION {"citationItems":[{"id":"ITEM-1","itemData":{"DOI":"10.12695/ajtm.2023.16.2.1","ISSN":"19786956","abstract":"Abstract. This study is aimed to investigate factors influencing customer loyalty of community-based ride-hailing service in Indonesia. More specifically, this study examines the relationship between content marketing, switching barriers, customer trust, and satisfaction toward customer loyalty. Data was collected through a survey of 180 respondents. Proposed hypothesis is tested using Partial Least Squares - Structural Equation Modelling. The variables in this study are content marketing and switching barriers as exogenous variables, trust and satisfaction as endogenous intervening variables and customer loyalty being final endogenous variables. The measurement scale uses a Likert scale from 1-5. The results show a positive influence between content marketing on customer trust and satisfaction, then there is also positive influence between satisfaction and trust on customer loyalty. However, switching barriers have no effect on trust, satisfaction, and loyalty of community-based ride hailing service users in Indonesia. The technique of collecting data through online media does not allow researchers to conduct in-depth interviews with respondents. Most of the existing research so far does not emphasize the importance of building loyalty through content marketing strategies. This study emphasizes the importance of content marketing strategies in building loyalty through intermediary satisfaction and trust in community-based ride hailing service businesses. Keywords: Content marketing, switching barriers, satisfaction, trust, loyalty, community-based ride hailing service.","author":[{"dropping-particle":"","family":"Ramadania","given":"","non-dropping-particle":"","parse-names":false,"suffix":""},{"dropping-particle":"","family":"Hartono","given":"","non-dropping-particle":"","parse-names":false,"suffix":""},{"dropping-particle":"","family":"Juniwati","given":"","non-dropping-particle":"","parse-names":false,"suffix":""},{"dropping-particle":"","family":"Hendra","given":"","non-dropping-particle":"","parse-names":false,"suffix":""},{"dropping-particle":"","family":"Reswar","given":"Rianti Ardana","non-dropping-particle":"","parse-names":false,"suffix":""}],"container-title":"The Asian Journal of Technology Management (AJTM)","id":"ITEM-1","issue":"2","issued":{"date-parts":[["2023"]]},"page":"82-94","title":"Are content marketing and switching barriers decisive in building consumer satisfaction, trust, and loyalty on ride-hailing services in Indonesia","type":"article-journal","volume":"16"},"uris":["http://www.mendeley.com/documents/?uuid=afbfe8c7-39fe-406c-8669-7d4397527f12"]}],"mendeley":{"formattedCitation":"(Ramadania et al., 2023)","manualFormatting":"Ramadania et al., 2023)","plainTextFormattedCitation":"(Ramadania et al., 2023)","previouslyFormattedCitation":"(Ramadania et al., 2023)"},"properties":{"noteIndex":0},"schema":"https://github.com/citation-style-language/schema/raw/master/csl-citation.json"}</w:instrText>
      </w:r>
      <w:r w:rsidR="00B4189D" w:rsidRPr="00B32124">
        <w:rPr>
          <w:rFonts w:ascii="Times New Roman" w:hAnsi="Times New Roman" w:cs="Times New Roman"/>
          <w:sz w:val="24"/>
          <w:szCs w:val="24"/>
          <w:shd w:val="clear" w:color="auto" w:fill="FFFFFF"/>
          <w:lang w:val="id-ID"/>
        </w:rPr>
        <w:fldChar w:fldCharType="separate"/>
      </w:r>
      <w:r w:rsidR="00B4189D" w:rsidRPr="00B32124">
        <w:rPr>
          <w:rFonts w:ascii="Times New Roman" w:hAnsi="Times New Roman" w:cs="Times New Roman"/>
          <w:noProof/>
          <w:sz w:val="24"/>
          <w:szCs w:val="24"/>
          <w:shd w:val="clear" w:color="auto" w:fill="FFFFFF"/>
          <w:lang w:val="id-ID"/>
        </w:rPr>
        <w:t xml:space="preserve">Ramadania </w:t>
      </w:r>
      <w:r w:rsidR="00B4189D" w:rsidRPr="00B32124">
        <w:rPr>
          <w:rFonts w:ascii="Times New Roman" w:hAnsi="Times New Roman" w:cs="Times New Roman"/>
          <w:i/>
          <w:iCs/>
          <w:noProof/>
          <w:sz w:val="24"/>
          <w:szCs w:val="24"/>
          <w:shd w:val="clear" w:color="auto" w:fill="FFFFFF"/>
          <w:lang w:val="id-ID"/>
        </w:rPr>
        <w:t>et al</w:t>
      </w:r>
      <w:r w:rsidR="00B4189D" w:rsidRPr="00B32124">
        <w:rPr>
          <w:rFonts w:ascii="Times New Roman" w:hAnsi="Times New Roman" w:cs="Times New Roman"/>
          <w:noProof/>
          <w:sz w:val="24"/>
          <w:szCs w:val="24"/>
          <w:shd w:val="clear" w:color="auto" w:fill="FFFFFF"/>
          <w:lang w:val="id-ID"/>
        </w:rPr>
        <w:t>., 2023)</w:t>
      </w:r>
      <w:r w:rsidR="00B4189D" w:rsidRPr="00B32124">
        <w:rPr>
          <w:rFonts w:ascii="Times New Roman" w:hAnsi="Times New Roman" w:cs="Times New Roman"/>
          <w:sz w:val="24"/>
          <w:szCs w:val="24"/>
          <w:shd w:val="clear" w:color="auto" w:fill="FFFFFF"/>
          <w:lang w:val="id-ID"/>
        </w:rPr>
        <w:fldChar w:fldCharType="end"/>
      </w:r>
      <w:r w:rsidRPr="00B32124">
        <w:rPr>
          <w:rFonts w:ascii="Times New Roman" w:hAnsi="Times New Roman" w:cs="Times New Roman"/>
          <w:sz w:val="24"/>
          <w:szCs w:val="24"/>
          <w:shd w:val="clear" w:color="auto" w:fill="FFFFFF"/>
          <w:lang w:val="id-ID"/>
        </w:rPr>
        <w:t xml:space="preserve">. Dengan memperkuat kepercayaan, suatu layanan memiliki kemampuan meningkatkan loyalitas pelanggan yang pada gilirannya memberikan dampak positif terhadap kinerja dan keberlangsungan bisnis mereka </w:t>
      </w:r>
      <w:r w:rsidR="006D7688" w:rsidRPr="00B32124">
        <w:rPr>
          <w:rFonts w:ascii="Times New Roman" w:hAnsi="Times New Roman" w:cs="Times New Roman"/>
          <w:sz w:val="24"/>
          <w:szCs w:val="24"/>
          <w:shd w:val="clear" w:color="auto" w:fill="FFFFFF"/>
          <w:lang w:val="id-ID"/>
        </w:rPr>
        <w:fldChar w:fldCharType="begin" w:fldLock="1"/>
      </w:r>
      <w:r w:rsidR="00A301D3" w:rsidRPr="00B32124">
        <w:rPr>
          <w:rFonts w:ascii="Times New Roman" w:hAnsi="Times New Roman" w:cs="Times New Roman"/>
          <w:sz w:val="24"/>
          <w:szCs w:val="24"/>
          <w:shd w:val="clear" w:color="auto" w:fill="FFFFFF"/>
          <w:lang w:val="id-ID"/>
        </w:rPr>
        <w:instrText>ADDIN CSL_CITATION {"citationItems":[{"id":"ITEM-1","itemData":{"DOI":"10.26668/businessreview/2023.v8i4.1286","ISBN":"0000000289863","ISSN":"25253654","abstract":"Purpose: This study aims to analyze the effect of service quality on loyalty mediated by customer satisfaction and trust. A total of 215 Islamic bank customers in the study area were sampled accidently. Theoretical framework: Theoretically, this study contributes to the gaps in the literature, especially those related to the effect of SQ on Islamic banking loyalty which is mediated by satisfaction and trust simultaneously in one research title. Practically, encouraging Islamic banking management to design SQ programs that integrate the value of satisfaction and trust in the same cultural background to gain customer support and loyalty Design/methodology/approach: There are four latent variables observed; service quality, satisfaction, trust, and loyalty with the number of indicators respectively six, four, three, and four. Data collection was carried out through interviews using a questionnaire. Data were analyzed using Smart-PLS 3.0. The validity test uses factor loading and AVE (Average Variance Extracted ), the reliability test uses Composite reliability (CR) and Cronbach's Alpha (CA), the direct effect test uses the path analysis matrix, while the indirect effect test uses the specific indirect effects matrix. Findings: The volume of research has been increasing over the past nineteen years, although there are only a few authors, institutions and reference journals contributing to the topic’s consolidation and the countries conducting the most joint research in coauthoring for the largest volume of publications, authors and impact journals. Research, Practical &amp; Social implications: This study concludes that customer loyalty of Islamic banks in Indonesia can be optimized through service quality which is mediated by customer satisfaction and trust. Originality/value: The results of the analysis show that the factor loading value is&gt; 0.6 and the AVE value is&gt; 0.5 which means that the data is valid. CR and CA values &gt; 0.6 which means the data is reliable. The direct effect test shows that service quality, satisfaction and trust have a positive and significant effect (p-value &lt;0.05) on loyalty. Furthermore, service quality has an indirect effect (specific indirect effects) on customer loyalty through the mediation of satisfaction and trust.","author":[{"dropping-particle":"","family":"Amiruddin","given":"K.","non-dropping-particle":"","parse-names":false,"suffix":""},{"dropping-particle":"","family":"Paly","given":"Muhammad Basir","non-dropping-particle":"","parse-names":false,"suffix":""},{"dropping-particle":"","family":"Abdullah","given":"Muhammad Wahyuddin","non-dropping-particle":"","parse-names":false,"suffix":""}],"container-title":"International Journal of Professional Business Review","id":"ITEM-1","issue":"4","issued":{"date-parts":[["2023"]]},"page":"1-24","title":"Customer loyalty in Islamic banks in Indonesia: Service quality mediated by satisfaction and customer trust","type":"article-journal","volume":"8"},"uris":["http://www.mendeley.com/documents/?uuid=d9edbbaf-8406-4509-9ddc-34bb9d959aa9"]}],"mendeley":{"formattedCitation":"(Amiruddin et al., 2023)","plainTextFormattedCitation":"(Amiruddin et al., 2023)","previouslyFormattedCitation":"(Amiruddin et al., 2023)"},"properties":{"noteIndex":0},"schema":"https://github.com/citation-style-language/schema/raw/master/csl-citation.json"}</w:instrText>
      </w:r>
      <w:r w:rsidR="006D7688" w:rsidRPr="00B32124">
        <w:rPr>
          <w:rFonts w:ascii="Times New Roman" w:hAnsi="Times New Roman" w:cs="Times New Roman"/>
          <w:sz w:val="24"/>
          <w:szCs w:val="24"/>
          <w:shd w:val="clear" w:color="auto" w:fill="FFFFFF"/>
          <w:lang w:val="id-ID"/>
        </w:rPr>
        <w:fldChar w:fldCharType="separate"/>
      </w:r>
      <w:r w:rsidR="006D7688" w:rsidRPr="00B32124">
        <w:rPr>
          <w:rFonts w:ascii="Times New Roman" w:hAnsi="Times New Roman" w:cs="Times New Roman"/>
          <w:noProof/>
          <w:sz w:val="24"/>
          <w:szCs w:val="24"/>
          <w:shd w:val="clear" w:color="auto" w:fill="FFFFFF"/>
          <w:lang w:val="id-ID"/>
        </w:rPr>
        <w:t xml:space="preserve">(Amiruddin </w:t>
      </w:r>
      <w:r w:rsidR="006D7688" w:rsidRPr="00B32124">
        <w:rPr>
          <w:rFonts w:ascii="Times New Roman" w:hAnsi="Times New Roman" w:cs="Times New Roman"/>
          <w:i/>
          <w:iCs/>
          <w:noProof/>
          <w:sz w:val="24"/>
          <w:szCs w:val="24"/>
          <w:shd w:val="clear" w:color="auto" w:fill="FFFFFF"/>
          <w:lang w:val="id-ID"/>
        </w:rPr>
        <w:t>et al</w:t>
      </w:r>
      <w:r w:rsidR="006D7688" w:rsidRPr="00B32124">
        <w:rPr>
          <w:rFonts w:ascii="Times New Roman" w:hAnsi="Times New Roman" w:cs="Times New Roman"/>
          <w:noProof/>
          <w:sz w:val="24"/>
          <w:szCs w:val="24"/>
          <w:shd w:val="clear" w:color="auto" w:fill="FFFFFF"/>
          <w:lang w:val="id-ID"/>
        </w:rPr>
        <w:t>., 2023)</w:t>
      </w:r>
      <w:r w:rsidR="006D7688" w:rsidRPr="00B32124">
        <w:rPr>
          <w:rFonts w:ascii="Times New Roman" w:hAnsi="Times New Roman" w:cs="Times New Roman"/>
          <w:sz w:val="24"/>
          <w:szCs w:val="24"/>
          <w:shd w:val="clear" w:color="auto" w:fill="FFFFFF"/>
          <w:lang w:val="id-ID"/>
        </w:rPr>
        <w:fldChar w:fldCharType="end"/>
      </w:r>
      <w:r w:rsidRPr="00B32124">
        <w:rPr>
          <w:rFonts w:ascii="Times New Roman" w:hAnsi="Times New Roman" w:cs="Times New Roman"/>
          <w:sz w:val="24"/>
          <w:szCs w:val="24"/>
          <w:shd w:val="clear" w:color="auto" w:fill="FFFFFF"/>
          <w:lang w:val="id-ID"/>
        </w:rPr>
        <w:t xml:space="preserve">. </w:t>
      </w:r>
      <w:r w:rsidR="00BD00A6" w:rsidRPr="00B32124">
        <w:rPr>
          <w:rFonts w:ascii="Times New Roman" w:hAnsi="Times New Roman" w:cs="Times New Roman"/>
          <w:sz w:val="24"/>
          <w:szCs w:val="24"/>
          <w:shd w:val="clear" w:color="auto" w:fill="FFFFFF"/>
          <w:lang w:val="id-ID"/>
        </w:rPr>
        <w:t>Hal ini didukung oleh penelitian yang dilakukan oleh</w:t>
      </w:r>
      <w:r w:rsidRPr="00B32124">
        <w:rPr>
          <w:rFonts w:ascii="Times New Roman" w:hAnsi="Times New Roman" w:cs="Times New Roman"/>
          <w:sz w:val="24"/>
          <w:szCs w:val="24"/>
          <w:shd w:val="clear" w:color="auto" w:fill="FFFFFF"/>
          <w:lang w:val="id-ID"/>
        </w:rPr>
        <w:t xml:space="preserve"> </w:t>
      </w:r>
      <w:r w:rsidR="00645E65" w:rsidRPr="00B32124">
        <w:rPr>
          <w:rFonts w:ascii="Times New Roman" w:hAnsi="Times New Roman" w:cs="Times New Roman"/>
          <w:sz w:val="24"/>
          <w:szCs w:val="24"/>
          <w:shd w:val="clear" w:color="auto" w:fill="FFFFFF"/>
          <w:lang w:val="id-ID"/>
        </w:rPr>
        <w:fldChar w:fldCharType="begin" w:fldLock="1"/>
      </w:r>
      <w:r w:rsidR="001F6988" w:rsidRPr="00B32124">
        <w:rPr>
          <w:rFonts w:ascii="Times New Roman" w:hAnsi="Times New Roman" w:cs="Times New Roman"/>
          <w:sz w:val="24"/>
          <w:szCs w:val="24"/>
          <w:shd w:val="clear" w:color="auto" w:fill="FFFFFF"/>
          <w:lang w:val="id-ID"/>
        </w:rPr>
        <w:instrText>ADDIN CSL_CITATION {"citationItems":[{"id":"ITEM-1","itemData":{"DOI":"10.5267/j.ijdns.2022.8.001","ISSN":"25618156","abstract":"This study aims to explain the effect of service quality on satisfaction, service quality on trust, service quality on loyalty, satisfaction on loyalty and trust on loyalty. The population in this study are all consumers who have made transactions at an Indonesian marketplace, Shopee.co.id. The number of respondents used as a sample is 300 respondents. The results showed a significant influence between variables in the four interaction effects, namely service quality on satisfaction, service quality on trust, satisfaction with loyalty, and trust in loyalty. Meanwhile the insignificant effect was service quality on loyalty, the results of the total effect calculation also showed that Trust is a mediating variable between service quality and loyalty. marketing stimuli that can be carried out include maintaining cash on delivery services to increase customer trust, optimizing customer satisfaction through service improvement, providing more organized information so that consumers are easier and more comfortable in transacting, providing a 'tracking order' stage for customers, so that customers can monitor the progress of product orders. For further research, it is hoped that it can develop more variables under study and make comparisons of other e-commerce both in Indonesia and internationally.","author":[{"dropping-particle":"","family":"Pasaribu","given":"Fajar","non-dropping-particle":"","parse-names":false,"suffix":""},{"dropping-particle":"","family":"Sari","given":"Warsani Purnama","non-dropping-particle":"","parse-names":false,"suffix":""},{"dropping-particle":"","family":"Ni Bulan","given":"Tapi Rondang","non-dropping-particle":"","parse-names":false,"suffix":""},{"dropping-particle":"","family":"Astuty","given":"Widia","non-dropping-particle":"","parse-names":false,"suffix":""}],"container-title":"International Journal of Data and Network Science","id":"ITEM-1","issue":"4","issued":{"date-parts":[["2022"]]},"page":"1077-1084","title":"The effect of e-commerce service quality on customer satisfaction, trust and loyalty","type":"article-journal","volume":"6"},"uris":["http://www.mendeley.com/documents/?uuid=260dfc0d-5a5f-4c98-991e-decdea7bb55f"]},{"id":"ITEM-2","itemData":{"DOI":"10.3390/app14135763","ISSN":"20763417","abstract":"This study explores the intricate relationships between perceived value, customer satisfaction, trust, and loyalty in the context of the dynamic online entertainment platform industry. As the entertainment landscape has evolved from traditional formats to digital and interactive experiences, businesses face intense competition and the need to innovate to attract and retain users. This study introduces a comprehensive research model that defines perceived value in three dimensions: utilitarian, hedonic, and social. It also investigates the roles of customer satisfaction and trust as mediators in the connection between perceived value and loyalty. A survey of entertainment platform users reveals that enhancing utilitarian and hedonic values can increase customer satisfaction and that all three perceived value dimensions positively influence trust. Customer satisfaction partially mediates the relationship between utilitarian value and loyalty and fully mediates the relationship between hedonic value and loyalty; however, trust does not act as a mediator in this context. The theoretical implications enhance our understanding of these relationships while the managerial implications provide actionable insights for businesses seeking to refine their customer-focused approaches in the competitive online entertainment landscape.","author":[{"dropping-particle":"","family":"Yum","given":"Kyeongmin","non-dropping-particle":"","parse-names":false,"suffix":""},{"dropping-particle":"","family":"Kim","given":"Jongnam","non-dropping-particle":"","parse-names":false,"suffix":""}],"container-title":"Applied Sciences (Switzerland)","id":"ITEM-2","issue":"13","issued":{"date-parts":[["2024"]]},"title":"The influence of perceived value, customer satisfaction, and trust on loyalty in entertainment platforms","type":"article-journal","volume":"14"},"uris":["http://www.mendeley.com/documents/?uuid=38082e90-60b3-40e0-9dd5-66803adb59ac"]},{"id":"ITEM-3","itemData":{"DOI":"10.1108/IJQRM-11-2020-0374","ISSN":"0265671X","abstract":"Purpose: The present study seeks to identify the salient mobile shopping (m-shopping) service quality dimensions as perceived by mobile shoppers (m-shoppers) and examines the linkages between the derived m-shopping service quality dimensions, customer trust and customer loyalty. Design/methodology/approach: The research instrument is developed based upon the mostly validated measures of prior studies. A pretest of the questionnaire is conducted to assess the content validity of the measurement scales. An online survey is used to collect the required data. We employ structural equation modeling (SEM) to analyze data collected from 286 m-shoppers. Findings: We identify five key m-shopping service quality dimensions: responsiveness, personalization, ease of use, aesthetics and perceived risk based on an extensive review of relevant literature. The SEM results show that all the five m-shopping service quality dimensions significantly impact, directly and/or indirectly, customer loyalty. Moreover, the results show that trust plays a partial mediating role in the effects of responsiveness and personalization on loyalty; a full mediating role in the effects of aesthetics and perceived risk on loyalty and no mediating role in the effect of ease of use on loyalty. Practical implications: Mobile retailers (m-retailers) can use the quality measurement tool developed in this study to detect service quality weaknesses and strengths. Based on their quality assessment, m-retailers can effectively allocate corporate resources to the important service quality attributes uncovered by this study, thereby improving their overall service quality performance and in turn expanding their loyal customer base. Originality/value: Prior studies have demonstrated that service quality and customer trust play a pivotal role in enhancing customer loyalty in both offline and online settings. Unfortunately, no research has empirically examined the relationships between service quality dimensions, trust and loyalty in the context of m-shopping. Therefore, a major contribution of this study is to address this research gap and add knowledge to the limited body of post-adoption m-shopping research.","author":[{"dropping-particle":"","family":"Zhang","given":"Ruoqing","non-dropping-particle":"","parse-names":false,"suffix":""},{"dropping-particle":"","family":"Jun","given":"Minjoon","non-dropping-particle":"","parse-names":false,"suffix":""},{"dropping-particle":"","family":"Palacios","given":"Sergio","non-dropping-particle":"","parse-names":false,"suffix":""}],"container-title":"International Journal of Quality and Reliability Management","id":"ITEM-3","issue":"1","issued":{"date-parts":[["2023"]]},"page":"169-191","title":"M-shopping service quality dimensions and their effects on customer trust and loyalty: An empirical study","type":"article-journal","volume":"40"},"uris":["http://www.mendeley.com/documents/?uuid=40400dd5-e839-4022-8d73-c1f040963467"]}],"mendeley":{"formattedCitation":"(Pasaribu et al., 2022; Yum &amp; Kim, 2024; Zhang et al., 2023)","manualFormatting":"Pasaribu et al. (2022), Yum &amp; Kim, (2024) dan Zhang et al. (2023) ","plainTextFormattedCitation":"(Pasaribu et al., 2022; Yum &amp; Kim, 2024; Zhang et al., 2023)","previouslyFormattedCitation":"(Pasaribu et al., 2022; Yum &amp; Kim, 2024; Zhang et al., 2023)"},"properties":{"noteIndex":0},"schema":"https://github.com/citation-style-language/schema/raw/master/csl-citation.json"}</w:instrText>
      </w:r>
      <w:r w:rsidR="00645E65" w:rsidRPr="00B32124">
        <w:rPr>
          <w:rFonts w:ascii="Times New Roman" w:hAnsi="Times New Roman" w:cs="Times New Roman"/>
          <w:sz w:val="24"/>
          <w:szCs w:val="24"/>
          <w:shd w:val="clear" w:color="auto" w:fill="FFFFFF"/>
          <w:lang w:val="id-ID"/>
        </w:rPr>
        <w:fldChar w:fldCharType="separate"/>
      </w:r>
      <w:r w:rsidR="00645E65" w:rsidRPr="00B32124">
        <w:rPr>
          <w:rFonts w:ascii="Times New Roman" w:hAnsi="Times New Roman" w:cs="Times New Roman"/>
          <w:noProof/>
          <w:sz w:val="24"/>
          <w:szCs w:val="24"/>
          <w:shd w:val="clear" w:color="auto" w:fill="FFFFFF"/>
          <w:lang w:val="id-ID"/>
        </w:rPr>
        <w:t xml:space="preserve">Pasaribu </w:t>
      </w:r>
      <w:r w:rsidR="00645E65" w:rsidRPr="00B32124">
        <w:rPr>
          <w:rFonts w:ascii="Times New Roman" w:hAnsi="Times New Roman" w:cs="Times New Roman"/>
          <w:i/>
          <w:iCs/>
          <w:noProof/>
          <w:sz w:val="24"/>
          <w:szCs w:val="24"/>
          <w:shd w:val="clear" w:color="auto" w:fill="FFFFFF"/>
          <w:lang w:val="id-ID"/>
        </w:rPr>
        <w:t>et al</w:t>
      </w:r>
      <w:r w:rsidR="00645E65" w:rsidRPr="00B32124">
        <w:rPr>
          <w:rFonts w:ascii="Times New Roman" w:hAnsi="Times New Roman" w:cs="Times New Roman"/>
          <w:noProof/>
          <w:sz w:val="24"/>
          <w:szCs w:val="24"/>
          <w:shd w:val="clear" w:color="auto" w:fill="FFFFFF"/>
          <w:lang w:val="id-ID"/>
        </w:rPr>
        <w:t xml:space="preserve">. </w:t>
      </w:r>
      <w:r w:rsidR="00103C7D" w:rsidRPr="00B32124">
        <w:rPr>
          <w:rFonts w:ascii="Times New Roman" w:hAnsi="Times New Roman" w:cs="Times New Roman"/>
          <w:noProof/>
          <w:sz w:val="24"/>
          <w:szCs w:val="24"/>
          <w:shd w:val="clear" w:color="auto" w:fill="FFFFFF"/>
          <w:lang w:val="id-ID"/>
        </w:rPr>
        <w:t>(</w:t>
      </w:r>
      <w:r w:rsidR="00645E65" w:rsidRPr="00B32124">
        <w:rPr>
          <w:rFonts w:ascii="Times New Roman" w:hAnsi="Times New Roman" w:cs="Times New Roman"/>
          <w:noProof/>
          <w:sz w:val="24"/>
          <w:szCs w:val="24"/>
          <w:shd w:val="clear" w:color="auto" w:fill="FFFFFF"/>
          <w:lang w:val="id-ID"/>
        </w:rPr>
        <w:t>2022</w:t>
      </w:r>
      <w:r w:rsidR="00103C7D" w:rsidRPr="00B32124">
        <w:rPr>
          <w:rFonts w:ascii="Times New Roman" w:hAnsi="Times New Roman" w:cs="Times New Roman"/>
          <w:noProof/>
          <w:sz w:val="24"/>
          <w:szCs w:val="24"/>
          <w:shd w:val="clear" w:color="auto" w:fill="FFFFFF"/>
          <w:lang w:val="id-ID"/>
        </w:rPr>
        <w:t>)</w:t>
      </w:r>
      <w:r w:rsidR="00BD00A6" w:rsidRPr="00B32124">
        <w:rPr>
          <w:rFonts w:ascii="Times New Roman" w:hAnsi="Times New Roman" w:cs="Times New Roman"/>
          <w:noProof/>
          <w:sz w:val="24"/>
          <w:szCs w:val="24"/>
          <w:shd w:val="clear" w:color="auto" w:fill="FFFFFF"/>
          <w:lang w:val="id-ID"/>
        </w:rPr>
        <w:t>,</w:t>
      </w:r>
      <w:r w:rsidR="00645E65" w:rsidRPr="00B32124">
        <w:rPr>
          <w:rFonts w:ascii="Times New Roman" w:hAnsi="Times New Roman" w:cs="Times New Roman"/>
          <w:noProof/>
          <w:sz w:val="24"/>
          <w:szCs w:val="24"/>
          <w:shd w:val="clear" w:color="auto" w:fill="FFFFFF"/>
          <w:lang w:val="id-ID"/>
        </w:rPr>
        <w:t xml:space="preserve"> Yum &amp; Kim, </w:t>
      </w:r>
      <w:r w:rsidR="00103C7D" w:rsidRPr="00B32124">
        <w:rPr>
          <w:rFonts w:ascii="Times New Roman" w:hAnsi="Times New Roman" w:cs="Times New Roman"/>
          <w:noProof/>
          <w:sz w:val="24"/>
          <w:szCs w:val="24"/>
          <w:shd w:val="clear" w:color="auto" w:fill="FFFFFF"/>
          <w:lang w:val="id-ID"/>
        </w:rPr>
        <w:t>(</w:t>
      </w:r>
      <w:r w:rsidR="00645E65" w:rsidRPr="00B32124">
        <w:rPr>
          <w:rFonts w:ascii="Times New Roman" w:hAnsi="Times New Roman" w:cs="Times New Roman"/>
          <w:noProof/>
          <w:sz w:val="24"/>
          <w:szCs w:val="24"/>
          <w:shd w:val="clear" w:color="auto" w:fill="FFFFFF"/>
          <w:lang w:val="id-ID"/>
        </w:rPr>
        <w:t>2024</w:t>
      </w:r>
      <w:r w:rsidR="00103C7D" w:rsidRPr="00B32124">
        <w:rPr>
          <w:rFonts w:ascii="Times New Roman" w:hAnsi="Times New Roman" w:cs="Times New Roman"/>
          <w:noProof/>
          <w:sz w:val="24"/>
          <w:szCs w:val="24"/>
          <w:shd w:val="clear" w:color="auto" w:fill="FFFFFF"/>
          <w:lang w:val="id-ID"/>
        </w:rPr>
        <w:t>)</w:t>
      </w:r>
      <w:r w:rsidR="00BD00A6" w:rsidRPr="00B32124">
        <w:rPr>
          <w:rFonts w:ascii="Times New Roman" w:hAnsi="Times New Roman" w:cs="Times New Roman"/>
          <w:noProof/>
          <w:sz w:val="24"/>
          <w:szCs w:val="24"/>
          <w:shd w:val="clear" w:color="auto" w:fill="FFFFFF"/>
          <w:lang w:val="id-ID"/>
        </w:rPr>
        <w:t xml:space="preserve"> </w:t>
      </w:r>
      <w:r w:rsidR="00103C7D" w:rsidRPr="00B32124">
        <w:rPr>
          <w:rFonts w:ascii="Times New Roman" w:hAnsi="Times New Roman" w:cs="Times New Roman"/>
          <w:noProof/>
          <w:sz w:val="24"/>
          <w:szCs w:val="24"/>
          <w:shd w:val="clear" w:color="auto" w:fill="FFFFFF"/>
          <w:lang w:val="id-ID"/>
        </w:rPr>
        <w:t>dan</w:t>
      </w:r>
      <w:r w:rsidR="00645E65" w:rsidRPr="00B32124">
        <w:rPr>
          <w:rFonts w:ascii="Times New Roman" w:hAnsi="Times New Roman" w:cs="Times New Roman"/>
          <w:noProof/>
          <w:sz w:val="24"/>
          <w:szCs w:val="24"/>
          <w:shd w:val="clear" w:color="auto" w:fill="FFFFFF"/>
          <w:lang w:val="id-ID"/>
        </w:rPr>
        <w:t xml:space="preserve"> Zhang </w:t>
      </w:r>
      <w:r w:rsidR="00645E65" w:rsidRPr="00B32124">
        <w:rPr>
          <w:rFonts w:ascii="Times New Roman" w:hAnsi="Times New Roman" w:cs="Times New Roman"/>
          <w:i/>
          <w:iCs/>
          <w:noProof/>
          <w:sz w:val="24"/>
          <w:szCs w:val="24"/>
          <w:shd w:val="clear" w:color="auto" w:fill="FFFFFF"/>
          <w:lang w:val="id-ID"/>
        </w:rPr>
        <w:t>et al</w:t>
      </w:r>
      <w:r w:rsidR="00645E65" w:rsidRPr="00B32124">
        <w:rPr>
          <w:rFonts w:ascii="Times New Roman" w:hAnsi="Times New Roman" w:cs="Times New Roman"/>
          <w:noProof/>
          <w:sz w:val="24"/>
          <w:szCs w:val="24"/>
          <w:shd w:val="clear" w:color="auto" w:fill="FFFFFF"/>
          <w:lang w:val="id-ID"/>
        </w:rPr>
        <w:t xml:space="preserve">. </w:t>
      </w:r>
      <w:r w:rsidR="00103C7D" w:rsidRPr="00B32124">
        <w:rPr>
          <w:rFonts w:ascii="Times New Roman" w:hAnsi="Times New Roman" w:cs="Times New Roman"/>
          <w:noProof/>
          <w:sz w:val="24"/>
          <w:szCs w:val="24"/>
          <w:shd w:val="clear" w:color="auto" w:fill="FFFFFF"/>
          <w:lang w:val="id-ID"/>
        </w:rPr>
        <w:t>(</w:t>
      </w:r>
      <w:r w:rsidR="00645E65" w:rsidRPr="00B32124">
        <w:rPr>
          <w:rFonts w:ascii="Times New Roman" w:hAnsi="Times New Roman" w:cs="Times New Roman"/>
          <w:noProof/>
          <w:sz w:val="24"/>
          <w:szCs w:val="24"/>
          <w:shd w:val="clear" w:color="auto" w:fill="FFFFFF"/>
          <w:lang w:val="id-ID"/>
        </w:rPr>
        <w:t>2023</w:t>
      </w:r>
      <w:r w:rsidR="00103C7D" w:rsidRPr="00B32124">
        <w:rPr>
          <w:rFonts w:ascii="Times New Roman" w:hAnsi="Times New Roman" w:cs="Times New Roman"/>
          <w:noProof/>
          <w:sz w:val="24"/>
          <w:szCs w:val="24"/>
          <w:shd w:val="clear" w:color="auto" w:fill="FFFFFF"/>
          <w:lang w:val="id-ID"/>
        </w:rPr>
        <w:t>)</w:t>
      </w:r>
      <w:r w:rsidR="00BD00A6" w:rsidRPr="00B32124">
        <w:rPr>
          <w:rFonts w:ascii="Times New Roman" w:hAnsi="Times New Roman" w:cs="Times New Roman"/>
          <w:noProof/>
          <w:sz w:val="24"/>
          <w:szCs w:val="24"/>
          <w:shd w:val="clear" w:color="auto" w:fill="FFFFFF"/>
          <w:lang w:val="id-ID"/>
        </w:rPr>
        <w:t xml:space="preserve"> </w:t>
      </w:r>
      <w:r w:rsidR="00645E65" w:rsidRPr="00B32124">
        <w:rPr>
          <w:rFonts w:ascii="Times New Roman" w:hAnsi="Times New Roman" w:cs="Times New Roman"/>
          <w:sz w:val="24"/>
          <w:szCs w:val="24"/>
          <w:shd w:val="clear" w:color="auto" w:fill="FFFFFF"/>
          <w:lang w:val="id-ID"/>
        </w:rPr>
        <w:fldChar w:fldCharType="end"/>
      </w:r>
      <w:r w:rsidRPr="00B32124">
        <w:rPr>
          <w:rFonts w:ascii="Times New Roman" w:hAnsi="Times New Roman" w:cs="Times New Roman"/>
          <w:sz w:val="24"/>
          <w:szCs w:val="24"/>
          <w:shd w:val="clear" w:color="auto" w:fill="FFFFFF"/>
          <w:lang w:val="id-ID"/>
        </w:rPr>
        <w:t xml:space="preserve">menunjukan bahwa kepercayaan pelanggan berpengaruh positif terhadap loyalitas pelanggan. </w:t>
      </w:r>
    </w:p>
    <w:p w14:paraId="111F7568" w14:textId="7EE7BFC3" w:rsidR="00F37974" w:rsidRPr="00B32124" w:rsidRDefault="00911F5D" w:rsidP="005C6B9E">
      <w:pPr>
        <w:spacing w:after="0" w:line="240" w:lineRule="auto"/>
        <w:jc w:val="both"/>
        <w:rPr>
          <w:rFonts w:ascii="Times New Roman" w:hAnsi="Times New Roman" w:cs="Times New Roman"/>
          <w:sz w:val="24"/>
          <w:szCs w:val="24"/>
          <w:shd w:val="clear" w:color="auto" w:fill="FFFFFF"/>
          <w:lang w:val="id-ID"/>
        </w:rPr>
      </w:pPr>
      <w:r w:rsidRPr="00B32124">
        <w:rPr>
          <w:rFonts w:ascii="Times New Roman" w:hAnsi="Times New Roman" w:cs="Times New Roman"/>
          <w:sz w:val="24"/>
          <w:szCs w:val="24"/>
          <w:shd w:val="clear" w:color="auto" w:fill="FFFFFF"/>
          <w:lang w:val="id-ID"/>
        </w:rPr>
        <w:t xml:space="preserve">Berdasarkan hasil pernyataan diatas, sehingga hipotesis yang diajukan sebagai berikut: </w:t>
      </w:r>
    </w:p>
    <w:p w14:paraId="3FE9F996" w14:textId="379603E0" w:rsidR="00911F5D" w:rsidRPr="00B32124" w:rsidRDefault="00911F5D" w:rsidP="005C6B9E">
      <w:pPr>
        <w:spacing w:after="0" w:line="240" w:lineRule="auto"/>
        <w:jc w:val="both"/>
        <w:rPr>
          <w:rFonts w:ascii="Times New Roman" w:hAnsi="Times New Roman" w:cs="Times New Roman"/>
          <w:sz w:val="24"/>
          <w:szCs w:val="24"/>
          <w:shd w:val="clear" w:color="auto" w:fill="FFFFFF"/>
          <w:lang w:val="id-ID"/>
        </w:rPr>
      </w:pPr>
      <w:r w:rsidRPr="00B32124">
        <w:rPr>
          <w:rFonts w:ascii="Times New Roman" w:hAnsi="Times New Roman" w:cs="Times New Roman"/>
          <w:sz w:val="24"/>
          <w:szCs w:val="24"/>
          <w:shd w:val="clear" w:color="auto" w:fill="FFFFFF"/>
          <w:lang w:val="id-ID"/>
        </w:rPr>
        <w:t>H4: Kepercayaan Pelanggan berpengaruh positif terhadap Loyalitas Pelanggan</w:t>
      </w:r>
    </w:p>
    <w:p w14:paraId="09BF7B0A" w14:textId="77777777" w:rsidR="00911F5D" w:rsidRPr="00B32124" w:rsidRDefault="00911F5D" w:rsidP="005C6B9E">
      <w:pPr>
        <w:spacing w:after="0" w:line="240" w:lineRule="auto"/>
        <w:jc w:val="both"/>
        <w:rPr>
          <w:rFonts w:ascii="Times New Roman" w:hAnsi="Times New Roman" w:cs="Times New Roman"/>
          <w:b/>
          <w:bCs/>
          <w:sz w:val="24"/>
          <w:szCs w:val="24"/>
          <w:lang w:val="id-ID"/>
        </w:rPr>
      </w:pPr>
    </w:p>
    <w:p w14:paraId="620A4D7F" w14:textId="11F6CCF1" w:rsidR="002915D1" w:rsidRPr="00B32124" w:rsidRDefault="002915D1" w:rsidP="005C6B9E">
      <w:pPr>
        <w:spacing w:after="0" w:line="240" w:lineRule="auto"/>
        <w:jc w:val="both"/>
        <w:rPr>
          <w:rFonts w:ascii="Times New Roman" w:hAnsi="Times New Roman" w:cs="Times New Roman"/>
          <w:b/>
          <w:bCs/>
          <w:sz w:val="24"/>
          <w:szCs w:val="24"/>
          <w:lang w:val="id-ID"/>
        </w:rPr>
      </w:pPr>
      <w:r w:rsidRPr="00B32124">
        <w:rPr>
          <w:rFonts w:ascii="Times New Roman" w:hAnsi="Times New Roman" w:cs="Times New Roman"/>
          <w:b/>
          <w:bCs/>
          <w:sz w:val="24"/>
          <w:szCs w:val="24"/>
          <w:lang w:val="id-ID"/>
        </w:rPr>
        <w:t>Hubungan Kepuasan Pelanggan Dengan Keterlibatan Pelanggan</w:t>
      </w:r>
    </w:p>
    <w:p w14:paraId="3BEBCB60" w14:textId="02ACD5A9" w:rsidR="002915D1" w:rsidRPr="00B32124" w:rsidRDefault="002915D1" w:rsidP="002164D0">
      <w:pPr>
        <w:spacing w:after="0" w:line="240" w:lineRule="auto"/>
        <w:ind w:firstLine="567"/>
        <w:jc w:val="both"/>
        <w:rPr>
          <w:rFonts w:ascii="Times New Roman" w:hAnsi="Times New Roman" w:cs="Times New Roman"/>
          <w:sz w:val="24"/>
          <w:szCs w:val="24"/>
          <w:lang w:val="id-ID"/>
        </w:rPr>
      </w:pPr>
      <w:r w:rsidRPr="00B32124">
        <w:rPr>
          <w:rFonts w:ascii="Times New Roman" w:hAnsi="Times New Roman" w:cs="Times New Roman"/>
          <w:sz w:val="24"/>
          <w:szCs w:val="24"/>
          <w:lang w:val="id-ID"/>
        </w:rPr>
        <w:t xml:space="preserve">Perusahaan perlu memperhatikan kepuasan pelanggan melalui penyediaan layanan yang optimal, yang pada gilirannya mendorong niat pelanggan untuk terlibat dan berinteraksi secara aktif dengan perusahaan </w:t>
      </w:r>
      <w:r w:rsidRPr="00B32124">
        <w:rPr>
          <w:rFonts w:ascii="Times New Roman" w:hAnsi="Times New Roman" w:cs="Times New Roman"/>
          <w:sz w:val="24"/>
          <w:szCs w:val="24"/>
          <w:lang w:val="id-ID"/>
        </w:rPr>
        <w:fldChar w:fldCharType="begin" w:fldLock="1"/>
      </w:r>
      <w:r w:rsidRPr="00B32124">
        <w:rPr>
          <w:rFonts w:ascii="Times New Roman" w:hAnsi="Times New Roman" w:cs="Times New Roman"/>
          <w:sz w:val="24"/>
          <w:szCs w:val="24"/>
          <w:lang w:val="id-ID"/>
        </w:rPr>
        <w:instrText>ADDIN CSL_CITATION {"citationItems":[{"id":"ITEM-1","itemData":{"DOI":"10.1108/JIMA-03-2019-0044","ISSN":"17590841","abstract":"Purpose: The purpose of this study is to investigate the influential factors of customer loyalty to Islamic banks, namely, service quality, customer satisfaction, customer engagement and religiosity. Design/methodology/approach: This study is a survey of 335 Islamic bank customers in West Sumatra, Indonesia. This research deployed purposive sampling and analyzed the data by using covariance-based structural equation modeling. Findings: Service quality has a positive and significant impact on customer satisfaction. Religiosity has a significant and negative moderating impact on the service quality–customer satisfaction relationship. Service quality has no significant influence on customer loyalty. Customer satisfaction is a significant antecedent of customer engagement and loyalty. Finally, customer engagement has a significant and positive effect on customer loyalty. Research limitations/implications: This study is a combination of cross-sectional and a single-country case. Accordingly, the results may not be representative of other countries. Similar studies in longitudinal data collection are conducted in other countries (e.g. ASEAN countries), which would therefore be worthwhile. Some antecedents of customer loyalty have been neglected in this study (e.g. customer value co-creation and customer commitment); hence, the future study may investigate those factors. Practical implications: By considering these Islamic banks’ antecedents, the Islamic banks might enhance their customer loyalty. Also, this study has revealed the moderating role of religiosity in a loyalty relationship. Therefore, it will give insights for the Islamic bank managers in decision-making. Originality/value: This study has revealed the moderating role of religiosity on the link between service quality and customer satisfaction in Islamic banks, which is, to the authors’ knowledge, neglected in the previous studies. The customers with high religiosity will have a higher standard of satisfaction and demand a better service quality than the customers with low religiosity. This study has also examined the relationships between service quality, religiosity, customer satisfaction, customer engagement and loyalty as a whole, which have been limited previously.","author":[{"dropping-particle":"","family":"Abror","given":"Abror","non-dropping-particle":"","parse-names":false,"suffix":""},{"dropping-particle":"","family":"Patrisia","given":"Dina","non-dropping-particle":"","parse-names":false,"suffix":""},{"dropping-particle":"","family":"Engriani","given":"Yunita","non-dropping-particle":"","parse-names":false,"suffix":""},{"dropping-particle":"","family":"Evanita","given":"Susi","non-dropping-particle":"","parse-names":false,"suffix":""},{"dropping-particle":"","family":"Yasri","given":"Yasri","non-dropping-particle":"","parse-names":false,"suffix":""},{"dropping-particle":"","family":"Dastgir","given":"Shabbir","non-dropping-particle":"","parse-names":false,"suffix":""}],"container-title":"Journal of Islamic Marketing","id":"ITEM-1","issue":"6","issued":{"date-parts":[["2019"]]},"page":"1691-1705","title":"Service quality, religiosity, customer satisfaction, customer engagement and Islamic bank’s customer loyalty","type":"article-journal","volume":"11"},"uris":["http://www.mendeley.com/documents/?uuid=05f6893b-f9c2-41d4-ae10-1a1471ea2683"]}],"mendeley":{"formattedCitation":"(Abror et al., 2019)","plainTextFormattedCitation":"(Abror et al., 2019)","previouslyFormattedCitation":"(Abror et al., 2019)"},"properties":{"noteIndex":0},"schema":"https://github.com/citation-style-language/schema/raw/master/csl-citation.json"}</w:instrText>
      </w:r>
      <w:r w:rsidRPr="00B32124">
        <w:rPr>
          <w:rFonts w:ascii="Times New Roman" w:hAnsi="Times New Roman" w:cs="Times New Roman"/>
          <w:sz w:val="24"/>
          <w:szCs w:val="24"/>
          <w:lang w:val="id-ID"/>
        </w:rPr>
        <w:fldChar w:fldCharType="separate"/>
      </w:r>
      <w:r w:rsidRPr="00B32124">
        <w:rPr>
          <w:rFonts w:ascii="Times New Roman" w:hAnsi="Times New Roman" w:cs="Times New Roman"/>
          <w:noProof/>
          <w:sz w:val="24"/>
          <w:szCs w:val="24"/>
          <w:lang w:val="id-ID"/>
        </w:rPr>
        <w:t xml:space="preserve">(Abror </w:t>
      </w:r>
      <w:r w:rsidRPr="00B32124">
        <w:rPr>
          <w:rFonts w:ascii="Times New Roman" w:hAnsi="Times New Roman" w:cs="Times New Roman"/>
          <w:i/>
          <w:iCs/>
          <w:noProof/>
          <w:sz w:val="24"/>
          <w:szCs w:val="24"/>
          <w:lang w:val="id-ID"/>
        </w:rPr>
        <w:t xml:space="preserve">et al., </w:t>
      </w:r>
      <w:r w:rsidRPr="00B32124">
        <w:rPr>
          <w:rFonts w:ascii="Times New Roman" w:hAnsi="Times New Roman" w:cs="Times New Roman"/>
          <w:noProof/>
          <w:sz w:val="24"/>
          <w:szCs w:val="24"/>
          <w:lang w:val="id-ID"/>
        </w:rPr>
        <w:t>2019)</w:t>
      </w:r>
      <w:r w:rsidRPr="00B32124">
        <w:rPr>
          <w:rFonts w:ascii="Times New Roman" w:hAnsi="Times New Roman" w:cs="Times New Roman"/>
          <w:sz w:val="24"/>
          <w:szCs w:val="24"/>
          <w:lang w:val="id-ID"/>
        </w:rPr>
        <w:fldChar w:fldCharType="end"/>
      </w:r>
      <w:r w:rsidRPr="00B32124">
        <w:rPr>
          <w:rFonts w:ascii="Times New Roman" w:hAnsi="Times New Roman" w:cs="Times New Roman"/>
          <w:sz w:val="24"/>
          <w:szCs w:val="24"/>
          <w:lang w:val="id-ID"/>
        </w:rPr>
        <w:t xml:space="preserve">. Kepuasan yang tinggi terhadap layanan pembayaran digital, tercipta dari kemudahan penggunaan, keamanan, dan kecepatan transaksi, secara langsung meningkatkan keterlibatan aktif pelanggan </w:t>
      </w:r>
      <w:r w:rsidRPr="00B32124">
        <w:rPr>
          <w:rFonts w:ascii="Times New Roman" w:hAnsi="Times New Roman" w:cs="Times New Roman"/>
          <w:sz w:val="24"/>
          <w:szCs w:val="24"/>
          <w:lang w:val="id-ID"/>
        </w:rPr>
        <w:fldChar w:fldCharType="begin" w:fldLock="1"/>
      </w:r>
      <w:r w:rsidRPr="00B32124">
        <w:rPr>
          <w:rFonts w:ascii="Times New Roman" w:hAnsi="Times New Roman" w:cs="Times New Roman"/>
          <w:sz w:val="24"/>
          <w:szCs w:val="24"/>
          <w:lang w:val="id-ID"/>
        </w:rPr>
        <w:instrText>ADDIN CSL_CITATION {"citationItems":[{"id":"ITEM-1","itemData":{"DOI":"10.1108/IJBM-11-2022-0498","ISSN":"02652323","abstract":"Purpose: Despite the significance of donations (Sadaqah) via mobile payment in Islamic countries, little is known about the variables influencing continuance intention toward using m-payment for donations (Sadaqah). Based on the stimulus-organism-response (S-O-R) model, this research explores the influence of perceived quality (i.e. system, information, service) as a stimulus on customer satisfaction, engagement and delight as organisms, which then affects continuance intention toward using m-payment for donations (Sadaqah) as a response. Moreover, the study investigates the moderating role of Islamic religiosity. Design/methodology/approach: Using partial least squares structural equation modeling (PLS-SEM), a representative data sample of 419 Egyptian Muslims was analyzed to test hypotheses. Findings: The findings revealed that all perceived quality constructs significantly positively affect customers' satisfaction. Customer satisfaction, in turn, positively affects customer engagement and delight. Moreover, customer engagement, delight and Islamic religiosity significantly positively affect continuance intention toward using m-payment for donations (Sadaqah). The findings also revealed that Islamic religiosity moderates the influence of customer engagement and customer delight on continuance intention toward using m-payment for donations (Sadaqah). Originality/value: This is the first study to examine using m-payment for donations (Sadaqah) in an Islamic environment based on the S-O-R model.","author":[{"dropping-particle":"","family":"Elsotouhy","given":"Mohamed M.","non-dropping-particle":"","parse-names":false,"suffix":""},{"dropping-particle":"","family":"Mobarak","given":"Abdelkader M.A.","non-dropping-particle":"","parse-names":false,"suffix":""},{"dropping-particle":"","family":"Dakrory","given":"Mona I.","non-dropping-particle":"","parse-names":false,"suffix":""},{"dropping-particle":"","family":"Ghonim","given":"Mohamed A.","non-dropping-particle":"","parse-names":false,"suffix":""},{"dropping-particle":"","family":"Khashan","given":"Mohamed A.","non-dropping-particle":"","parse-names":false,"suffix":""}],"container-title":"International Journal of Bank Marketing","id":"ITEM-1","issue":"7","issued":{"date-parts":[["2023"]]},"page":"1640-1670","title":"Integrating ISS and SOR models to investigate the determinants of continuance intention toward using m-payment for donations (Sadaqah): the moderating role of Islamic religiosity","type":"article-journal","volume":"41"},"uris":["http://www.mendeley.com/documents/?uuid=fc8f604b-d516-4813-82bf-1c807a72d50e"]}],"mendeley":{"formattedCitation":"(Elsotouhy et al., 2023)","plainTextFormattedCitation":"(Elsotouhy et al., 2023)","previouslyFormattedCitation":"(Elsotouhy et al., 2023)"},"properties":{"noteIndex":0},"schema":"https://github.com/citation-style-language/schema/raw/master/csl-citation.json"}</w:instrText>
      </w:r>
      <w:r w:rsidRPr="00B32124">
        <w:rPr>
          <w:rFonts w:ascii="Times New Roman" w:hAnsi="Times New Roman" w:cs="Times New Roman"/>
          <w:sz w:val="24"/>
          <w:szCs w:val="24"/>
          <w:lang w:val="id-ID"/>
        </w:rPr>
        <w:fldChar w:fldCharType="separate"/>
      </w:r>
      <w:r w:rsidRPr="00B32124">
        <w:rPr>
          <w:rFonts w:ascii="Times New Roman" w:hAnsi="Times New Roman" w:cs="Times New Roman"/>
          <w:noProof/>
          <w:sz w:val="24"/>
          <w:szCs w:val="24"/>
          <w:lang w:val="id-ID"/>
        </w:rPr>
        <w:t xml:space="preserve">(Elsotouhy </w:t>
      </w:r>
      <w:r w:rsidRPr="00B32124">
        <w:rPr>
          <w:rFonts w:ascii="Times New Roman" w:hAnsi="Times New Roman" w:cs="Times New Roman"/>
          <w:i/>
          <w:iCs/>
          <w:noProof/>
          <w:sz w:val="24"/>
          <w:szCs w:val="24"/>
          <w:lang w:val="id-ID"/>
        </w:rPr>
        <w:t>et al.,</w:t>
      </w:r>
      <w:r w:rsidRPr="00B32124">
        <w:rPr>
          <w:rFonts w:ascii="Times New Roman" w:hAnsi="Times New Roman" w:cs="Times New Roman"/>
          <w:noProof/>
          <w:sz w:val="24"/>
          <w:szCs w:val="24"/>
          <w:lang w:val="id-ID"/>
        </w:rPr>
        <w:t xml:space="preserve"> 2023)</w:t>
      </w:r>
      <w:r w:rsidRPr="00B32124">
        <w:rPr>
          <w:rFonts w:ascii="Times New Roman" w:hAnsi="Times New Roman" w:cs="Times New Roman"/>
          <w:sz w:val="24"/>
          <w:szCs w:val="24"/>
          <w:lang w:val="id-ID"/>
        </w:rPr>
        <w:fldChar w:fldCharType="end"/>
      </w:r>
      <w:r w:rsidRPr="00B32124">
        <w:rPr>
          <w:rFonts w:ascii="Times New Roman" w:hAnsi="Times New Roman" w:cs="Times New Roman"/>
          <w:sz w:val="24"/>
          <w:szCs w:val="24"/>
          <w:lang w:val="id-ID"/>
        </w:rPr>
        <w:t xml:space="preserve">. Menurut </w:t>
      </w:r>
      <w:r w:rsidRPr="00B32124">
        <w:rPr>
          <w:rFonts w:ascii="Times New Roman" w:hAnsi="Times New Roman" w:cs="Times New Roman"/>
          <w:sz w:val="24"/>
          <w:szCs w:val="24"/>
          <w:lang w:val="id-ID"/>
        </w:rPr>
        <w:fldChar w:fldCharType="begin" w:fldLock="1"/>
      </w:r>
      <w:r w:rsidRPr="00B32124">
        <w:rPr>
          <w:rFonts w:ascii="Times New Roman" w:hAnsi="Times New Roman" w:cs="Times New Roman"/>
          <w:sz w:val="24"/>
          <w:szCs w:val="24"/>
          <w:lang w:val="id-ID"/>
        </w:rPr>
        <w:instrText>ADDIN CSL_CITATION {"citationItems":[{"id":"ITEM-1","itemData":{"DOI":"10.1057/s41264-022-00160-1","ISSN":"1363-0539","author":[{"dropping-particle":"","family":"Ananda","given":"S.","non-dropping-particle":"","parse-names":false,"suffix":""},{"dropping-particle":"","family":"Kumar","given":"Raghavendra Prasanna","non-dropping-particle":"","parse-names":false,"suffix":""},{"dropping-particle":"","family":"Singh","given":"Dharmendra","non-dropping-particle":"","parse-names":false,"suffix":""}],"container-title":"Journal of Financial Services Marketing","id":"ITEM-1","issue":"3","issued":{"date-parts":[["2023","9","6"]]},"page":"570-584","title":"A mediation analysis of perceived service quality, customer satisfaction and customer engagement in the banking sector","type":"article-journal","volume":"28"},"uris":["http://www.mendeley.com/documents/?uuid=15b69da6-8678-4c56-8f43-692d688b206a"]}],"mendeley":{"formattedCitation":"(Ananda et al., 2023)","manualFormatting":"Ananda et al. (2023)","plainTextFormattedCitation":"(Ananda et al., 2023)","previouslyFormattedCitation":"(Ananda et al., 2023)"},"properties":{"noteIndex":0},"schema":"https://github.com/citation-style-language/schema/raw/master/csl-citation.json"}</w:instrText>
      </w:r>
      <w:r w:rsidRPr="00B32124">
        <w:rPr>
          <w:rFonts w:ascii="Times New Roman" w:hAnsi="Times New Roman" w:cs="Times New Roman"/>
          <w:sz w:val="24"/>
          <w:szCs w:val="24"/>
          <w:lang w:val="id-ID"/>
        </w:rPr>
        <w:fldChar w:fldCharType="separate"/>
      </w:r>
      <w:r w:rsidRPr="00B32124">
        <w:rPr>
          <w:rFonts w:ascii="Times New Roman" w:hAnsi="Times New Roman" w:cs="Times New Roman"/>
          <w:noProof/>
          <w:sz w:val="24"/>
          <w:szCs w:val="24"/>
          <w:lang w:val="id-ID"/>
        </w:rPr>
        <w:t>Ananda</w:t>
      </w:r>
      <w:r w:rsidRPr="00B32124">
        <w:rPr>
          <w:rFonts w:ascii="Times New Roman" w:hAnsi="Times New Roman" w:cs="Times New Roman"/>
          <w:i/>
          <w:iCs/>
          <w:noProof/>
          <w:sz w:val="24"/>
          <w:szCs w:val="24"/>
          <w:lang w:val="id-ID"/>
        </w:rPr>
        <w:t xml:space="preserve"> et al. </w:t>
      </w:r>
      <w:r w:rsidRPr="00B32124">
        <w:rPr>
          <w:rFonts w:ascii="Times New Roman" w:hAnsi="Times New Roman" w:cs="Times New Roman"/>
          <w:noProof/>
          <w:sz w:val="24"/>
          <w:szCs w:val="24"/>
          <w:lang w:val="id-ID"/>
        </w:rPr>
        <w:t>(2023)</w:t>
      </w:r>
      <w:r w:rsidRPr="00B32124">
        <w:rPr>
          <w:rFonts w:ascii="Times New Roman" w:hAnsi="Times New Roman" w:cs="Times New Roman"/>
          <w:sz w:val="24"/>
          <w:szCs w:val="24"/>
          <w:lang w:val="id-ID"/>
        </w:rPr>
        <w:fldChar w:fldCharType="end"/>
      </w:r>
      <w:r w:rsidRPr="00B32124">
        <w:rPr>
          <w:rFonts w:ascii="Times New Roman" w:hAnsi="Times New Roman" w:cs="Times New Roman"/>
          <w:sz w:val="24"/>
          <w:szCs w:val="24"/>
          <w:lang w:val="id-ID"/>
        </w:rPr>
        <w:t xml:space="preserve"> bahwa kepuasan pelanggan berpengaruh positif terhadap keterlibatan pelanggan, kepuasan yang dirasakan konsumen pada suatu produk atau merek akan mempengaruhi seberapa besar keterlibatan mereka dengan merek atau produk tersebut. Hal ini didukung oleh penelitian</w:t>
      </w:r>
      <w:r w:rsidR="001F6988" w:rsidRPr="00B32124">
        <w:rPr>
          <w:rFonts w:ascii="Times New Roman" w:hAnsi="Times New Roman" w:cs="Times New Roman"/>
          <w:sz w:val="24"/>
          <w:szCs w:val="24"/>
          <w:lang w:val="id-ID"/>
        </w:rPr>
        <w:t xml:space="preserve"> </w:t>
      </w:r>
      <w:r w:rsidR="001F6988" w:rsidRPr="00B32124">
        <w:rPr>
          <w:rFonts w:ascii="Times New Roman" w:hAnsi="Times New Roman" w:cs="Times New Roman"/>
          <w:sz w:val="24"/>
          <w:szCs w:val="24"/>
          <w:lang w:val="id-ID"/>
        </w:rPr>
        <w:fldChar w:fldCharType="begin" w:fldLock="1"/>
      </w:r>
      <w:r w:rsidR="001F6988" w:rsidRPr="00B32124">
        <w:rPr>
          <w:rFonts w:ascii="Times New Roman" w:hAnsi="Times New Roman" w:cs="Times New Roman"/>
          <w:sz w:val="24"/>
          <w:szCs w:val="24"/>
          <w:lang w:val="id-ID"/>
        </w:rPr>
        <w:instrText>ADDIN CSL_CITATION {"citationItems":[{"id":"ITEM-1","itemData":{"DOI":"10.1080/23311975.2022.2028331","ISSN":"23311975","abstract":"The purpose of this quantitative-deductive paper is to explore the link amongst customer satisfaction and engagement on social media on repurchase intention in the hospitality industry. The study was conducted on social media because, it is the fastest growing media in history. Data was collected from hotels in the three major business hub cities (Accra, Tamale and Kumasi) in Ghana. A total of 504 valid responses were obtained from respondents in the selected cities. SmartPLS software was used to analyze the data using (PLS-SEM) method. The results show that customer satisfaction has a positive and significant relationship on the dimensions of customer engagement. The three dimensions of customer engagement (contribution, consumption and creation) were found to significantly influence repurchase intention. Finally, two dimensions of engagement (contribution and consumption) were found to mediate the relationship between customer satisfactions and repurchase intention. The study is among the few to combine the COBRA model and Social Exchange Theory to assess the nexus between customers’ engagement in an online environment and its linkages with satisfaction and repurchase intentions. Marketers should consider creating posts with photos, videos, and animation that consumers find entertaining and enjoyable, as this stimulates their desire to consume, contribute, and create content on social media pages for hotel brands.","author":[{"dropping-particle":"","family":"Majeed","given":"Mohammed","non-dropping-particle":"","parse-names":false,"suffix":""},{"dropping-particle":"","family":"Asare","given":"Charles","non-dropping-particle":"","parse-names":false,"suffix":""},{"dropping-particle":"","family":"Fatawu","given":"Alhassan","non-dropping-particle":"","parse-names":false,"suffix":""},{"dropping-particle":"","family":"Abubakari","given":"Aidatu","non-dropping-particle":"","parse-names":false,"suffix":""}],"container-title":"Cogent Business and Management","id":"ITEM-1","issue":"1","issued":{"date-parts":[["2022"]]},"publisher":"Cogent","title":"An analysis of the effects of customer satisfaction and engagement on social media on repurchase intention in the hospitality industry","type":"article-journal","volume":"9"},"uris":["http://www.mendeley.com/documents/?uuid=a6a4f67d-c289-481b-b4b9-9fd396e9048c"]},{"id":"ITEM-2","itemData":{"DOI":"10.1108/SJME-07-2019-0042","ISSN":"24449709","abstract":"Purpose: This study aims to determine the main antecedents of customer engagement (market orientation, satisfaction, emotions and self-brand connection) and the relationship between customer engagement and customer loyalty in the retail-banking context. Design/methodology/approach: A theoretical model of effects is tested using dyadic methodology, based on 225 dyads (bank branch manager–average of five branch customers). The authors use structural equation modelling (EQS 6.1) to test the relationships. Findings: The results reveal a strong relationship between customer engagement and customer loyalty. Satisfaction is the main antecedent of customer engagement. Self-brand connection and emotions during the service also have a significant influence. Finally, branch market orientation has a positive influence on satisfaction and emotions. Research limitations/implications: The first concerns the transversal data used. Geographical context is the second limitation. Third, the study sample only included customers with experience of the financial services of a specific bank (online customers are not included). Finally, the dyads are based on the opinion of the branch manager, on one hand, and an average of five customers per branch, on the other. Practical implications: The combination of the branding strategy at the corporate level and the relationship marketing strategy at branch office level creates a situation in which customer engagement and customer loyalty can thrive. The communication campaigns designed to promote the brand image and associate brand values with the personality of the banks’ current and potential customers help to create an emotional bond that represents a switching cost for the customer. The moments of truth in branch offices are crucial aspects in the retail bank strategy. Originality/value: First, from the conceptual perspective, it establishes a direct relationship between customer engagement and customer loyalty. Second, it empirically tested Pansari and Kumar’s (2017) customer engagement framework, which establishes customer satisfaction and customer emotions as the antecedents of customer engagement. Third, the study took an innovative step in establishing two levels of customer emotions in the retail bank context: emotions generated by corporate branding and emotions that arise during the experience of purchase and consuming. Fourth, the study shows that the market orientation adopted not at the macro corporate level but at the…","author":[{"dropping-particle":"","family":"Monferrer","given":"Diego","non-dropping-particle":"","parse-names":false,"suffix":""},{"dropping-particle":"","family":"Moliner","given":"Miguel Angel","non-dropping-particle":"","parse-names":false,"suffix":""},{"dropping-particle":"","family":"Estrada","given":"Marta","non-dropping-particle":"","parse-names":false,"suffix":""}],"container-title":"Spanish Journal of Marketing - ESIC","id":"ITEM-2","issue":"3","issued":{"date-parts":[["2019"]]},"page":"461-484","title":"Increasing customer loyalty through customer engagement in the retail banking industry","type":"article-journal","volume":"23"},"uris":["http://www.mendeley.com/documents/?uuid=e76e78f3-59c0-4160-b9c5-bc795daa5f76"]}],"mendeley":{"formattedCitation":"(Majeed et al., 2022; Monferrer et al., 2019)","manualFormatting":"Majeed et al. (2022) dan Monferrer et al. (2019)","plainTextFormattedCitation":"(Majeed et al., 2022; Monferrer et al., 2019)","previouslyFormattedCitation":"(Majeed et al., 2022; Monferrer et al., 2019)"},"properties":{"noteIndex":0},"schema":"https://github.com/citation-style-language/schema/raw/master/csl-citation.json"}</w:instrText>
      </w:r>
      <w:r w:rsidR="001F6988" w:rsidRPr="00B32124">
        <w:rPr>
          <w:rFonts w:ascii="Times New Roman" w:hAnsi="Times New Roman" w:cs="Times New Roman"/>
          <w:sz w:val="24"/>
          <w:szCs w:val="24"/>
          <w:lang w:val="id-ID"/>
        </w:rPr>
        <w:fldChar w:fldCharType="separate"/>
      </w:r>
      <w:r w:rsidR="001F6988" w:rsidRPr="00B32124">
        <w:rPr>
          <w:rFonts w:ascii="Times New Roman" w:hAnsi="Times New Roman" w:cs="Times New Roman"/>
          <w:noProof/>
          <w:sz w:val="24"/>
          <w:szCs w:val="24"/>
          <w:lang w:val="id-ID"/>
        </w:rPr>
        <w:t xml:space="preserve">Majeed </w:t>
      </w:r>
      <w:r w:rsidR="001F6988" w:rsidRPr="00B32124">
        <w:rPr>
          <w:rFonts w:ascii="Times New Roman" w:hAnsi="Times New Roman" w:cs="Times New Roman"/>
          <w:i/>
          <w:iCs/>
          <w:noProof/>
          <w:sz w:val="24"/>
          <w:szCs w:val="24"/>
          <w:lang w:val="id-ID"/>
        </w:rPr>
        <w:t>et al</w:t>
      </w:r>
      <w:r w:rsidR="001F6988" w:rsidRPr="00B32124">
        <w:rPr>
          <w:rFonts w:ascii="Times New Roman" w:hAnsi="Times New Roman" w:cs="Times New Roman"/>
          <w:noProof/>
          <w:sz w:val="24"/>
          <w:szCs w:val="24"/>
          <w:lang w:val="id-ID"/>
        </w:rPr>
        <w:t xml:space="preserve">. (2022) dan Monferrer </w:t>
      </w:r>
      <w:r w:rsidR="001F6988" w:rsidRPr="00B32124">
        <w:rPr>
          <w:rFonts w:ascii="Times New Roman" w:hAnsi="Times New Roman" w:cs="Times New Roman"/>
          <w:i/>
          <w:iCs/>
          <w:noProof/>
          <w:sz w:val="24"/>
          <w:szCs w:val="24"/>
          <w:lang w:val="id-ID"/>
        </w:rPr>
        <w:t>et al</w:t>
      </w:r>
      <w:r w:rsidR="001F6988" w:rsidRPr="00B32124">
        <w:rPr>
          <w:rFonts w:ascii="Times New Roman" w:hAnsi="Times New Roman" w:cs="Times New Roman"/>
          <w:noProof/>
          <w:sz w:val="24"/>
          <w:szCs w:val="24"/>
          <w:lang w:val="id-ID"/>
        </w:rPr>
        <w:t>. (2019)</w:t>
      </w:r>
      <w:r w:rsidR="001F6988" w:rsidRPr="00B32124">
        <w:rPr>
          <w:rFonts w:ascii="Times New Roman" w:hAnsi="Times New Roman" w:cs="Times New Roman"/>
          <w:sz w:val="24"/>
          <w:szCs w:val="24"/>
          <w:lang w:val="id-ID"/>
        </w:rPr>
        <w:fldChar w:fldCharType="end"/>
      </w:r>
      <w:r w:rsidRPr="00B32124">
        <w:rPr>
          <w:rFonts w:ascii="Times New Roman" w:hAnsi="Times New Roman" w:cs="Times New Roman"/>
          <w:sz w:val="24"/>
          <w:szCs w:val="24"/>
          <w:lang w:val="id-ID"/>
        </w:rPr>
        <w:t xml:space="preserve"> menunjukan kepuasan pelanggan berpengaruh positif terhadap keterlibatan pelanggan.</w:t>
      </w:r>
    </w:p>
    <w:p w14:paraId="11746165" w14:textId="77777777" w:rsidR="0069791A" w:rsidRPr="00B32124" w:rsidRDefault="0069791A" w:rsidP="005C6B9E">
      <w:pPr>
        <w:spacing w:after="0" w:line="240" w:lineRule="auto"/>
        <w:jc w:val="both"/>
        <w:rPr>
          <w:rFonts w:ascii="Times New Roman" w:hAnsi="Times New Roman" w:cs="Times New Roman"/>
          <w:sz w:val="24"/>
          <w:szCs w:val="24"/>
          <w:lang w:val="id-ID"/>
        </w:rPr>
      </w:pPr>
      <w:r w:rsidRPr="00B32124">
        <w:rPr>
          <w:rFonts w:ascii="Times New Roman" w:hAnsi="Times New Roman" w:cs="Times New Roman"/>
          <w:sz w:val="24"/>
          <w:szCs w:val="24"/>
          <w:lang w:val="id-ID"/>
        </w:rPr>
        <w:t>Berdasarkan hasil pernyataan diatas, sehingga hipotesis yang diajukan sebagai berikut:</w:t>
      </w:r>
    </w:p>
    <w:p w14:paraId="38C9157E" w14:textId="0CCC3AC2" w:rsidR="0069791A" w:rsidRPr="00B32124" w:rsidRDefault="0069791A" w:rsidP="005C6B9E">
      <w:pPr>
        <w:spacing w:after="0" w:line="240" w:lineRule="auto"/>
        <w:jc w:val="both"/>
        <w:rPr>
          <w:rFonts w:ascii="Times New Roman" w:hAnsi="Times New Roman" w:cs="Times New Roman"/>
          <w:sz w:val="24"/>
          <w:szCs w:val="24"/>
          <w:lang w:val="id-ID"/>
        </w:rPr>
      </w:pPr>
      <w:r w:rsidRPr="00B32124">
        <w:rPr>
          <w:rFonts w:ascii="Times New Roman" w:hAnsi="Times New Roman" w:cs="Times New Roman"/>
          <w:sz w:val="24"/>
          <w:szCs w:val="24"/>
          <w:lang w:val="id-ID"/>
        </w:rPr>
        <w:t>H5</w:t>
      </w:r>
      <w:r w:rsidRPr="00B32124">
        <w:rPr>
          <w:rFonts w:ascii="Times New Roman" w:hAnsi="Times New Roman" w:cs="Times New Roman"/>
          <w:b/>
          <w:bCs/>
          <w:sz w:val="24"/>
          <w:szCs w:val="24"/>
          <w:lang w:val="id-ID"/>
        </w:rPr>
        <w:t xml:space="preserve">: </w:t>
      </w:r>
      <w:r w:rsidRPr="00B32124">
        <w:rPr>
          <w:rFonts w:ascii="Times New Roman" w:hAnsi="Times New Roman" w:cs="Times New Roman"/>
          <w:sz w:val="24"/>
          <w:szCs w:val="24"/>
          <w:lang w:val="id-ID"/>
        </w:rPr>
        <w:t>Kepuasan pelanggan berpengaruh positif terhadap Keterlibatan pelanggan.</w:t>
      </w:r>
    </w:p>
    <w:p w14:paraId="19A5100E" w14:textId="77777777" w:rsidR="0069791A" w:rsidRDefault="0069791A" w:rsidP="005C6B9E">
      <w:pPr>
        <w:spacing w:after="0" w:line="240" w:lineRule="auto"/>
        <w:jc w:val="both"/>
        <w:rPr>
          <w:rFonts w:ascii="Times New Roman" w:hAnsi="Times New Roman" w:cs="Times New Roman"/>
          <w:sz w:val="24"/>
          <w:szCs w:val="24"/>
          <w:lang w:val="id-ID"/>
        </w:rPr>
      </w:pPr>
    </w:p>
    <w:p w14:paraId="10DDF7E9" w14:textId="77777777" w:rsidR="0039298A" w:rsidRDefault="0039298A" w:rsidP="005C6B9E">
      <w:pPr>
        <w:spacing w:after="0" w:line="240" w:lineRule="auto"/>
        <w:jc w:val="both"/>
        <w:rPr>
          <w:rFonts w:ascii="Times New Roman" w:hAnsi="Times New Roman" w:cs="Times New Roman"/>
          <w:sz w:val="24"/>
          <w:szCs w:val="24"/>
          <w:lang w:val="id-ID"/>
        </w:rPr>
      </w:pPr>
    </w:p>
    <w:p w14:paraId="758A73E0" w14:textId="77777777" w:rsidR="0039298A" w:rsidRPr="00B32124" w:rsidRDefault="0039298A" w:rsidP="005C6B9E">
      <w:pPr>
        <w:spacing w:after="0" w:line="240" w:lineRule="auto"/>
        <w:jc w:val="both"/>
        <w:rPr>
          <w:rFonts w:ascii="Times New Roman" w:hAnsi="Times New Roman" w:cs="Times New Roman"/>
          <w:sz w:val="24"/>
          <w:szCs w:val="24"/>
          <w:lang w:val="id-ID"/>
        </w:rPr>
      </w:pPr>
    </w:p>
    <w:p w14:paraId="63850F67" w14:textId="77777777" w:rsidR="004C168A" w:rsidRDefault="0069791A" w:rsidP="005C6B9E">
      <w:pPr>
        <w:spacing w:after="0" w:line="240" w:lineRule="auto"/>
        <w:jc w:val="both"/>
        <w:rPr>
          <w:rFonts w:ascii="Times New Roman" w:hAnsi="Times New Roman" w:cs="Times New Roman"/>
          <w:b/>
          <w:bCs/>
          <w:sz w:val="24"/>
          <w:szCs w:val="24"/>
          <w:lang w:val="id-ID"/>
        </w:rPr>
      </w:pPr>
      <w:bookmarkStart w:id="4" w:name="_Toc192237449"/>
      <w:bookmarkStart w:id="5" w:name="_Toc204583699"/>
      <w:bookmarkStart w:id="6" w:name="_Toc204583821"/>
      <w:bookmarkStart w:id="7" w:name="_Toc204584405"/>
      <w:bookmarkStart w:id="8" w:name="_Toc204584897"/>
      <w:r w:rsidRPr="0069791A">
        <w:rPr>
          <w:rFonts w:ascii="Times New Roman" w:hAnsi="Times New Roman" w:cs="Times New Roman"/>
          <w:b/>
          <w:bCs/>
          <w:sz w:val="24"/>
          <w:szCs w:val="24"/>
          <w:lang w:val="id-ID"/>
        </w:rPr>
        <w:lastRenderedPageBreak/>
        <w:t>Hubungan Kepuasan Pelanggan Dengan Loyalitas Pelanggan</w:t>
      </w:r>
      <w:bookmarkEnd w:id="4"/>
      <w:bookmarkEnd w:id="5"/>
      <w:bookmarkEnd w:id="6"/>
      <w:bookmarkEnd w:id="7"/>
      <w:bookmarkEnd w:id="8"/>
    </w:p>
    <w:p w14:paraId="15DC1133" w14:textId="2B66D693" w:rsidR="0069791A" w:rsidRPr="004C168A" w:rsidRDefault="0069791A" w:rsidP="00147519">
      <w:pPr>
        <w:spacing w:after="0" w:line="240" w:lineRule="auto"/>
        <w:ind w:firstLine="567"/>
        <w:jc w:val="both"/>
        <w:rPr>
          <w:rFonts w:ascii="Times New Roman" w:hAnsi="Times New Roman" w:cs="Times New Roman"/>
          <w:b/>
          <w:bCs/>
          <w:sz w:val="24"/>
          <w:szCs w:val="24"/>
          <w:lang w:val="id-ID"/>
        </w:rPr>
      </w:pPr>
      <w:r w:rsidRPr="00B32124">
        <w:rPr>
          <w:rFonts w:ascii="Times New Roman" w:eastAsia="Times New Roman" w:hAnsi="Times New Roman" w:cs="Times New Roman"/>
          <w:sz w:val="24"/>
          <w:szCs w:val="24"/>
          <w:shd w:val="clear" w:color="auto" w:fill="FFFFFF"/>
          <w:lang w:val="id-ID"/>
        </w:rPr>
        <w:t xml:space="preserve">Kepuasan muncul ketika seorang merasakan pemenuhan yang menyenangkan dari konsumsi suatu produk atau jasa </w:t>
      </w:r>
      <w:r w:rsidRPr="00B32124">
        <w:rPr>
          <w:rFonts w:ascii="Times New Roman" w:eastAsia="Times New Roman" w:hAnsi="Times New Roman" w:cs="Times New Roman"/>
          <w:sz w:val="24"/>
          <w:szCs w:val="24"/>
          <w:shd w:val="clear" w:color="auto" w:fill="FFFFFF"/>
          <w:lang w:val="id-ID"/>
        </w:rPr>
        <w:fldChar w:fldCharType="begin" w:fldLock="1"/>
      </w:r>
      <w:r w:rsidRPr="00B32124">
        <w:rPr>
          <w:rFonts w:ascii="Times New Roman" w:eastAsia="Times New Roman" w:hAnsi="Times New Roman" w:cs="Times New Roman"/>
          <w:sz w:val="24"/>
          <w:szCs w:val="24"/>
          <w:shd w:val="clear" w:color="auto" w:fill="FFFFFF"/>
          <w:lang w:val="id-ID"/>
        </w:rPr>
        <w:instrText>ADDIN CSL_CITATION {"citationItems":[{"id":"ITEM-1","itemData":{"DOI":"10.1108/BFJ-10-2021-1169","ISSN":"0007070X","abstract":"Purpose: The main purpose of this study is to explore how online food delivery (OFD) service quality influences customer satisfaction and customer loyalty. Design/methodology/approach: A total of 307 useable data collected from existing users of OFD services in Malaysia are used to verify the proposed hypotheses through partial least squares structural equation modelling (PLS-SEM). Necessary condition analysis (NCA) is also conducted to identify the necessary conditions for customer satisfaction and customer loyalty. Findings: The PLS results show that five dimensions of OFD service quality, including assurance, maintenance of meal quality and hygiene, reliability, security and system operation, are significant to customer satisfaction. Traceability is found to have no significant influence on customer satisfaction. Furthermore, customer satisfaction is a significant predictor of customer loyalty. The NCA results show that all dimensions of OFD service quality are necessary conditions for customer satisfaction and customer satisfaction is a necessary condition for customer loyalty. Originality/value: Past studies have mainly utilised the sufficiency logic to understand customer satisfaction and customer loyalty in the context of the OFD. This study is the first to perform NCA that relies on necessity logic to identify necessary conditions for customer satisfaction and customer loyalty.","author":[{"dropping-particle":"","family":"Koay","given":"Kian Yeik","non-dropping-particle":"","parse-names":false,"suffix":""},{"dropping-particle":"","family":"Cheah","given":"Chee Wei","non-dropping-particle":"","parse-names":false,"suffix":""},{"dropping-particle":"","family":"Chang","given":"Yi Xuan","non-dropping-particle":"","parse-names":false,"suffix":""}],"container-title":"British Food Journal","id":"ITEM-1","issue":"12","issued":{"date-parts":[["2022"]]},"page":"4516-4532","title":"A model of online food delivery service quality, customer satisfaction and customer loyalty: A combination of PLS-SEM and NCA approaches","type":"article-journal","volume":"124"},"uris":["http://www.mendeley.com/documents/?uuid=4e1000eb-faa4-4837-adaf-d3fe27086757"]}],"mendeley":{"formattedCitation":"(Koay et al., 2022)","plainTextFormattedCitation":"(Koay et al., 2022)","previouslyFormattedCitation":"(Koay et al., 2022)"},"properties":{"noteIndex":0},"schema":"https://github.com/citation-style-language/schema/raw/master/csl-citation.json"}</w:instrText>
      </w:r>
      <w:r w:rsidRPr="00B32124">
        <w:rPr>
          <w:rFonts w:ascii="Times New Roman" w:eastAsia="Times New Roman" w:hAnsi="Times New Roman" w:cs="Times New Roman"/>
          <w:sz w:val="24"/>
          <w:szCs w:val="24"/>
          <w:shd w:val="clear" w:color="auto" w:fill="FFFFFF"/>
          <w:lang w:val="id-ID"/>
        </w:rPr>
        <w:fldChar w:fldCharType="separate"/>
      </w:r>
      <w:r w:rsidRPr="00B32124">
        <w:rPr>
          <w:rFonts w:ascii="Times New Roman" w:eastAsia="Times New Roman" w:hAnsi="Times New Roman" w:cs="Times New Roman"/>
          <w:noProof/>
          <w:sz w:val="24"/>
          <w:szCs w:val="24"/>
          <w:shd w:val="clear" w:color="auto" w:fill="FFFFFF"/>
          <w:lang w:val="id-ID"/>
        </w:rPr>
        <w:t xml:space="preserve">(Koay </w:t>
      </w:r>
      <w:r w:rsidRPr="00B32124">
        <w:rPr>
          <w:rFonts w:ascii="Times New Roman" w:eastAsia="Times New Roman" w:hAnsi="Times New Roman" w:cs="Times New Roman"/>
          <w:i/>
          <w:iCs/>
          <w:noProof/>
          <w:sz w:val="24"/>
          <w:szCs w:val="24"/>
          <w:shd w:val="clear" w:color="auto" w:fill="FFFFFF"/>
          <w:lang w:val="id-ID"/>
        </w:rPr>
        <w:t>et al.,</w:t>
      </w:r>
      <w:r w:rsidRPr="00B32124">
        <w:rPr>
          <w:rFonts w:ascii="Times New Roman" w:eastAsia="Times New Roman" w:hAnsi="Times New Roman" w:cs="Times New Roman"/>
          <w:noProof/>
          <w:sz w:val="24"/>
          <w:szCs w:val="24"/>
          <w:shd w:val="clear" w:color="auto" w:fill="FFFFFF"/>
          <w:lang w:val="id-ID"/>
        </w:rPr>
        <w:t xml:space="preserve"> 2022)</w:t>
      </w:r>
      <w:r w:rsidRPr="00B32124">
        <w:rPr>
          <w:rFonts w:ascii="Times New Roman" w:eastAsia="Times New Roman" w:hAnsi="Times New Roman" w:cs="Times New Roman"/>
          <w:sz w:val="24"/>
          <w:szCs w:val="24"/>
          <w:shd w:val="clear" w:color="auto" w:fill="FFFFFF"/>
          <w:lang w:val="id-ID"/>
        </w:rPr>
        <w:fldChar w:fldCharType="end"/>
      </w:r>
      <w:r w:rsidRPr="00B32124">
        <w:rPr>
          <w:rFonts w:ascii="Times New Roman" w:eastAsia="Times New Roman" w:hAnsi="Times New Roman" w:cs="Times New Roman"/>
          <w:sz w:val="24"/>
          <w:szCs w:val="24"/>
          <w:shd w:val="clear" w:color="auto" w:fill="FFFFFF"/>
          <w:lang w:val="id-ID"/>
        </w:rPr>
        <w:t>.</w:t>
      </w:r>
      <w:r w:rsidRPr="00B32124">
        <w:rPr>
          <w:rFonts w:ascii="Times New Roman" w:hAnsi="Times New Roman" w:cs="Times New Roman"/>
          <w:sz w:val="24"/>
          <w:szCs w:val="24"/>
          <w:lang w:val="id-ID"/>
        </w:rPr>
        <w:t xml:space="preserve"> </w:t>
      </w:r>
      <w:r w:rsidRPr="00B32124">
        <w:rPr>
          <w:rFonts w:ascii="Times New Roman" w:eastAsia="Times New Roman" w:hAnsi="Times New Roman" w:cs="Times New Roman"/>
          <w:sz w:val="24"/>
          <w:szCs w:val="24"/>
          <w:shd w:val="clear" w:color="auto" w:fill="FFFFFF"/>
          <w:lang w:val="id-ID"/>
        </w:rPr>
        <w:t xml:space="preserve">Kepuasan yang dirasakan oleh pelanggan mendorong mereka untuk tetap memilih produk maupun layanan yang sama, bahkan ketika ada penawaran menarik dari perusahaan lain </w:t>
      </w:r>
      <w:r w:rsidRPr="00B32124">
        <w:rPr>
          <w:rFonts w:ascii="Times New Roman" w:eastAsia="Times New Roman" w:hAnsi="Times New Roman" w:cs="Times New Roman"/>
          <w:sz w:val="24"/>
          <w:szCs w:val="24"/>
          <w:shd w:val="clear" w:color="auto" w:fill="FFFFFF"/>
          <w:lang w:val="id-ID"/>
        </w:rPr>
        <w:fldChar w:fldCharType="begin" w:fldLock="1"/>
      </w:r>
      <w:r w:rsidRPr="00B32124">
        <w:rPr>
          <w:rFonts w:ascii="Times New Roman" w:eastAsia="Times New Roman" w:hAnsi="Times New Roman" w:cs="Times New Roman"/>
          <w:sz w:val="24"/>
          <w:szCs w:val="24"/>
          <w:shd w:val="clear" w:color="auto" w:fill="FFFFFF"/>
          <w:lang w:val="id-ID"/>
        </w:rPr>
        <w:instrText>ADDIN CSL_CITATION {"citationItems":[{"id":"ITEM-1","itemData":{"abstract":"The aim of this research is to examine the effect of the customer loyalty program on customer satisfaction and its impact on customer loyalty. This program is developed by the company in order to increase customer satisfaction. Optimal customer satisfaction will be able to create customer loyalty. For a company, customer loyalty will guarantee the company’s income to be constantly optimal. The research is conducted using the survey method involving 110 customers and 100 feasible data used. The sampling technique used is judgment sampling and data collected through the questionnaire. It uses SEM in examining hypotheses assisted by software AMOS version 20.0. Member card significantly affects customer satisfaction, while discount promo has no significant effect on customer satisfaction and it also doesn’t affect customer loyalty. Member cards and discount promo have a direct effect on customer loyalty. In general, it can be understood that the customer loyalty program applied by Alfamart either member card or discount promo affects customer satisfaction and has an impact on customer loyalty. This research gives input to retail business managers in managing customer satisfaction through the proper development of customer loyalty programs. ©","author":[{"dropping-particle":"","family":"Khairawati","given":"Salihah","non-dropping-particle":"","parse-names":false,"suffix":""}],"container-title":"International Journal of Research in Business and Social Science","id":"ITEM-1","issue":"1","issued":{"date-parts":[["2020"]]},"page":"15-23","title":"Effect of customer loyalty program on customer satisfaction and its impact on customer loyalty","type":"article-journal","volume":"9"},"uris":["http://www.mendeley.com/documents/?uuid=28d95f6f-60b2-48c2-91b7-424f4a0ba7a1"]}],"mendeley":{"formattedCitation":"(Khairawati, 2020)","plainTextFormattedCitation":"(Khairawati, 2020)","previouslyFormattedCitation":"(Khairawati, 2020)"},"properties":{"noteIndex":0},"schema":"https://github.com/citation-style-language/schema/raw/master/csl-citation.json"}</w:instrText>
      </w:r>
      <w:r w:rsidRPr="00B32124">
        <w:rPr>
          <w:rFonts w:ascii="Times New Roman" w:eastAsia="Times New Roman" w:hAnsi="Times New Roman" w:cs="Times New Roman"/>
          <w:sz w:val="24"/>
          <w:szCs w:val="24"/>
          <w:shd w:val="clear" w:color="auto" w:fill="FFFFFF"/>
          <w:lang w:val="id-ID"/>
        </w:rPr>
        <w:fldChar w:fldCharType="separate"/>
      </w:r>
      <w:r w:rsidRPr="00B32124">
        <w:rPr>
          <w:rFonts w:ascii="Times New Roman" w:eastAsia="Times New Roman" w:hAnsi="Times New Roman" w:cs="Times New Roman"/>
          <w:noProof/>
          <w:sz w:val="24"/>
          <w:szCs w:val="24"/>
          <w:shd w:val="clear" w:color="auto" w:fill="FFFFFF"/>
          <w:lang w:val="id-ID"/>
        </w:rPr>
        <w:t>(Khairawati, 2020)</w:t>
      </w:r>
      <w:r w:rsidRPr="00B32124">
        <w:rPr>
          <w:rFonts w:ascii="Times New Roman" w:eastAsia="Times New Roman" w:hAnsi="Times New Roman" w:cs="Times New Roman"/>
          <w:sz w:val="24"/>
          <w:szCs w:val="24"/>
          <w:shd w:val="clear" w:color="auto" w:fill="FFFFFF"/>
          <w:lang w:val="id-ID"/>
        </w:rPr>
        <w:fldChar w:fldCharType="end"/>
      </w:r>
      <w:r w:rsidRPr="00B32124">
        <w:rPr>
          <w:rFonts w:ascii="Times New Roman" w:eastAsia="Times New Roman" w:hAnsi="Times New Roman" w:cs="Times New Roman"/>
          <w:sz w:val="24"/>
          <w:szCs w:val="24"/>
          <w:shd w:val="clear" w:color="auto" w:fill="FFFFFF"/>
          <w:lang w:val="id-ID"/>
        </w:rPr>
        <w:t xml:space="preserve">. Kepuasan pelanggan yang tinggi memperkuat loyalitas pelanggan, mendorong pembelian berulang, dan merekomendasikannya kepada orang lain </w:t>
      </w:r>
      <w:r w:rsidRPr="00B32124">
        <w:rPr>
          <w:rFonts w:ascii="Times New Roman" w:eastAsia="Times New Roman" w:hAnsi="Times New Roman" w:cs="Times New Roman"/>
          <w:sz w:val="24"/>
          <w:szCs w:val="24"/>
          <w:shd w:val="clear" w:color="auto" w:fill="FFFFFF"/>
          <w:lang w:val="id-ID"/>
        </w:rPr>
        <w:fldChar w:fldCharType="begin" w:fldLock="1"/>
      </w:r>
      <w:r w:rsidRPr="00B32124">
        <w:rPr>
          <w:rFonts w:ascii="Times New Roman" w:eastAsia="Times New Roman" w:hAnsi="Times New Roman" w:cs="Times New Roman"/>
          <w:sz w:val="24"/>
          <w:szCs w:val="24"/>
          <w:shd w:val="clear" w:color="auto" w:fill="FFFFFF"/>
          <w:lang w:val="id-ID"/>
        </w:rPr>
        <w:instrText>ADDIN CSL_CITATION {"citationItems":[{"id":"ITEM-1","itemData":{"DOI":"10.3390/su151411214","ISSN":"20711050","abstract":"In today’s emerging and competitive mobile social media market, companies continuously endeavor to improve service quality and customer satisfaction in order to gain a competitive advantage and ensure long-term sustainability. The objective of this study is to identify the relationship between service quality, customer satisfaction, and customer loyalty in mobile social media. Moreover, this study examines the role of customer satisfaction as a mediator. The proposed research model consists of four dimensions of mobile service quality (usefulness, convenience, design, and security/privacy) as well as customer satisfaction and customer loyalty. The survey used the self-administrated method. A total of 256 responses were used in the data analysis. We estimated the hypothesized relationships of the research model using a structural equation modeling technique. The results are as follows: first, usefulness, convenience, design, and security/privacy significantly and positively affect customer satisfaction. Second, customer satisfaction has a significant and positive impact on customer loyalty. Third, customer satisfaction mediates the relationship between service quality and customer loyalty; in particular, convenience, design, and security/privacy are completely mediated while usefulness is partially mediated. These results can serve as a valuable reference for mobile social media providers to manage services and improve service quality and customer satisfaction.","author":[{"dropping-particle":"","family":"Yum","given":"Kyeongmin","non-dropping-particle":"","parse-names":false,"suffix":""},{"dropping-particle":"","family":"Yoo","given":"Byungjoon","non-dropping-particle":"","parse-names":false,"suffix":""}],"container-title":"Sustainability (Switzerland)","id":"ITEM-1","issue":"14","issued":{"date-parts":[["2023"]]},"title":"The impact of service quality on customer loyalty through customer satisfaction in mobile social media","type":"article-journal","volume":"15"},"uris":["http://www.mendeley.com/documents/?uuid=43142539-9b24-4f86-973f-283fde333a6c"]}],"mendeley":{"formattedCitation":"(Yum &amp; Yoo, 2023)","plainTextFormattedCitation":"(Yum &amp; Yoo, 2023)","previouslyFormattedCitation":"(Yum &amp; Yoo, 2023)"},"properties":{"noteIndex":0},"schema":"https://github.com/citation-style-language/schema/raw/master/csl-citation.json"}</w:instrText>
      </w:r>
      <w:r w:rsidRPr="00B32124">
        <w:rPr>
          <w:rFonts w:ascii="Times New Roman" w:eastAsia="Times New Roman" w:hAnsi="Times New Roman" w:cs="Times New Roman"/>
          <w:sz w:val="24"/>
          <w:szCs w:val="24"/>
          <w:shd w:val="clear" w:color="auto" w:fill="FFFFFF"/>
          <w:lang w:val="id-ID"/>
        </w:rPr>
        <w:fldChar w:fldCharType="separate"/>
      </w:r>
      <w:r w:rsidRPr="00B32124">
        <w:rPr>
          <w:rFonts w:ascii="Times New Roman" w:eastAsia="Times New Roman" w:hAnsi="Times New Roman" w:cs="Times New Roman"/>
          <w:noProof/>
          <w:sz w:val="24"/>
          <w:szCs w:val="24"/>
          <w:shd w:val="clear" w:color="auto" w:fill="FFFFFF"/>
          <w:lang w:val="id-ID"/>
        </w:rPr>
        <w:t>(Yum &amp; Yoo, 2023)</w:t>
      </w:r>
      <w:r w:rsidRPr="00B32124">
        <w:rPr>
          <w:rFonts w:ascii="Times New Roman" w:eastAsia="Times New Roman" w:hAnsi="Times New Roman" w:cs="Times New Roman"/>
          <w:sz w:val="24"/>
          <w:szCs w:val="24"/>
          <w:shd w:val="clear" w:color="auto" w:fill="FFFFFF"/>
          <w:lang w:val="id-ID"/>
        </w:rPr>
        <w:fldChar w:fldCharType="end"/>
      </w:r>
      <w:r w:rsidRPr="00B32124">
        <w:rPr>
          <w:rFonts w:ascii="Times New Roman" w:eastAsia="Times New Roman" w:hAnsi="Times New Roman" w:cs="Times New Roman"/>
          <w:sz w:val="24"/>
          <w:szCs w:val="24"/>
          <w:shd w:val="clear" w:color="auto" w:fill="FFFFFF"/>
          <w:lang w:val="id-ID"/>
        </w:rPr>
        <w:t>. Dalam penelitian</w:t>
      </w:r>
      <w:r w:rsidR="001F6988" w:rsidRPr="00B32124">
        <w:rPr>
          <w:rFonts w:ascii="Times New Roman" w:eastAsia="Times New Roman" w:hAnsi="Times New Roman" w:cs="Times New Roman"/>
          <w:sz w:val="24"/>
          <w:szCs w:val="24"/>
          <w:shd w:val="clear" w:color="auto" w:fill="FFFFFF"/>
          <w:lang w:val="id-ID"/>
        </w:rPr>
        <w:t xml:space="preserve"> </w:t>
      </w:r>
      <w:r w:rsidR="001F6988" w:rsidRPr="00B32124">
        <w:rPr>
          <w:rFonts w:ascii="Times New Roman" w:eastAsia="Times New Roman" w:hAnsi="Times New Roman" w:cs="Times New Roman"/>
          <w:sz w:val="24"/>
          <w:szCs w:val="24"/>
          <w:shd w:val="clear" w:color="auto" w:fill="FFFFFF"/>
          <w:lang w:val="id-ID"/>
        </w:rPr>
        <w:fldChar w:fldCharType="begin" w:fldLock="1"/>
      </w:r>
      <w:r w:rsidR="009A66FD">
        <w:rPr>
          <w:rFonts w:ascii="Times New Roman" w:eastAsia="Times New Roman" w:hAnsi="Times New Roman" w:cs="Times New Roman"/>
          <w:sz w:val="24"/>
          <w:szCs w:val="24"/>
          <w:shd w:val="clear" w:color="auto" w:fill="FFFFFF"/>
          <w:lang w:val="id-ID"/>
        </w:rPr>
        <w:instrText>ADDIN CSL_CITATION {"citationItems":[{"id":"ITEM-1","itemData":{"DOI":"10.5267/j.ijdns.2022.8.001","ISSN":"25618156","abstract":"This study aims to explain the effect of service quality on satisfaction, service quality on trust, service quality on loyalty, satisfaction on loyalty and trust on loyalty. The population in this study are all consumers who have made transactions at an Indonesian marketplace, Shopee.co.id. The number of respondents used as a sample is 300 respondents. The results showed a significant influence between variables in the four interaction effects, namely service quality on satisfaction, service quality on trust, satisfaction with loyalty, and trust in loyalty. Meanwhile the insignificant effect was service quality on loyalty, the results of the total effect calculation also showed that Trust is a mediating variable between service quality and loyalty. marketing stimuli that can be carried out include maintaining cash on delivery services to increase customer trust, optimizing customer satisfaction through service improvement, providing more organized information so that consumers are easier and more comfortable in transacting, providing a 'tracking order' stage for customers, so that customers can monitor the progress of product orders. For further research, it is hoped that it can develop more variables under study and make comparisons of other e-commerce both in Indonesia and internationally.","author":[{"dropping-particle":"","family":"Pasaribu","given":"Fajar","non-dropping-particle":"","parse-names":false,"suffix":""},{"dropping-particle":"","family":"Sari","given":"Warsani Purnama","non-dropping-particle":"","parse-names":false,"suffix":""},{"dropping-particle":"","family":"Ni Bulan","given":"Tapi Rondang","non-dropping-particle":"","parse-names":false,"suffix":""},{"dropping-particle":"","family":"Astuty","given":"Widia","non-dropping-particle":"","parse-names":false,"suffix":""}],"container-title":"International Journal of Data and Network Science","id":"ITEM-1","issue":"4","issued":{"date-parts":[["2022"]]},"page":"1077-1084","title":"The effect of e-commerce service quality on customer satisfaction, trust and loyalty","type":"article-journal","volume":"6"},"uris":["http://www.mendeley.com/documents/?uuid=260dfc0d-5a5f-4c98-991e-decdea7bb55f"]},{"id":"ITEM-2","itemData":{"DOI":"10.18280/ijsdp.180733","ISSN":"1743761X","abstract":"The primary goal of this study is to experimentally examine the mediating role of customer trust in the impact of sustainable brand equity on customer satisfaction and customer loyalty. We employed a quantitative methodology and designed a survey questionnaire to measure sustainable brand equity. The survey was administered to 220 construction material retailers in Jakarta, Indonesia. Our investigation focuses on how antecedents of sustainable brand equity influence customer perceptions of satisfaction and loyalty in the retail trade for building materials. We used structural equation modeling (SEM) in AMOS version 26 for the analysis. Our findings demonstrate that antecedents of sustainable brand equity (such as brand awareness, brand identification, physical quality, staff behavior, lifestyle congruence, and ideal self-congruence) directly and significantly influence customer trust. In turn, customer trust directly and significantly influences customer satisfaction and loyalty. Interestingly, while customer trust does not impact customer loyalty, customer satisfaction does, with a strong influence. Hence, customer loyalty is greatly affected by customer satisfaction. This study's significance lies in demonstrating how the development of sustainable brand equity affects trust, satisfaction, and loyalty among building material retailers. The emergence of customer trust as a mediator between sustainable brand equity, customer satisfaction, and customer loyalty forms the focal point of this study.","author":[{"dropping-particle":"","family":"Dananjoyo","given":"Radyan","non-dropping-particle":"","parse-names":false,"suffix":""},{"dropping-particle":"","family":"Udin","given":"Udin","non-dropping-particle":"","parse-names":false,"suffix":""}],"container-title":"International Journal of Sustainable Development and Planning","id":"ITEM-2","issue":"7","issued":{"date-parts":[["2023"]]},"page":"2281-2291","title":"The effect of sustainable brand equity on customer satisfaction and customer loyalty using customer trust as mediation variable","type":"article-journal","volume":"18"},"uris":["http://www.mendeley.com/documents/?uuid=2936cca8-5a4a-4068-8033-1f4a8dbd56f2"]},{"id":"ITEM-3","itemData":{"DOI":"10.26668/businessreview/2023.v8i4.1286","ISSN":"2525-3654","abstract":"Purpose: This study aims to analyze the effect of service quality on loyalty mediated by customer satisfaction and trust. A total of 215 Islamic bank customers in the study area were sampled accidently. Theoretical framework: Theoretically, this study contributes to the gaps in the literature, especially those related to the effect of SQ on Islamic banking loyalty which is mediated by satisfaction and trust simultaneously in one research title. Practically, encouraging Islamic banking management to design SQ programs that integrate the value of satisfaction and trust in the same cultural background to gain customer support and loyalty Design/methodology/approach: There are four latent variables observed; service quality, satisfaction, trust, and loyalty with the number of indicators respectively six, four, three, and four. Data collection was carried out through interviews using a questionnaire. Data were analyzed using Smart-PLS 3.0. The validity test uses factor loading and AVE ( Average Variance Extracted ), the reliability test uses Composite reliability (CR) and Cronbach's Alpha (CA), the direct effect test uses the path analysis matrix, while the indirect effect test uses the specific indirect effects matrix. Findings: The volume of research has been increasing over the past nineteen years, although there are only a few authors, institutions and reference journals contributing to the topic’s consolidation and the countries conducting the most joint research in co- authoring for the largest volume of publications, authors and impact journals. Research, Practical &amp; Social implications: This study concludes that customer loyalty of Islamic banks in Indonesia can be optimized through service quality which is mediated by customer satisfaction and trust. Originality/value: The results of the analysis show that the factor loading value is&gt; 0.6 and the AVE value is&gt; 0.5 which means that the data is valid. CR and CA values &gt; 0.6 which means the data is reliable. The direct effect test shows that service quality, satisfaction and trust have a positive and significant effect (p-value &lt;0.05) on loyalty. Furthermore, service quality has an indirect effect ( specific indirect effects) on customer loyalty through the mediation of satisfaction and trust.","author":[{"dropping-particle":"","family":"Kadir","given":"Amiruddin","non-dropping-particle":"","parse-names":false,"suffix":""},{"dropping-particle":"","family":"Paly","given":"Muhammad Basir","non-dropping-particle":"","parse-names":false,"suffix":""},{"dropping-particle":"","family":"Abdullah","given":"Muhammad Wahyuddin","non-dropping-particle":"","parse-names":false,"suffix":""}],"container-title":"International Journal of Professional Business Review","id":"ITEM-3","issue":"4","issued":{"date-parts":[["2023","4","27"]]},"page":"e01286","title":"Customer loyalty Islamic banks in Indonesia: Service quality which mediated by satisfaction and customer trust","type":"article-journal","volume":"8"},"uris":["http://www.mendeley.com/documents/?uuid=24b5f80a-337a-48fb-a6a3-2bdd0b4349ad"]}],"mendeley":{"formattedCitation":"(Dananjoyo &amp; Udin, 2023; Kadir et al., 2023; Pasaribu et al., 2022)","manualFormatting":"Dananjoyo &amp; Udin (2023) dan Pasaribu et al. (2022)","plainTextFormattedCitation":"(Dananjoyo &amp; Udin, 2023; Kadir et al., 2023; Pasaribu et al., 2022)","previouslyFormattedCitation":"(Dananjoyo &amp; Udin, 2023; Kadir et al., 2023; Pasaribu et al., 2022)"},"properties":{"noteIndex":0},"schema":"https://github.com/citation-style-language/schema/raw/master/csl-citation.json"}</w:instrText>
      </w:r>
      <w:r w:rsidR="001F6988" w:rsidRPr="00B32124">
        <w:rPr>
          <w:rFonts w:ascii="Times New Roman" w:eastAsia="Times New Roman" w:hAnsi="Times New Roman" w:cs="Times New Roman"/>
          <w:sz w:val="24"/>
          <w:szCs w:val="24"/>
          <w:shd w:val="clear" w:color="auto" w:fill="FFFFFF"/>
          <w:lang w:val="id-ID"/>
        </w:rPr>
        <w:fldChar w:fldCharType="separate"/>
      </w:r>
      <w:r w:rsidR="001F6988" w:rsidRPr="00B32124">
        <w:rPr>
          <w:rFonts w:ascii="Times New Roman" w:eastAsia="Times New Roman" w:hAnsi="Times New Roman" w:cs="Times New Roman"/>
          <w:noProof/>
          <w:sz w:val="24"/>
          <w:szCs w:val="24"/>
          <w:shd w:val="clear" w:color="auto" w:fill="FFFFFF"/>
          <w:lang w:val="id-ID"/>
        </w:rPr>
        <w:t xml:space="preserve">Dananjoyo &amp; Udin (2023) dan Pasaribu </w:t>
      </w:r>
      <w:r w:rsidR="001F6988" w:rsidRPr="00B32124">
        <w:rPr>
          <w:rFonts w:ascii="Times New Roman" w:eastAsia="Times New Roman" w:hAnsi="Times New Roman" w:cs="Times New Roman"/>
          <w:i/>
          <w:iCs/>
          <w:noProof/>
          <w:sz w:val="24"/>
          <w:szCs w:val="24"/>
          <w:shd w:val="clear" w:color="auto" w:fill="FFFFFF"/>
          <w:lang w:val="id-ID"/>
        </w:rPr>
        <w:t>et al</w:t>
      </w:r>
      <w:r w:rsidR="001F6988" w:rsidRPr="00B32124">
        <w:rPr>
          <w:rFonts w:ascii="Times New Roman" w:eastAsia="Times New Roman" w:hAnsi="Times New Roman" w:cs="Times New Roman"/>
          <w:noProof/>
          <w:sz w:val="24"/>
          <w:szCs w:val="24"/>
          <w:shd w:val="clear" w:color="auto" w:fill="FFFFFF"/>
          <w:lang w:val="id-ID"/>
        </w:rPr>
        <w:t>. (2022)</w:t>
      </w:r>
      <w:r w:rsidR="001F6988" w:rsidRPr="00B32124">
        <w:rPr>
          <w:rFonts w:ascii="Times New Roman" w:eastAsia="Times New Roman" w:hAnsi="Times New Roman" w:cs="Times New Roman"/>
          <w:sz w:val="24"/>
          <w:szCs w:val="24"/>
          <w:shd w:val="clear" w:color="auto" w:fill="FFFFFF"/>
          <w:lang w:val="id-ID"/>
        </w:rPr>
        <w:fldChar w:fldCharType="end"/>
      </w:r>
      <w:r w:rsidR="001F6988" w:rsidRPr="00B32124">
        <w:rPr>
          <w:rFonts w:ascii="Times New Roman" w:eastAsia="Times New Roman" w:hAnsi="Times New Roman" w:cs="Times New Roman"/>
          <w:sz w:val="24"/>
          <w:szCs w:val="24"/>
          <w:shd w:val="clear" w:color="auto" w:fill="FFFFFF"/>
          <w:lang w:val="id-ID"/>
        </w:rPr>
        <w:t xml:space="preserve"> </w:t>
      </w:r>
      <w:r w:rsidRPr="00B32124">
        <w:rPr>
          <w:rFonts w:ascii="Times New Roman" w:eastAsia="Times New Roman" w:hAnsi="Times New Roman" w:cs="Times New Roman"/>
          <w:sz w:val="24"/>
          <w:szCs w:val="24"/>
          <w:shd w:val="clear" w:color="auto" w:fill="FFFFFF"/>
          <w:lang w:val="id-ID"/>
        </w:rPr>
        <w:t xml:space="preserve">membuktikan bahwa kepuasan pelanggan berpengaruh positif terhadap loyalitas pelanggan. </w:t>
      </w:r>
    </w:p>
    <w:p w14:paraId="0BCCDA94" w14:textId="77777777" w:rsidR="0069791A" w:rsidRPr="00B32124" w:rsidRDefault="0069791A" w:rsidP="005C6B9E">
      <w:pPr>
        <w:spacing w:after="0" w:line="240" w:lineRule="auto"/>
        <w:jc w:val="both"/>
        <w:rPr>
          <w:rFonts w:ascii="Times New Roman" w:hAnsi="Times New Roman" w:cs="Times New Roman"/>
          <w:sz w:val="24"/>
          <w:szCs w:val="24"/>
          <w:lang w:val="id-ID"/>
        </w:rPr>
      </w:pPr>
      <w:r w:rsidRPr="00B32124">
        <w:rPr>
          <w:rFonts w:ascii="Times New Roman" w:hAnsi="Times New Roman" w:cs="Times New Roman"/>
          <w:sz w:val="24"/>
          <w:szCs w:val="24"/>
          <w:lang w:val="id-ID"/>
        </w:rPr>
        <w:t>Berdasarkan hasil pernyataan diatas, sehingga hipotesis yang diajukan sebagai berikut:</w:t>
      </w:r>
    </w:p>
    <w:p w14:paraId="4CEA096D" w14:textId="6CE0540B" w:rsidR="0069791A" w:rsidRPr="00B32124" w:rsidRDefault="0069791A" w:rsidP="005C6B9E">
      <w:pPr>
        <w:spacing w:after="0" w:line="240" w:lineRule="auto"/>
        <w:jc w:val="both"/>
        <w:rPr>
          <w:rFonts w:ascii="Times New Roman" w:hAnsi="Times New Roman" w:cs="Times New Roman"/>
          <w:sz w:val="24"/>
          <w:szCs w:val="24"/>
          <w:lang w:val="id-ID"/>
        </w:rPr>
      </w:pPr>
      <w:r w:rsidRPr="00B32124">
        <w:rPr>
          <w:rFonts w:ascii="Times New Roman" w:hAnsi="Times New Roman" w:cs="Times New Roman"/>
          <w:sz w:val="24"/>
          <w:szCs w:val="24"/>
          <w:lang w:val="id-ID"/>
        </w:rPr>
        <w:t>H6: Kepuasan Pelanggan berpengaruh positif terhadap Loyalitas Pelanggan</w:t>
      </w:r>
    </w:p>
    <w:p w14:paraId="42B787A8" w14:textId="77777777" w:rsidR="0069791A" w:rsidRPr="00B32124" w:rsidRDefault="0069791A" w:rsidP="005C6B9E">
      <w:pPr>
        <w:spacing w:after="0" w:line="240" w:lineRule="auto"/>
        <w:jc w:val="both"/>
        <w:rPr>
          <w:rFonts w:ascii="Times New Roman" w:hAnsi="Times New Roman" w:cs="Times New Roman"/>
          <w:sz w:val="24"/>
          <w:szCs w:val="24"/>
          <w:lang w:val="id-ID"/>
        </w:rPr>
      </w:pPr>
    </w:p>
    <w:p w14:paraId="62A3B319" w14:textId="307E6966" w:rsidR="0069791A" w:rsidRPr="00B32124" w:rsidRDefault="0069791A" w:rsidP="005C6B9E">
      <w:pPr>
        <w:keepNext/>
        <w:keepLines/>
        <w:spacing w:after="0" w:line="240" w:lineRule="auto"/>
        <w:jc w:val="both"/>
        <w:outlineLvl w:val="1"/>
        <w:rPr>
          <w:rFonts w:ascii="Times New Roman" w:eastAsia="Times New Roman" w:hAnsi="Times New Roman" w:cs="Times New Roman"/>
          <w:b/>
          <w:bCs/>
          <w:sz w:val="24"/>
          <w:szCs w:val="24"/>
          <w:shd w:val="clear" w:color="auto" w:fill="FFFFFF"/>
          <w:lang w:val="id-ID"/>
        </w:rPr>
      </w:pPr>
      <w:bookmarkStart w:id="9" w:name="_Toc192237450"/>
      <w:bookmarkStart w:id="10" w:name="_Toc204583700"/>
      <w:bookmarkStart w:id="11" w:name="_Toc204583822"/>
      <w:bookmarkStart w:id="12" w:name="_Toc204584406"/>
      <w:bookmarkStart w:id="13" w:name="_Toc204584898"/>
      <w:r w:rsidRPr="0069791A">
        <w:rPr>
          <w:rFonts w:ascii="Times New Roman" w:eastAsia="Times New Roman" w:hAnsi="Times New Roman" w:cs="Times New Roman"/>
          <w:b/>
          <w:bCs/>
          <w:sz w:val="24"/>
          <w:szCs w:val="24"/>
          <w:shd w:val="clear" w:color="auto" w:fill="FFFFFF"/>
          <w:lang w:val="id-ID"/>
        </w:rPr>
        <w:t>Hubungan Keterlibatan Pelanggan Dengan Loyalitas Pelanggan</w:t>
      </w:r>
      <w:bookmarkEnd w:id="9"/>
      <w:bookmarkEnd w:id="10"/>
      <w:bookmarkEnd w:id="11"/>
      <w:bookmarkEnd w:id="12"/>
      <w:bookmarkEnd w:id="13"/>
      <w:r w:rsidRPr="0069791A">
        <w:rPr>
          <w:rFonts w:ascii="Times New Roman" w:eastAsia="Times New Roman" w:hAnsi="Times New Roman" w:cs="Times New Roman"/>
          <w:b/>
          <w:bCs/>
          <w:sz w:val="24"/>
          <w:szCs w:val="24"/>
          <w:shd w:val="clear" w:color="auto" w:fill="FFFFFF"/>
          <w:lang w:val="id-ID"/>
        </w:rPr>
        <w:t xml:space="preserve">  </w:t>
      </w:r>
    </w:p>
    <w:p w14:paraId="088196E8" w14:textId="7C55A193" w:rsidR="0069791A" w:rsidRPr="00B32124" w:rsidRDefault="0069791A" w:rsidP="00147519">
      <w:pPr>
        <w:spacing w:after="0" w:line="240" w:lineRule="auto"/>
        <w:ind w:firstLine="567"/>
        <w:jc w:val="both"/>
        <w:rPr>
          <w:rFonts w:ascii="Times New Roman" w:hAnsi="Times New Roman" w:cs="Times New Roman"/>
          <w:sz w:val="24"/>
          <w:szCs w:val="24"/>
          <w:shd w:val="clear" w:color="auto" w:fill="FFFFFF"/>
          <w:lang w:val="id-ID"/>
        </w:rPr>
      </w:pPr>
      <w:r w:rsidRPr="00B32124">
        <w:rPr>
          <w:rFonts w:ascii="Times New Roman" w:hAnsi="Times New Roman" w:cs="Times New Roman"/>
          <w:sz w:val="24"/>
          <w:szCs w:val="24"/>
          <w:shd w:val="clear" w:color="auto" w:fill="FFFFFF"/>
          <w:lang w:val="id-ID"/>
        </w:rPr>
        <w:t xml:space="preserve">Keterlibatan pelanggan, yang </w:t>
      </w:r>
      <w:r w:rsidR="00E16AFF" w:rsidRPr="00B32124">
        <w:rPr>
          <w:rFonts w:ascii="Times New Roman" w:hAnsi="Times New Roman" w:cs="Times New Roman"/>
          <w:sz w:val="24"/>
          <w:szCs w:val="24"/>
          <w:shd w:val="clear" w:color="auto" w:fill="FFFFFF"/>
          <w:lang w:val="id-ID"/>
        </w:rPr>
        <w:t>mencakup</w:t>
      </w:r>
      <w:r w:rsidRPr="00B32124">
        <w:rPr>
          <w:rFonts w:ascii="Times New Roman" w:hAnsi="Times New Roman" w:cs="Times New Roman"/>
          <w:sz w:val="24"/>
          <w:szCs w:val="24"/>
          <w:shd w:val="clear" w:color="auto" w:fill="FFFFFF"/>
          <w:lang w:val="id-ID"/>
        </w:rPr>
        <w:t xml:space="preserve"> rasa kepemilikan serta </w:t>
      </w:r>
      <w:r w:rsidR="00E16AFF" w:rsidRPr="00B32124">
        <w:rPr>
          <w:rFonts w:ascii="Times New Roman" w:hAnsi="Times New Roman" w:cs="Times New Roman"/>
          <w:sz w:val="24"/>
          <w:szCs w:val="24"/>
          <w:shd w:val="clear" w:color="auto" w:fill="FFFFFF"/>
          <w:lang w:val="id-ID"/>
        </w:rPr>
        <w:t>partisipsi aktif</w:t>
      </w:r>
      <w:r w:rsidRPr="00B32124">
        <w:rPr>
          <w:rFonts w:ascii="Times New Roman" w:hAnsi="Times New Roman" w:cs="Times New Roman"/>
          <w:sz w:val="24"/>
          <w:szCs w:val="24"/>
          <w:shd w:val="clear" w:color="auto" w:fill="FFFFFF"/>
          <w:lang w:val="id-ID"/>
        </w:rPr>
        <w:t xml:space="preserve"> </w:t>
      </w:r>
      <w:r w:rsidR="00E16AFF" w:rsidRPr="00B32124">
        <w:rPr>
          <w:rFonts w:ascii="Times New Roman" w:hAnsi="Times New Roman" w:cs="Times New Roman"/>
          <w:sz w:val="24"/>
          <w:szCs w:val="24"/>
          <w:shd w:val="clear" w:color="auto" w:fill="FFFFFF"/>
          <w:lang w:val="id-ID"/>
        </w:rPr>
        <w:t>berperan penting</w:t>
      </w:r>
      <w:r w:rsidRPr="00B32124">
        <w:rPr>
          <w:rFonts w:ascii="Times New Roman" w:hAnsi="Times New Roman" w:cs="Times New Roman"/>
          <w:sz w:val="24"/>
          <w:szCs w:val="24"/>
          <w:shd w:val="clear" w:color="auto" w:fill="FFFFFF"/>
          <w:lang w:val="id-ID"/>
        </w:rPr>
        <w:t xml:space="preserve"> </w:t>
      </w:r>
      <w:r w:rsidR="00E16AFF" w:rsidRPr="00B32124">
        <w:rPr>
          <w:rFonts w:ascii="Times New Roman" w:hAnsi="Times New Roman" w:cs="Times New Roman"/>
          <w:sz w:val="24"/>
          <w:szCs w:val="24"/>
          <w:shd w:val="clear" w:color="auto" w:fill="FFFFFF"/>
          <w:lang w:val="id-ID"/>
        </w:rPr>
        <w:t xml:space="preserve">dalam </w:t>
      </w:r>
      <w:r w:rsidRPr="00B32124">
        <w:rPr>
          <w:rFonts w:ascii="Times New Roman" w:hAnsi="Times New Roman" w:cs="Times New Roman"/>
          <w:sz w:val="24"/>
          <w:szCs w:val="24"/>
          <w:shd w:val="clear" w:color="auto" w:fill="FFFFFF"/>
          <w:lang w:val="id-ID"/>
        </w:rPr>
        <w:t xml:space="preserve">membangun hubungan yang kuat dan mendorong loyalitas pelanggan </w:t>
      </w:r>
      <w:r w:rsidRPr="00B32124">
        <w:rPr>
          <w:rFonts w:ascii="Times New Roman" w:hAnsi="Times New Roman" w:cs="Times New Roman"/>
          <w:sz w:val="24"/>
          <w:szCs w:val="24"/>
          <w:shd w:val="clear" w:color="auto" w:fill="FFFFFF"/>
          <w:lang w:val="id-ID"/>
        </w:rPr>
        <w:fldChar w:fldCharType="begin" w:fldLock="1"/>
      </w:r>
      <w:r w:rsidRPr="00B32124">
        <w:rPr>
          <w:rFonts w:ascii="Times New Roman" w:hAnsi="Times New Roman" w:cs="Times New Roman"/>
          <w:sz w:val="24"/>
          <w:szCs w:val="24"/>
          <w:shd w:val="clear" w:color="auto" w:fill="FFFFFF"/>
          <w:lang w:val="id-ID"/>
        </w:rPr>
        <w:instrText>ADDIN CSL_CITATION {"citationItems":[{"id":"ITEM-1","itemData":{"DOI":"10.1108/JIMA-03-2019-0044","ISSN":"17590841","abstract":"Purpose: The purpose of this study is to investigate the influential factors of customer loyalty to Islamic banks, namely, service quality, customer satisfaction, customer engagement and religiosity. Design/methodology/approach: This study is a survey of 335 Islamic bank customers in West Sumatra, Indonesia. This research deployed purposive sampling and analyzed the data by using covariance-based structural equation modeling. Findings: Service quality has a positive and significant impact on customer satisfaction. Religiosity has a significant and negative moderating impact on the service quality–customer satisfaction relationship. Service quality has no significant influence on customer loyalty. Customer satisfaction is a significant antecedent of customer engagement and loyalty. Finally, customer engagement has a significant and positive effect on customer loyalty. Research limitations/implications: This study is a combination of cross-sectional and a single-country case. Accordingly, the results may not be representative of other countries. Similar studies in longitudinal data collection are conducted in other countries (e.g. ASEAN countries), which would therefore be worthwhile. Some antecedents of customer loyalty have been neglected in this study (e.g. customer value co-creation and customer commitment); hence, the future study may investigate those factors. Practical implications: By considering these Islamic banks’ antecedents, the Islamic banks might enhance their customer loyalty. Also, this study has revealed the moderating role of religiosity in a loyalty relationship. Therefore, it will give insights for the Islamic bank managers in decision-making. Originality/value: This study has revealed the moderating role of religiosity on the link between service quality and customer satisfaction in Islamic banks, which is, to the authors’ knowledge, neglected in the previous studies. The customers with high religiosity will have a higher standard of satisfaction and demand a better service quality than the customers with low religiosity. This study has also examined the relationships between service quality, religiosity, customer satisfaction, customer engagement and loyalty as a whole, which have been limited previously.","author":[{"dropping-particle":"","family":"Abror","given":"Abror","non-dropping-particle":"","parse-names":false,"suffix":""},{"dropping-particle":"","family":"Patrisia","given":"Dina","non-dropping-particle":"","parse-names":false,"suffix":""},{"dropping-particle":"","family":"Engriani","given":"Yunita","non-dropping-particle":"","parse-names":false,"suffix":""},{"dropping-particle":"","family":"Evanita","given":"Susi","non-dropping-particle":"","parse-names":false,"suffix":""},{"dropping-particle":"","family":"Yasri","given":"Yasri","non-dropping-particle":"","parse-names":false,"suffix":""},{"dropping-particle":"","family":"Dastgir","given":"Shabbir","non-dropping-particle":"","parse-names":false,"suffix":""}],"container-title":"Journal of Islamic Marketing","id":"ITEM-1","issue":"6","issued":{"date-parts":[["2019"]]},"page":"1691-1705","title":"Service quality, religiosity, customer satisfaction, customer engagement and Islamic bank’s customer loyalty","type":"article-journal","volume":"11"},"uris":["http://www.mendeley.com/documents/?uuid=05f6893b-f9c2-41d4-ae10-1a1471ea2683"]}],"mendeley":{"formattedCitation":"(Abror et al., 2019)","plainTextFormattedCitation":"(Abror et al., 2019)","previouslyFormattedCitation":"(Abror et al., 2019)"},"properties":{"noteIndex":0},"schema":"https://github.com/citation-style-language/schema/raw/master/csl-citation.json"}</w:instrText>
      </w:r>
      <w:r w:rsidRPr="00B32124">
        <w:rPr>
          <w:rFonts w:ascii="Times New Roman" w:hAnsi="Times New Roman" w:cs="Times New Roman"/>
          <w:sz w:val="24"/>
          <w:szCs w:val="24"/>
          <w:shd w:val="clear" w:color="auto" w:fill="FFFFFF"/>
          <w:lang w:val="id-ID"/>
        </w:rPr>
        <w:fldChar w:fldCharType="separate"/>
      </w:r>
      <w:r w:rsidRPr="00B32124">
        <w:rPr>
          <w:rFonts w:ascii="Times New Roman" w:hAnsi="Times New Roman" w:cs="Times New Roman"/>
          <w:noProof/>
          <w:sz w:val="24"/>
          <w:szCs w:val="24"/>
          <w:shd w:val="clear" w:color="auto" w:fill="FFFFFF"/>
          <w:lang w:val="id-ID"/>
        </w:rPr>
        <w:t xml:space="preserve">(Abror </w:t>
      </w:r>
      <w:r w:rsidRPr="00B32124">
        <w:rPr>
          <w:rFonts w:ascii="Times New Roman" w:hAnsi="Times New Roman" w:cs="Times New Roman"/>
          <w:i/>
          <w:iCs/>
          <w:noProof/>
          <w:sz w:val="24"/>
          <w:szCs w:val="24"/>
          <w:shd w:val="clear" w:color="auto" w:fill="FFFFFF"/>
          <w:lang w:val="id-ID"/>
        </w:rPr>
        <w:t xml:space="preserve">et al., </w:t>
      </w:r>
      <w:r w:rsidRPr="00B32124">
        <w:rPr>
          <w:rFonts w:ascii="Times New Roman" w:hAnsi="Times New Roman" w:cs="Times New Roman"/>
          <w:noProof/>
          <w:sz w:val="24"/>
          <w:szCs w:val="24"/>
          <w:shd w:val="clear" w:color="auto" w:fill="FFFFFF"/>
          <w:lang w:val="id-ID"/>
        </w:rPr>
        <w:t>2019)</w:t>
      </w:r>
      <w:r w:rsidRPr="00B32124">
        <w:rPr>
          <w:rFonts w:ascii="Times New Roman" w:hAnsi="Times New Roman" w:cs="Times New Roman"/>
          <w:sz w:val="24"/>
          <w:szCs w:val="24"/>
          <w:shd w:val="clear" w:color="auto" w:fill="FFFFFF"/>
          <w:lang w:val="id-ID"/>
        </w:rPr>
        <w:fldChar w:fldCharType="end"/>
      </w:r>
      <w:r w:rsidRPr="00B32124">
        <w:rPr>
          <w:rFonts w:ascii="Times New Roman" w:hAnsi="Times New Roman" w:cs="Times New Roman"/>
          <w:sz w:val="24"/>
          <w:szCs w:val="24"/>
          <w:shd w:val="clear" w:color="auto" w:fill="FFFFFF"/>
          <w:lang w:val="id-ID"/>
        </w:rPr>
        <w:t xml:space="preserve">. Keterlibatan pelanggan diyakini dapat memperkuat loyalitas pelanggan serta mempengaruhi keputusan mereka dalam memilih untuk menggunakan produk </w:t>
      </w:r>
      <w:r w:rsidRPr="00B32124">
        <w:rPr>
          <w:rFonts w:ascii="Times New Roman" w:hAnsi="Times New Roman" w:cs="Times New Roman"/>
          <w:sz w:val="24"/>
          <w:szCs w:val="24"/>
          <w:shd w:val="clear" w:color="auto" w:fill="FFFFFF"/>
          <w:lang w:val="id-ID"/>
        </w:rPr>
        <w:fldChar w:fldCharType="begin" w:fldLock="1"/>
      </w:r>
      <w:r w:rsidRPr="00B32124">
        <w:rPr>
          <w:rFonts w:ascii="Times New Roman" w:hAnsi="Times New Roman" w:cs="Times New Roman"/>
          <w:sz w:val="24"/>
          <w:szCs w:val="24"/>
          <w:shd w:val="clear" w:color="auto" w:fill="FFFFFF"/>
          <w:lang w:val="id-ID"/>
        </w:rPr>
        <w:instrText>ADDIN CSL_CITATION {"citationItems":[{"id":"ITEM-1","itemData":{"author":[{"dropping-particle":"","family":"Sukendi","given":"Jacinda","non-dropping-particle":"","parse-names":false,"suffix":""},{"dropping-particle":"","family":"Harianto","given":"Nanang","non-dropping-particle":"","parse-names":false,"suffix":""},{"dropping-particle":"","family":"Wansaga","given":"Susi","non-dropping-particle":"","parse-names":false,"suffix":""},{"dropping-particle":"","family":"Gunadi","given":"Willy","non-dropping-particle":"","parse-names":false,"suffix":""}],"container-title":"Turkish Journal of Computer and Mathematics Education","id":"ITEM-1","issue":"3170","issued":{"date-parts":[["2021"]]},"page":"3184","title":"The impact of e-service quality on customer engagement, customer experience, and customer loyalty in B2C e-commerce","type":"article-journal","volume":"12"},"uris":["http://www.mendeley.com/documents/?uuid=165b18b6-769e-45e7-a4c0-d704f6caf4a6"]}],"mendeley":{"formattedCitation":"(Sukendi et al., 2021)","plainTextFormattedCitation":"(Sukendi et al., 2021)","previouslyFormattedCitation":"(Sukendi et al., 2021)"},"properties":{"noteIndex":0},"schema":"https://github.com/citation-style-language/schema/raw/master/csl-citation.json"}</w:instrText>
      </w:r>
      <w:r w:rsidRPr="00B32124">
        <w:rPr>
          <w:rFonts w:ascii="Times New Roman" w:hAnsi="Times New Roman" w:cs="Times New Roman"/>
          <w:sz w:val="24"/>
          <w:szCs w:val="24"/>
          <w:shd w:val="clear" w:color="auto" w:fill="FFFFFF"/>
          <w:lang w:val="id-ID"/>
        </w:rPr>
        <w:fldChar w:fldCharType="separate"/>
      </w:r>
      <w:r w:rsidRPr="00B32124">
        <w:rPr>
          <w:rFonts w:ascii="Times New Roman" w:hAnsi="Times New Roman" w:cs="Times New Roman"/>
          <w:noProof/>
          <w:sz w:val="24"/>
          <w:szCs w:val="24"/>
          <w:shd w:val="clear" w:color="auto" w:fill="FFFFFF"/>
          <w:lang w:val="id-ID"/>
        </w:rPr>
        <w:t xml:space="preserve">(Sukendi </w:t>
      </w:r>
      <w:r w:rsidRPr="00B32124">
        <w:rPr>
          <w:rFonts w:ascii="Times New Roman" w:hAnsi="Times New Roman" w:cs="Times New Roman"/>
          <w:i/>
          <w:iCs/>
          <w:noProof/>
          <w:sz w:val="24"/>
          <w:szCs w:val="24"/>
          <w:shd w:val="clear" w:color="auto" w:fill="FFFFFF"/>
          <w:lang w:val="id-ID"/>
        </w:rPr>
        <w:t>et al.,</w:t>
      </w:r>
      <w:r w:rsidRPr="00B32124">
        <w:rPr>
          <w:rFonts w:ascii="Times New Roman" w:hAnsi="Times New Roman" w:cs="Times New Roman"/>
          <w:noProof/>
          <w:sz w:val="24"/>
          <w:szCs w:val="24"/>
          <w:shd w:val="clear" w:color="auto" w:fill="FFFFFF"/>
          <w:lang w:val="id-ID"/>
        </w:rPr>
        <w:t xml:space="preserve"> 2021)</w:t>
      </w:r>
      <w:r w:rsidRPr="00B32124">
        <w:rPr>
          <w:rFonts w:ascii="Times New Roman" w:hAnsi="Times New Roman" w:cs="Times New Roman"/>
          <w:sz w:val="24"/>
          <w:szCs w:val="24"/>
          <w:shd w:val="clear" w:color="auto" w:fill="FFFFFF"/>
          <w:lang w:val="id-ID"/>
        </w:rPr>
        <w:fldChar w:fldCharType="end"/>
      </w:r>
      <w:r w:rsidRPr="00B32124">
        <w:rPr>
          <w:rFonts w:ascii="Times New Roman" w:hAnsi="Times New Roman" w:cs="Times New Roman"/>
          <w:sz w:val="24"/>
          <w:szCs w:val="24"/>
          <w:shd w:val="clear" w:color="auto" w:fill="FFFFFF"/>
          <w:lang w:val="id-ID"/>
        </w:rPr>
        <w:t xml:space="preserve">. Melalui hubungan psikologis yang kuat dan berkelanjutan sehingga pelanggan dapat berbagi pengalaman dengan orang lain, membangun hubungan emosional dengan pelanggan adalah kunci untuk mempertahankan pelanggan dan pelanggan baru </w:t>
      </w:r>
      <w:r w:rsidRPr="00B32124">
        <w:rPr>
          <w:rFonts w:ascii="Times New Roman" w:hAnsi="Times New Roman" w:cs="Times New Roman"/>
          <w:sz w:val="24"/>
          <w:szCs w:val="24"/>
          <w:lang w:val="id-ID"/>
        </w:rPr>
        <w:fldChar w:fldCharType="begin" w:fldLock="1"/>
      </w:r>
      <w:r w:rsidRPr="00B32124">
        <w:rPr>
          <w:rFonts w:ascii="Times New Roman" w:hAnsi="Times New Roman" w:cs="Times New Roman"/>
          <w:sz w:val="24"/>
          <w:szCs w:val="24"/>
          <w:lang w:val="id-ID"/>
        </w:rPr>
        <w:instrText>ADDIN CSL_CITATION {"citationItems":[{"id":"ITEM-1","itemData":{"DOI":"10.1016/j.jretconser.2021.102688","ISSN":"09696989","abstract":"The aim of this study was to understand how omnichannel integration quality affects customer loyalty through customer engagement and relationship program receptiveness and to verify the relationship between customer engagement and relationship program receptiveness in omnichannel retailing. Data was collected through a questionnaire with 378 available respondents. PLS-SEM was exerted to examine the model. The results disclosed the positive influence of omnichannel integration quality on customer engagement and relationship program receptiveness, which consequently impacted customer loyalty. Also, the positive influence of customer engagement on relationship program receptiveness was proved. Further, the role as mediators of customer engagement and relationship program receptiveness was explored. This study contributed to the omnichannel literature by confirming that psychological and behavioral customer engagement plays a vital role in omnichannel retailing. This study also helped omnichannel retailers understand that providing a seamless, consistent and reassuring environment can facilitate customer engagement and thereby gain customer loyalty.","author":[{"dropping-particle":"","family":"Gao","given":"Mengjia","non-dropping-particle":"","parse-names":false,"suffix":""},{"dropping-particle":"","family":"Huang","given":"Lin","non-dropping-particle":"","parse-names":false,"suffix":""}],"container-title":"Journal of Retailing and Consumer Services","id":"ITEM-1","issue":"March","issued":{"date-parts":[["2021"]]},"page":"102688","publisher":"Elsevier Ltd","title":"Quality of channel integration and customer loyalty in omnichannel retailing: The mediating role of customer engagement and relationship program receptiveness","type":"article-journal","volume":"63"},"uris":["http://www.mendeley.com/documents/?uuid=9e409fc5-4e67-4ac8-bad2-994e049fa1d0"]}],"mendeley":{"formattedCitation":"(Gao &amp; Huang, 2021)","manualFormatting":"(Gao  &amp; Huang, 2021)","plainTextFormattedCitation":"(Gao &amp; Huang, 2021)","previouslyFormattedCitation":"(Gao &amp; Huang, 2021)"},"properties":{"noteIndex":0},"schema":"https://github.com/citation-style-language/schema/raw/master/csl-citation.json"}</w:instrText>
      </w:r>
      <w:r w:rsidRPr="00B32124">
        <w:rPr>
          <w:rFonts w:ascii="Times New Roman" w:hAnsi="Times New Roman" w:cs="Times New Roman"/>
          <w:sz w:val="24"/>
          <w:szCs w:val="24"/>
          <w:lang w:val="id-ID"/>
        </w:rPr>
        <w:fldChar w:fldCharType="separate"/>
      </w:r>
      <w:r w:rsidRPr="00B32124">
        <w:rPr>
          <w:rFonts w:ascii="Times New Roman" w:hAnsi="Times New Roman" w:cs="Times New Roman"/>
          <w:noProof/>
          <w:sz w:val="24"/>
          <w:szCs w:val="24"/>
          <w:lang w:val="id-ID"/>
        </w:rPr>
        <w:t>(Gao  &amp; Huang, 2021)</w:t>
      </w:r>
      <w:r w:rsidRPr="00B32124">
        <w:rPr>
          <w:rFonts w:ascii="Times New Roman" w:hAnsi="Times New Roman" w:cs="Times New Roman"/>
          <w:sz w:val="24"/>
          <w:szCs w:val="24"/>
          <w:lang w:val="id-ID"/>
        </w:rPr>
        <w:fldChar w:fldCharType="end"/>
      </w:r>
      <w:r w:rsidRPr="00B32124">
        <w:rPr>
          <w:rFonts w:ascii="Times New Roman" w:hAnsi="Times New Roman" w:cs="Times New Roman"/>
          <w:sz w:val="24"/>
          <w:szCs w:val="24"/>
          <w:shd w:val="clear" w:color="auto" w:fill="FFFFFF"/>
          <w:lang w:val="id-ID"/>
        </w:rPr>
        <w:t>. Hal ini didukung oleh penelitian</w:t>
      </w:r>
      <w:r w:rsidR="001F6988" w:rsidRPr="00B32124">
        <w:rPr>
          <w:rFonts w:ascii="Times New Roman" w:hAnsi="Times New Roman" w:cs="Times New Roman"/>
          <w:sz w:val="24"/>
          <w:szCs w:val="24"/>
          <w:shd w:val="clear" w:color="auto" w:fill="FFFFFF"/>
          <w:lang w:val="id-ID"/>
        </w:rPr>
        <w:t xml:space="preserve"> </w:t>
      </w:r>
      <w:r w:rsidR="001F6988" w:rsidRPr="00B32124">
        <w:rPr>
          <w:rFonts w:ascii="Times New Roman" w:hAnsi="Times New Roman" w:cs="Times New Roman"/>
          <w:sz w:val="24"/>
          <w:szCs w:val="24"/>
          <w:shd w:val="clear" w:color="auto" w:fill="FFFFFF"/>
          <w:lang w:val="id-ID"/>
        </w:rPr>
        <w:fldChar w:fldCharType="begin" w:fldLock="1"/>
      </w:r>
      <w:r w:rsidR="001B022F" w:rsidRPr="00B32124">
        <w:rPr>
          <w:rFonts w:ascii="Times New Roman" w:hAnsi="Times New Roman" w:cs="Times New Roman"/>
          <w:sz w:val="24"/>
          <w:szCs w:val="24"/>
          <w:shd w:val="clear" w:color="auto" w:fill="FFFFFF"/>
          <w:lang w:val="id-ID"/>
        </w:rPr>
        <w:instrText>ADDIN CSL_CITATION {"citationItems":[{"id":"ITEM-1","itemData":{"DOI":"10.37641/jimkes.v11i3.2309","ISSN":"2337-7860","abstract":"This research is quantitative research with a causal relationship to determine the direct influence customer engagement, customer satisfaction, customer commitment to customer loyalty and knowing the indirect effects, customer engagement, customer satisfaction, customer commitment to customer loyalty on the Tokopedia application. Data collection was carried out using the information gathering method through a survey with a questionnaire. The population in this study is someone who has used Tokopedia, regularly uses Tokopedia, lives in Jabodetabek and is at least 17 years old. The questionnaire collected 120 respondents using the Hair et al. (2019) Questionnaires collected from 120 respondents. The sampling method used is non-probabilitysampling with techniques purpose sampling. Based on the research results, 7 hypotheses can be accepted, namely customer engagement influential customer commitment, customer satisfactioninfluential customer commitment, customer engagement influential customer loyalty, customer satisfaction influential customer loyalty, customer commitment influential customer loyalty, customer engagement influential customer loyalty in mediation customer commitment, customer satisfaction influential customer loyalty mediated customer commitment. Therefore, it is important for the Tokopedia platform to improve customer engagement which can improve customer loyalty. The aim of this research is to determine the direct effect customer engagement, customer satisfaction, customer commitment to customer loyalty and also to determine the indirect influence of customer engagement, customer satisfaction, as well as customer commitment to customer loyalty shown to consumers using the Tokopedia application. Keywords: customer engagement, customer satisfaction, customer commitment, customer loyalty","author":[{"dropping-particle":"","family":"Pratama","given":"Mario Putra","non-dropping-particle":"","parse-names":false,"suffix":""},{"dropping-particle":"","family":"Ramli","given":"Abdul Haeba","non-dropping-particle":"","parse-names":false,"suffix":""},{"dropping-particle":"","family":"Mariam","given":"Siti","non-dropping-particle":"","parse-names":false,"suffix":""}],"container-title":"Jurnal Ilmiah Manajemen Kesatuan","id":"ITEM-1","issue":"3","issued":{"date-parts":[["2024"]]},"page":"1437-1452","title":"Customer engagement, customer satisfaction, customer commitment and customer loyalty","type":"article-journal","volume":"11"},"uris":["http://www.mendeley.com/documents/?uuid=055f74f1-13b9-417f-93b8-73319f862138"]},{"id":"ITEM-2","itemData":{"DOI":"10.36096/ijbes.v5i4.458","abstract":"The objective of this study is to examine the impact of corporate social responsibility (CSR) performance on brand image and customer satisfaction. Moreover, the analysis was performed to examine the impact of brand image and customer satisfaction on customer engagement. This study examines the impact of customer interaction on customer loyalty. This study employs quantitative analysis techniques to empirically examine the formulated hypothesis. The research sample consists of consumers from the cement business in Cirebon, West Java, Indonesia. The study employed a sampling technique that utilized random sampling to gather a sample of 180 respondents, who served as a representative of the study population. The data was acquired by distributing questionnaires and analyzed using the structural equation modeling technique with the assistance of AMOS software. The analytical results demonstrate empirical support for all hypotheses proposed in this study. This study demonstrates that the performance of corporate social responsibility (CSR) has a beneficial impact on the identity of a brand and the happiness of customers. In order to enhance brand recognition and improve consumer happiness, it is important to achieve superior corporate social responsibility (CSR) performance. Moreover, the recognition of a brand and the contentment of customers have a favorable impact on the involvement of customers, and the involvement of customers has a favorable impact on their loyalty. This study offers suggestions to organizations, including those in the cement industry, on how to enhance their corporate social responsibility (CSR) efforts to improve brand recognition and consumer contentment. Effective CSR performance may be attained by addressing five key aspects: social responsibility, environmental stewardship, cultural preservation, human resources management, and socio-economic development. Moreover, it is essential to enhance brand recognition and consumer contentment in order to maximize customer involvement and allegiance.","author":[{"dropping-particle":"","family":"Badawi","given":"Badawi","non-dropping-particle":"","parse-names":false,"suffix":""}],"container-title":"International Journal of Business Ecosystem &amp; Strategy (2687-2293)","id":"ITEM-2","issue":"4","issued":{"date-parts":[["2023"]]},"page":"21-31","title":"The influence of CSR performance, brand identification and customer satisfaction in developing customer engagement and loyalty","type":"article-journal","volume":"5"},"uris":["http://www.mendeley.com/documents/?uuid=be5ae2d5-ded7-481c-ae80-80e46f7d392d"]},{"id":"ITEM-3","itemData":{"author":[{"dropping-particle":"","family":"Melandri","given":"Muhammad Fazri","non-dropping-particle":"","parse-names":false,"suffix":""}],"container-title":"International journal of Economics, Business and Innovation Research","id":"ITEM-3","issue":"05","issued":{"date-parts":[["2024"]]},"page":"1406-1425","title":"Analysis of customer experience and customer engagement in online shopping at Shopee which impact customer satisfaction and loyalty","type":"article-journal","volume":"03"},"uris":["http://www.mendeley.com/documents/?uuid=9d2c9f98-bc9b-425c-8f9b-3a83da26559a"]}],"mendeley":{"formattedCitation":"(Badawi, 2023; Melandri, 2024; Pratama et al., 2024)","plainTextFormattedCitation":"(Badawi, 2023; Melandri, 2024; Pratama et al., 2024)","previouslyFormattedCitation":"(Badawi, 2023; Melandri, 2024; Pratama et al., 2024)"},"properties":{"noteIndex":0},"schema":"https://github.com/citation-style-language/schema/raw/master/csl-citation.json"}</w:instrText>
      </w:r>
      <w:r w:rsidR="001F6988" w:rsidRPr="00B32124">
        <w:rPr>
          <w:rFonts w:ascii="Times New Roman" w:hAnsi="Times New Roman" w:cs="Times New Roman"/>
          <w:sz w:val="24"/>
          <w:szCs w:val="24"/>
          <w:shd w:val="clear" w:color="auto" w:fill="FFFFFF"/>
          <w:lang w:val="id-ID"/>
        </w:rPr>
        <w:fldChar w:fldCharType="separate"/>
      </w:r>
      <w:r w:rsidR="001F6988" w:rsidRPr="00B32124">
        <w:rPr>
          <w:rFonts w:ascii="Times New Roman" w:hAnsi="Times New Roman" w:cs="Times New Roman"/>
          <w:noProof/>
          <w:sz w:val="24"/>
          <w:szCs w:val="24"/>
          <w:shd w:val="clear" w:color="auto" w:fill="FFFFFF"/>
          <w:lang w:val="id-ID"/>
        </w:rPr>
        <w:t xml:space="preserve">(Badawi, 2023; Melandri, 2024; Pratama </w:t>
      </w:r>
      <w:r w:rsidR="001F6988" w:rsidRPr="00B32124">
        <w:rPr>
          <w:rFonts w:ascii="Times New Roman" w:hAnsi="Times New Roman" w:cs="Times New Roman"/>
          <w:i/>
          <w:iCs/>
          <w:noProof/>
          <w:sz w:val="24"/>
          <w:szCs w:val="24"/>
          <w:shd w:val="clear" w:color="auto" w:fill="FFFFFF"/>
          <w:lang w:val="id-ID"/>
        </w:rPr>
        <w:t>et al</w:t>
      </w:r>
      <w:r w:rsidR="001F6988" w:rsidRPr="00B32124">
        <w:rPr>
          <w:rFonts w:ascii="Times New Roman" w:hAnsi="Times New Roman" w:cs="Times New Roman"/>
          <w:noProof/>
          <w:sz w:val="24"/>
          <w:szCs w:val="24"/>
          <w:shd w:val="clear" w:color="auto" w:fill="FFFFFF"/>
          <w:lang w:val="id-ID"/>
        </w:rPr>
        <w:t>., 2024)</w:t>
      </w:r>
      <w:r w:rsidR="001F6988" w:rsidRPr="00B32124">
        <w:rPr>
          <w:rFonts w:ascii="Times New Roman" w:hAnsi="Times New Roman" w:cs="Times New Roman"/>
          <w:sz w:val="24"/>
          <w:szCs w:val="24"/>
          <w:shd w:val="clear" w:color="auto" w:fill="FFFFFF"/>
          <w:lang w:val="id-ID"/>
        </w:rPr>
        <w:fldChar w:fldCharType="end"/>
      </w:r>
      <w:r w:rsidRPr="00B32124">
        <w:rPr>
          <w:rFonts w:ascii="Times New Roman" w:hAnsi="Times New Roman" w:cs="Times New Roman"/>
          <w:sz w:val="24"/>
          <w:szCs w:val="24"/>
          <w:shd w:val="clear" w:color="auto" w:fill="FFFFFF"/>
          <w:lang w:val="id-ID"/>
        </w:rPr>
        <w:t xml:space="preserve"> menyatakan keterlibatan pelanggan berpengaruh positif terhadap loyalitas pelanggan. </w:t>
      </w:r>
    </w:p>
    <w:p w14:paraId="6B0A0DD2" w14:textId="77777777" w:rsidR="0069791A" w:rsidRPr="00B32124" w:rsidRDefault="0069791A" w:rsidP="005C6B9E">
      <w:pPr>
        <w:spacing w:after="0" w:line="240" w:lineRule="auto"/>
        <w:jc w:val="both"/>
        <w:rPr>
          <w:rFonts w:ascii="Times New Roman" w:hAnsi="Times New Roman" w:cs="Times New Roman"/>
          <w:sz w:val="24"/>
          <w:szCs w:val="24"/>
          <w:shd w:val="clear" w:color="auto" w:fill="FFFFFF"/>
          <w:lang w:val="id-ID"/>
        </w:rPr>
      </w:pPr>
      <w:r w:rsidRPr="00B32124">
        <w:rPr>
          <w:rFonts w:ascii="Times New Roman" w:hAnsi="Times New Roman" w:cs="Times New Roman"/>
          <w:sz w:val="24"/>
          <w:szCs w:val="24"/>
          <w:shd w:val="clear" w:color="auto" w:fill="FFFFFF"/>
          <w:lang w:val="id-ID"/>
        </w:rPr>
        <w:t xml:space="preserve">Berdasarkan hasil pernyataan diatas, sehingga hipotesis yang diajukan sebagai berikut </w:t>
      </w:r>
    </w:p>
    <w:p w14:paraId="090E6692" w14:textId="7A74248E" w:rsidR="0069791A" w:rsidRPr="00B32124" w:rsidRDefault="0069791A" w:rsidP="005C6B9E">
      <w:pPr>
        <w:spacing w:after="0" w:line="240" w:lineRule="auto"/>
        <w:jc w:val="both"/>
        <w:rPr>
          <w:rFonts w:ascii="Times New Roman" w:hAnsi="Times New Roman" w:cs="Times New Roman"/>
          <w:sz w:val="24"/>
          <w:szCs w:val="24"/>
          <w:shd w:val="clear" w:color="auto" w:fill="FFFFFF"/>
          <w:lang w:val="id-ID"/>
        </w:rPr>
      </w:pPr>
      <w:r w:rsidRPr="00BF530A">
        <w:rPr>
          <w:rFonts w:ascii="Times New Roman" w:hAnsi="Times New Roman" w:cs="Times New Roman"/>
          <w:sz w:val="24"/>
          <w:szCs w:val="24"/>
          <w:shd w:val="clear" w:color="auto" w:fill="FFFFFF"/>
          <w:lang w:val="id-ID"/>
        </w:rPr>
        <w:t>H7:</w:t>
      </w:r>
      <w:r w:rsidRPr="00B32124">
        <w:rPr>
          <w:rFonts w:ascii="Times New Roman" w:hAnsi="Times New Roman" w:cs="Times New Roman"/>
          <w:b/>
          <w:bCs/>
          <w:sz w:val="24"/>
          <w:szCs w:val="24"/>
          <w:shd w:val="clear" w:color="auto" w:fill="FFFFFF"/>
          <w:lang w:val="id-ID"/>
        </w:rPr>
        <w:t xml:space="preserve"> </w:t>
      </w:r>
      <w:r w:rsidRPr="00B32124">
        <w:rPr>
          <w:rFonts w:ascii="Times New Roman" w:hAnsi="Times New Roman" w:cs="Times New Roman"/>
          <w:sz w:val="24"/>
          <w:szCs w:val="24"/>
          <w:shd w:val="clear" w:color="auto" w:fill="FFFFFF"/>
          <w:lang w:val="id-ID"/>
        </w:rPr>
        <w:t>Keterlibatan Pelanggan berpengaruh positif terhadap Loyalitas Pelanggan</w:t>
      </w:r>
    </w:p>
    <w:p w14:paraId="7ADA3A3A" w14:textId="77777777" w:rsidR="00C532AE" w:rsidRDefault="00C532AE" w:rsidP="005C6B9E">
      <w:pPr>
        <w:keepNext/>
        <w:spacing w:after="0" w:line="240" w:lineRule="auto"/>
        <w:jc w:val="center"/>
        <w:rPr>
          <w:rFonts w:ascii="Times New Roman" w:eastAsia="Times New Roman" w:hAnsi="Times New Roman" w:cs="Times New Roman"/>
          <w:bCs/>
          <w:sz w:val="24"/>
          <w:szCs w:val="24"/>
          <w:lang w:val="id-ID"/>
        </w:rPr>
      </w:pPr>
    </w:p>
    <w:p w14:paraId="4A102708" w14:textId="68C8CFD6" w:rsidR="00232959" w:rsidRPr="00B32124" w:rsidRDefault="00232959" w:rsidP="005C6B9E">
      <w:pPr>
        <w:keepNext/>
        <w:spacing w:after="0" w:line="240" w:lineRule="auto"/>
        <w:jc w:val="center"/>
        <w:rPr>
          <w:rFonts w:ascii="Times New Roman" w:eastAsia="Times New Roman" w:hAnsi="Times New Roman" w:cs="Times New Roman"/>
          <w:bCs/>
          <w:sz w:val="24"/>
          <w:szCs w:val="24"/>
          <w:lang w:val="id-ID"/>
        </w:rPr>
      </w:pPr>
      <w:r w:rsidRPr="00B32124">
        <w:rPr>
          <w:rFonts w:ascii="Times New Roman" w:hAnsi="Times New Roman" w:cs="Times New Roman"/>
          <w:noProof/>
          <w:sz w:val="24"/>
          <w:szCs w:val="24"/>
        </w:rPr>
        <w:drawing>
          <wp:inline distT="0" distB="0" distL="0" distR="0" wp14:anchorId="3A6BEA4D" wp14:editId="167D3755">
            <wp:extent cx="3762375" cy="1496919"/>
            <wp:effectExtent l="0" t="0" r="0" b="8255"/>
            <wp:docPr id="108550830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508309" name="Picture 1085508309"/>
                    <pic:cNvPicPr/>
                  </pic:nvPicPr>
                  <pic:blipFill rotWithShape="1">
                    <a:blip r:embed="rId9" cstate="print">
                      <a:extLst>
                        <a:ext uri="{28A0092B-C50C-407E-A947-70E740481C1C}">
                          <a14:useLocalDpi xmlns:a14="http://schemas.microsoft.com/office/drawing/2010/main" val="0"/>
                        </a:ext>
                      </a:extLst>
                    </a:blip>
                    <a:srcRect l="4972" t="15004" r="8777" b="-1154"/>
                    <a:stretch/>
                  </pic:blipFill>
                  <pic:spPr bwMode="auto">
                    <a:xfrm>
                      <a:off x="0" y="0"/>
                      <a:ext cx="3852809" cy="1532899"/>
                    </a:xfrm>
                    <a:prstGeom prst="rect">
                      <a:avLst/>
                    </a:prstGeom>
                    <a:ln>
                      <a:noFill/>
                    </a:ln>
                    <a:extLst>
                      <a:ext uri="{53640926-AAD7-44D8-BBD7-CCE9431645EC}">
                        <a14:shadowObscured xmlns:a14="http://schemas.microsoft.com/office/drawing/2010/main"/>
                      </a:ext>
                    </a:extLst>
                  </pic:spPr>
                </pic:pic>
              </a:graphicData>
            </a:graphic>
          </wp:inline>
        </w:drawing>
      </w:r>
    </w:p>
    <w:p w14:paraId="520AE816" w14:textId="25C35FA4" w:rsidR="001F6988" w:rsidRDefault="001F6988" w:rsidP="005C6B9E">
      <w:pPr>
        <w:keepNext/>
        <w:spacing w:after="0" w:line="240" w:lineRule="auto"/>
        <w:jc w:val="center"/>
        <w:rPr>
          <w:rFonts w:ascii="Times New Roman" w:eastAsia="Times New Roman" w:hAnsi="Times New Roman" w:cs="Times New Roman"/>
          <w:bCs/>
          <w:sz w:val="24"/>
          <w:szCs w:val="24"/>
          <w:lang w:val="id-ID"/>
        </w:rPr>
      </w:pPr>
      <w:r w:rsidRPr="00B32124">
        <w:rPr>
          <w:rFonts w:ascii="Times New Roman" w:eastAsia="Times New Roman" w:hAnsi="Times New Roman" w:cs="Times New Roman"/>
          <w:bCs/>
          <w:sz w:val="24"/>
          <w:szCs w:val="24"/>
          <w:lang w:val="id-ID"/>
        </w:rPr>
        <w:t xml:space="preserve">Gambar 1. Kerangka Penelitian </w:t>
      </w:r>
    </w:p>
    <w:p w14:paraId="1190FAF1" w14:textId="77777777" w:rsidR="000E4C89" w:rsidRPr="00B32124" w:rsidRDefault="000E4C89" w:rsidP="005C6B9E">
      <w:pPr>
        <w:keepNext/>
        <w:spacing w:after="0" w:line="240" w:lineRule="auto"/>
        <w:jc w:val="center"/>
        <w:rPr>
          <w:rFonts w:ascii="Times New Roman" w:eastAsia="Times New Roman" w:hAnsi="Times New Roman" w:cs="Times New Roman"/>
          <w:bCs/>
          <w:sz w:val="24"/>
          <w:szCs w:val="24"/>
          <w:lang w:val="id-ID"/>
        </w:rPr>
      </w:pPr>
    </w:p>
    <w:p w14:paraId="424F751C" w14:textId="54AB48AE" w:rsidR="00CA3AD8" w:rsidRPr="00B32124" w:rsidRDefault="00163805" w:rsidP="005C6B9E">
      <w:pPr>
        <w:keepNext/>
        <w:spacing w:after="0" w:line="240" w:lineRule="auto"/>
        <w:jc w:val="both"/>
        <w:rPr>
          <w:rFonts w:ascii="Times New Roman" w:eastAsia="Times New Roman" w:hAnsi="Times New Roman" w:cs="Times New Roman"/>
          <w:b/>
          <w:smallCaps/>
          <w:sz w:val="24"/>
          <w:szCs w:val="24"/>
          <w:lang w:val="id-ID"/>
        </w:rPr>
      </w:pPr>
      <w:r w:rsidRPr="00B32124">
        <w:rPr>
          <w:rFonts w:ascii="Times New Roman" w:eastAsia="Times New Roman" w:hAnsi="Times New Roman" w:cs="Times New Roman"/>
          <w:b/>
          <w:smallCaps/>
          <w:sz w:val="24"/>
          <w:szCs w:val="24"/>
          <w:lang w:val="id-ID"/>
        </w:rPr>
        <w:t>3. METODE PENELITIAN</w:t>
      </w:r>
    </w:p>
    <w:p w14:paraId="64B80B72" w14:textId="2FFDE773" w:rsidR="00F6651E" w:rsidRPr="00B32124" w:rsidRDefault="00F6651E" w:rsidP="00945004">
      <w:pPr>
        <w:spacing w:after="0" w:line="240" w:lineRule="auto"/>
        <w:ind w:firstLine="567"/>
        <w:jc w:val="both"/>
        <w:rPr>
          <w:rFonts w:ascii="Times New Roman" w:hAnsi="Times New Roman" w:cs="Times New Roman"/>
          <w:sz w:val="24"/>
          <w:szCs w:val="24"/>
          <w:lang w:val="id-ID"/>
        </w:rPr>
      </w:pPr>
      <w:r w:rsidRPr="00B32124">
        <w:rPr>
          <w:rFonts w:ascii="Times New Roman" w:hAnsi="Times New Roman" w:cs="Times New Roman"/>
          <w:sz w:val="24"/>
          <w:szCs w:val="24"/>
          <w:lang w:val="id-ID"/>
        </w:rPr>
        <w:t xml:space="preserve">Data dikumpulkan dalam penelitian ini melalui survei dengan penyebarkan kuesioner secara daring menggunakan </w:t>
      </w:r>
      <w:r w:rsidRPr="00B32124">
        <w:rPr>
          <w:rFonts w:ascii="Times New Roman" w:hAnsi="Times New Roman" w:cs="Times New Roman"/>
          <w:i/>
          <w:iCs/>
          <w:sz w:val="24"/>
          <w:szCs w:val="24"/>
          <w:lang w:val="id-ID"/>
        </w:rPr>
        <w:t>google from</w:t>
      </w:r>
      <w:r w:rsidRPr="00B32124">
        <w:rPr>
          <w:rFonts w:ascii="Times New Roman" w:hAnsi="Times New Roman" w:cs="Times New Roman"/>
          <w:sz w:val="24"/>
          <w:szCs w:val="24"/>
          <w:lang w:val="id-ID"/>
        </w:rPr>
        <w:t>. Pengukuran dalam kuesioner tersebut melalui skala likert dengan rentang nilai dari 1 hingga 5, yang memungkinkan responden untuk memilih sesuai dengan preferensi mereka</w:t>
      </w:r>
      <w:r w:rsidR="00872006">
        <w:rPr>
          <w:rFonts w:ascii="Times New Roman" w:hAnsi="Times New Roman" w:cs="Times New Roman"/>
          <w:sz w:val="24"/>
          <w:szCs w:val="24"/>
          <w:lang w:val="id-ID"/>
        </w:rPr>
        <w:t xml:space="preserve"> </w:t>
      </w:r>
      <w:r w:rsidR="00872006" w:rsidRPr="00B32124">
        <w:rPr>
          <w:rFonts w:ascii="Times New Roman" w:hAnsi="Times New Roman" w:cs="Times New Roman"/>
          <w:sz w:val="24"/>
          <w:szCs w:val="24"/>
          <w:lang w:val="id-ID"/>
        </w:rPr>
        <w:fldChar w:fldCharType="begin" w:fldLock="1"/>
      </w:r>
      <w:r w:rsidR="00872006" w:rsidRPr="00B32124">
        <w:rPr>
          <w:rFonts w:ascii="Times New Roman" w:hAnsi="Times New Roman" w:cs="Times New Roman"/>
          <w:sz w:val="24"/>
          <w:szCs w:val="24"/>
          <w:lang w:val="id-ID"/>
        </w:rPr>
        <w:instrText>ADDIN CSL_CITATION {"citationItems":[{"id":"ITEM-1","itemData":{"ISBN":"9786022895336","author":[{"dropping-particle":"","family":"Sugiyono","given":"","non-dropping-particle":"","parse-names":false,"suffix":""}],"edition":"2","editor":[{"dropping-particle":"","family":"Sutopo","given":"","non-dropping-particle":"","parse-names":false,"suffix":""}],"id":"ITEM-1","issued":{"date-parts":[["2023"]]},"publisher":"Alfabeta","title":"Metode penelitian kuantitatif, kualitatif, dan R&amp;D","type":"book"},"uris":["http://www.mendeley.com/documents/?uuid=c83dcc34-4005-4849-ac37-88629575ec34"]}],"mendeley":{"formattedCitation":"(Sugiyono, 2023)","plainTextFormattedCitation":"(Sugiyono, 2023)","previouslyFormattedCitation":"(Sugiyono, 2023)"},"properties":{"noteIndex":0},"schema":"https://github.com/citation-style-language/schema/raw/master/csl-citation.json"}</w:instrText>
      </w:r>
      <w:r w:rsidR="00872006" w:rsidRPr="00B32124">
        <w:rPr>
          <w:rFonts w:ascii="Times New Roman" w:hAnsi="Times New Roman" w:cs="Times New Roman"/>
          <w:sz w:val="24"/>
          <w:szCs w:val="24"/>
          <w:lang w:val="id-ID"/>
        </w:rPr>
        <w:fldChar w:fldCharType="separate"/>
      </w:r>
      <w:r w:rsidR="00872006" w:rsidRPr="00B32124">
        <w:rPr>
          <w:rFonts w:ascii="Times New Roman" w:hAnsi="Times New Roman" w:cs="Times New Roman"/>
          <w:noProof/>
          <w:sz w:val="24"/>
          <w:szCs w:val="24"/>
          <w:lang w:val="id-ID"/>
        </w:rPr>
        <w:t>(Sugiyono, 2023)</w:t>
      </w:r>
      <w:r w:rsidR="00872006" w:rsidRPr="00B32124">
        <w:rPr>
          <w:rFonts w:ascii="Times New Roman" w:hAnsi="Times New Roman" w:cs="Times New Roman"/>
          <w:sz w:val="24"/>
          <w:szCs w:val="24"/>
          <w:lang w:val="id-ID"/>
        </w:rPr>
        <w:fldChar w:fldCharType="end"/>
      </w:r>
      <w:r w:rsidRPr="00B32124">
        <w:rPr>
          <w:rFonts w:ascii="Times New Roman" w:hAnsi="Times New Roman" w:cs="Times New Roman"/>
          <w:color w:val="000000"/>
          <w:sz w:val="24"/>
          <w:szCs w:val="24"/>
          <w:lang w:val="id-ID"/>
        </w:rPr>
        <w:t xml:space="preserve">. </w:t>
      </w:r>
      <w:r w:rsidRPr="00B32124">
        <w:rPr>
          <w:rFonts w:ascii="Times New Roman" w:hAnsi="Times New Roman" w:cs="Times New Roman"/>
          <w:sz w:val="24"/>
          <w:szCs w:val="24"/>
          <w:lang w:val="id-ID"/>
        </w:rPr>
        <w:t xml:space="preserve">Jumlah pengukuran yang digunakan dalam penelitian ini terdiri dari 22 pernyataan. </w:t>
      </w:r>
    </w:p>
    <w:p w14:paraId="56E2C527" w14:textId="5FBE9D52" w:rsidR="00F6651E" w:rsidRPr="00B32124" w:rsidRDefault="00F6651E" w:rsidP="00945004">
      <w:pPr>
        <w:spacing w:after="0" w:line="240" w:lineRule="auto"/>
        <w:ind w:firstLine="567"/>
        <w:jc w:val="both"/>
        <w:rPr>
          <w:rFonts w:ascii="Times New Roman" w:hAnsi="Times New Roman" w:cs="Times New Roman"/>
          <w:sz w:val="24"/>
          <w:szCs w:val="24"/>
          <w:lang w:val="id-ID"/>
        </w:rPr>
      </w:pPr>
      <w:r w:rsidRPr="00B32124">
        <w:rPr>
          <w:rFonts w:ascii="Times New Roman" w:hAnsi="Times New Roman" w:cs="Times New Roman"/>
          <w:sz w:val="24"/>
          <w:szCs w:val="24"/>
          <w:lang w:val="id-ID"/>
        </w:rPr>
        <w:t xml:space="preserve">Populasi dalam penelitian ini terdiri dari pengguna </w:t>
      </w:r>
      <w:r w:rsidRPr="00B32124">
        <w:rPr>
          <w:rFonts w:ascii="Times New Roman" w:hAnsi="Times New Roman" w:cs="Times New Roman"/>
          <w:i/>
          <w:iCs/>
          <w:sz w:val="24"/>
          <w:szCs w:val="24"/>
          <w:lang w:val="id-ID"/>
        </w:rPr>
        <w:t>e-wallet</w:t>
      </w:r>
      <w:r w:rsidRPr="00B32124">
        <w:rPr>
          <w:rFonts w:ascii="Times New Roman" w:hAnsi="Times New Roman" w:cs="Times New Roman"/>
          <w:sz w:val="24"/>
          <w:szCs w:val="24"/>
          <w:lang w:val="id-ID"/>
        </w:rPr>
        <w:t xml:space="preserve">. Penelitian ini menerapkan metode </w:t>
      </w:r>
      <w:r w:rsidRPr="00B32124">
        <w:rPr>
          <w:rFonts w:ascii="Times New Roman" w:hAnsi="Times New Roman" w:cs="Times New Roman"/>
          <w:i/>
          <w:iCs/>
          <w:sz w:val="24"/>
          <w:szCs w:val="24"/>
          <w:lang w:val="id-ID"/>
        </w:rPr>
        <w:t>non-probability sampling</w:t>
      </w:r>
      <w:r w:rsidRPr="00B32124">
        <w:rPr>
          <w:rFonts w:ascii="Times New Roman" w:hAnsi="Times New Roman" w:cs="Times New Roman"/>
          <w:sz w:val="24"/>
          <w:szCs w:val="24"/>
          <w:lang w:val="id-ID"/>
        </w:rPr>
        <w:t xml:space="preserve">, di mana setiap element dalam populasi tidak memiliki probabilitas yang setara untuk dijadikan sebagai anggota sampel </w:t>
      </w:r>
      <w:r w:rsidRPr="00B32124">
        <w:rPr>
          <w:rFonts w:ascii="Times New Roman" w:hAnsi="Times New Roman" w:cs="Times New Roman"/>
          <w:sz w:val="24"/>
          <w:szCs w:val="24"/>
          <w:lang w:val="id-ID"/>
        </w:rPr>
        <w:fldChar w:fldCharType="begin" w:fldLock="1"/>
      </w:r>
      <w:r w:rsidRPr="00B32124">
        <w:rPr>
          <w:rFonts w:ascii="Times New Roman" w:hAnsi="Times New Roman" w:cs="Times New Roman"/>
          <w:sz w:val="24"/>
          <w:szCs w:val="24"/>
          <w:lang w:val="id-ID"/>
        </w:rPr>
        <w:instrText>ADDIN CSL_CITATION {"citationItems":[{"id":"ITEM-1","itemData":{"ISBN":"9786022895336","author":[{"dropping-particle":"","family":"Sugiyono","given":"","non-dropping-particle":"","parse-names":false,"suffix":""}],"edition":"2","editor":[{"dropping-particle":"","family":"Sutopo","given":"","non-dropping-particle":"","parse-names":false,"suffix":""}],"id":"ITEM-1","issued":{"date-parts":[["2023"]]},"publisher":"Alfabeta","title":"Metode penelitian kuantitatif, kualitatif, dan R&amp;D","type":"book"},"uris":["http://www.mendeley.com/documents/?uuid=c83dcc34-4005-4849-ac37-88629575ec34"]}],"mendeley":{"formattedCitation":"(Sugiyono, 2023)","plainTextFormattedCitation":"(Sugiyono, 2023)","previouslyFormattedCitation":"(Sugiyono, 2023)"},"properties":{"noteIndex":0},"schema":"https://github.com/citation-style-language/schema/raw/master/csl-citation.json"}</w:instrText>
      </w:r>
      <w:r w:rsidRPr="00B32124">
        <w:rPr>
          <w:rFonts w:ascii="Times New Roman" w:hAnsi="Times New Roman" w:cs="Times New Roman"/>
          <w:sz w:val="24"/>
          <w:szCs w:val="24"/>
          <w:lang w:val="id-ID"/>
        </w:rPr>
        <w:fldChar w:fldCharType="separate"/>
      </w:r>
      <w:r w:rsidRPr="00B32124">
        <w:rPr>
          <w:rFonts w:ascii="Times New Roman" w:hAnsi="Times New Roman" w:cs="Times New Roman"/>
          <w:noProof/>
          <w:sz w:val="24"/>
          <w:szCs w:val="24"/>
          <w:lang w:val="id-ID"/>
        </w:rPr>
        <w:t>(Sugiyono, 2023)</w:t>
      </w:r>
      <w:r w:rsidRPr="00B32124">
        <w:rPr>
          <w:rFonts w:ascii="Times New Roman" w:hAnsi="Times New Roman" w:cs="Times New Roman"/>
          <w:sz w:val="24"/>
          <w:szCs w:val="24"/>
          <w:lang w:val="id-ID"/>
        </w:rPr>
        <w:fldChar w:fldCharType="end"/>
      </w:r>
      <w:r w:rsidRPr="00B32124">
        <w:rPr>
          <w:rFonts w:ascii="Times New Roman" w:hAnsi="Times New Roman" w:cs="Times New Roman"/>
          <w:sz w:val="24"/>
          <w:szCs w:val="24"/>
          <w:lang w:val="id-ID"/>
        </w:rPr>
        <w:t xml:space="preserve">. Selain itu, penelitian ini juga menerapkan </w:t>
      </w:r>
      <w:r w:rsidRPr="00B32124">
        <w:rPr>
          <w:rFonts w:ascii="Times New Roman" w:hAnsi="Times New Roman" w:cs="Times New Roman"/>
          <w:i/>
          <w:iCs/>
          <w:sz w:val="24"/>
          <w:szCs w:val="24"/>
          <w:lang w:val="id-ID"/>
        </w:rPr>
        <w:t>purposive sampling</w:t>
      </w:r>
      <w:r w:rsidRPr="00B32124">
        <w:rPr>
          <w:rFonts w:ascii="Times New Roman" w:hAnsi="Times New Roman" w:cs="Times New Roman"/>
          <w:sz w:val="24"/>
          <w:szCs w:val="24"/>
          <w:lang w:val="id-ID"/>
        </w:rPr>
        <w:t xml:space="preserve"> merupakan suatu pertimbangan kriteria spesifik yang telah ditetapkan sebelumnya</w:t>
      </w:r>
      <w:r w:rsidRPr="00B32124">
        <w:rPr>
          <w:rFonts w:ascii="Times New Roman" w:hAnsi="Times New Roman" w:cs="Times New Roman"/>
          <w:i/>
          <w:iCs/>
          <w:sz w:val="24"/>
          <w:szCs w:val="24"/>
          <w:lang w:val="id-ID"/>
        </w:rPr>
        <w:t xml:space="preserve">. </w:t>
      </w:r>
      <w:r w:rsidRPr="00B32124">
        <w:rPr>
          <w:rFonts w:ascii="Times New Roman" w:hAnsi="Times New Roman" w:cs="Times New Roman"/>
          <w:sz w:val="24"/>
          <w:szCs w:val="24"/>
          <w:lang w:val="id-ID"/>
        </w:rPr>
        <w:t xml:space="preserve">Kriteria yang digunakan untuk pemilihan responden dalam penelitian ini adalah individu berusia minimal 17 tahun yang bertempat tinggal di Kab. Tangerang dan menggunakan </w:t>
      </w:r>
      <w:r w:rsidRPr="00B32124">
        <w:rPr>
          <w:rFonts w:ascii="Times New Roman" w:hAnsi="Times New Roman" w:cs="Times New Roman"/>
          <w:i/>
          <w:iCs/>
          <w:sz w:val="24"/>
          <w:szCs w:val="24"/>
          <w:lang w:val="id-ID"/>
        </w:rPr>
        <w:t>e-wallet</w:t>
      </w:r>
      <w:r w:rsidRPr="00B32124">
        <w:rPr>
          <w:rFonts w:ascii="Times New Roman" w:hAnsi="Times New Roman" w:cs="Times New Roman"/>
          <w:sz w:val="24"/>
          <w:szCs w:val="24"/>
          <w:lang w:val="id-ID"/>
        </w:rPr>
        <w:t xml:space="preserve"> minimal lima kali dalam satu bulan terakhir.</w:t>
      </w:r>
      <w:r w:rsidR="00EF3198" w:rsidRPr="00EF3198">
        <w:t xml:space="preserve"> </w:t>
      </w:r>
      <w:r w:rsidR="00EF3198" w:rsidRPr="00EF3198">
        <w:rPr>
          <w:rFonts w:ascii="Times New Roman" w:hAnsi="Times New Roman" w:cs="Times New Roman"/>
          <w:sz w:val="24"/>
          <w:szCs w:val="24"/>
          <w:lang w:val="id-ID"/>
        </w:rPr>
        <w:t xml:space="preserve">Pemilihan usia minimal 17 tahun </w:t>
      </w:r>
      <w:r w:rsidR="00EF3198" w:rsidRPr="00EF3198">
        <w:rPr>
          <w:rFonts w:ascii="Times New Roman" w:hAnsi="Times New Roman" w:cs="Times New Roman"/>
          <w:sz w:val="24"/>
          <w:szCs w:val="24"/>
          <w:lang w:val="id-ID"/>
        </w:rPr>
        <w:lastRenderedPageBreak/>
        <w:t>didasarkan pada fakta bahwa pada rentang usia tersebut individu umumnya sudah memiliki tingkat adaptasi teknologi yang tinggi serta kesadaran akan manfaat layanan keuangan digital, khususnya e-wallet (Lukman, 2023)</w:t>
      </w:r>
      <w:r w:rsidR="00EF3198">
        <w:rPr>
          <w:rFonts w:ascii="Times New Roman" w:hAnsi="Times New Roman" w:cs="Times New Roman"/>
          <w:sz w:val="24"/>
          <w:szCs w:val="24"/>
          <w:lang w:val="id-ID"/>
        </w:rPr>
        <w:t xml:space="preserve">. </w:t>
      </w:r>
      <w:r w:rsidRPr="00B32124">
        <w:rPr>
          <w:rFonts w:ascii="Times New Roman" w:hAnsi="Times New Roman" w:cs="Times New Roman"/>
          <w:sz w:val="24"/>
          <w:szCs w:val="24"/>
          <w:lang w:val="id-ID"/>
        </w:rPr>
        <w:t xml:space="preserve"> Sedangkan aplikasi </w:t>
      </w:r>
      <w:r w:rsidRPr="00B32124">
        <w:rPr>
          <w:rFonts w:ascii="Times New Roman" w:hAnsi="Times New Roman" w:cs="Times New Roman"/>
          <w:i/>
          <w:iCs/>
          <w:sz w:val="24"/>
          <w:szCs w:val="24"/>
          <w:lang w:val="id-ID"/>
        </w:rPr>
        <w:t>e-wallet</w:t>
      </w:r>
      <w:r w:rsidRPr="00B32124">
        <w:rPr>
          <w:rFonts w:ascii="Times New Roman" w:hAnsi="Times New Roman" w:cs="Times New Roman"/>
          <w:sz w:val="24"/>
          <w:szCs w:val="24"/>
          <w:lang w:val="id-ID"/>
        </w:rPr>
        <w:t xml:space="preserve"> yang akan digunakan pada kuesioner yaitu </w:t>
      </w:r>
      <w:r w:rsidRPr="00B32124">
        <w:rPr>
          <w:rFonts w:ascii="Times New Roman" w:hAnsi="Times New Roman" w:cs="Times New Roman"/>
          <w:i/>
          <w:iCs/>
          <w:sz w:val="24"/>
          <w:szCs w:val="24"/>
          <w:lang w:val="id-ID"/>
        </w:rPr>
        <w:t>Gopay, Dana, Ovo, Shopeepay dan Linkaja</w:t>
      </w:r>
      <w:r w:rsidRPr="00B32124">
        <w:rPr>
          <w:rFonts w:ascii="Times New Roman" w:hAnsi="Times New Roman" w:cs="Times New Roman"/>
          <w:sz w:val="24"/>
          <w:szCs w:val="24"/>
          <w:lang w:val="id-ID"/>
        </w:rPr>
        <w:t>.</w:t>
      </w:r>
    </w:p>
    <w:p w14:paraId="54B2482D" w14:textId="31134BA3" w:rsidR="00F6651E" w:rsidRPr="00B32124" w:rsidRDefault="00F6651E" w:rsidP="008D236D">
      <w:pPr>
        <w:pStyle w:val="NormalWeb"/>
        <w:spacing w:before="0" w:beforeAutospacing="0" w:after="0" w:afterAutospacing="0"/>
        <w:ind w:firstLine="567"/>
        <w:jc w:val="both"/>
      </w:pPr>
      <w:r w:rsidRPr="00B32124">
        <w:t>Penelitian ini menggunakan pendekatan penelitian kuantitatif dengan pendekatan analisis</w:t>
      </w:r>
      <w:r w:rsidRPr="00B32124">
        <w:rPr>
          <w:i/>
          <w:iCs/>
        </w:rPr>
        <w:t xml:space="preserve"> structural</w:t>
      </w:r>
      <w:r w:rsidRPr="00B32124">
        <w:t xml:space="preserve">  </w:t>
      </w:r>
      <w:r w:rsidRPr="00B32124">
        <w:rPr>
          <w:i/>
          <w:iCs/>
        </w:rPr>
        <w:t>equation model</w:t>
      </w:r>
      <w:r w:rsidRPr="00B32124">
        <w:t xml:space="preserve"> (SEM), di mana proses pengolahan data dan analisis dilakukan menggunakan perangkat lunak </w:t>
      </w:r>
      <w:r w:rsidRPr="00B32124">
        <w:rPr>
          <w:i/>
          <w:iCs/>
        </w:rPr>
        <w:t>smartPLS</w:t>
      </w:r>
      <w:r w:rsidR="00872006" w:rsidRPr="00B32124">
        <w:fldChar w:fldCharType="begin" w:fldLock="1"/>
      </w:r>
      <w:r w:rsidR="00872006" w:rsidRPr="00B32124">
        <w:instrText>ADDIN CSL_CITATION {"citationItems":[{"id":"ITEM-1","itemData":{"DOI":"10.1201/9781032725581-7","ISBN":"9781040094211","abstract":"A Primer on Partial Least Squares Structural Equation Modeling (PLS-SEM), by Hair, Hult, Ringle, and Sarstedt, provides a concise yet very practical guide to understanding and using PLS structural equation modeling (PLS-SEM). PLS-SEM is evolving as a statistical modeling technique and its use has increased exponentially in recent years within a variety of disciplines, due to the recognition that PLS-SEM’s distinctive methodological features make it a viable alternative to the more popular covariance-based SEM approach. This text—the only comprehensive book available to explain the fundamental aspects of the method—includes extensive examples on SmartPLS software, and is accompanied by multiple data sets that are available for download from the accompanying website (www.pls-sem.com).","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container-title":"SAGE Publications","id":"ITEM-1","issued":{"date-parts":[["2022"]]},"number-of-pages":"109-123","title":"A primer on partial least squares structural equation modeling (PLS-SEM)","type":"book"},"uris":["http://www.mendeley.com/documents/?uuid=7286427e-4258-4c27-9016-454f7a47e1ea"]}],"mendeley":{"formattedCitation":"(Hair et al., 2022)","plainTextFormattedCitation":"(Hair et al., 2022)","previouslyFormattedCitation":"(Hair et al., 2022)"},"properties":{"noteIndex":0},"schema":"https://github.com/citation-style-language/schema/raw/master/csl-citation.json"}</w:instrText>
      </w:r>
      <w:r w:rsidR="00872006" w:rsidRPr="00B32124">
        <w:fldChar w:fldCharType="separate"/>
      </w:r>
      <w:r w:rsidR="00872006" w:rsidRPr="00B32124">
        <w:rPr>
          <w:noProof/>
        </w:rPr>
        <w:t xml:space="preserve">(Hair </w:t>
      </w:r>
      <w:r w:rsidR="00872006" w:rsidRPr="00B32124">
        <w:rPr>
          <w:i/>
          <w:iCs/>
          <w:noProof/>
        </w:rPr>
        <w:t>et al.</w:t>
      </w:r>
      <w:r w:rsidR="00872006" w:rsidRPr="00B32124">
        <w:rPr>
          <w:noProof/>
        </w:rPr>
        <w:t>, 2022)</w:t>
      </w:r>
      <w:r w:rsidR="00872006" w:rsidRPr="00B32124">
        <w:fldChar w:fldCharType="end"/>
      </w:r>
      <w:r w:rsidRPr="00B32124">
        <w:t xml:space="preserve">. </w:t>
      </w:r>
      <w:r w:rsidR="00872006">
        <w:t>Smart</w:t>
      </w:r>
      <w:r w:rsidRPr="00B32124">
        <w:rPr>
          <w:i/>
          <w:iCs/>
        </w:rPr>
        <w:t>PLS</w:t>
      </w:r>
      <w:r w:rsidRPr="00B32124">
        <w:t xml:space="preserve"> diadopsi karena dianggap efektif dalam menganalisis model pengukuran yang kompleks yang melibatkan berbagai konstruk</w:t>
      </w:r>
      <w:r w:rsidR="00F120ED">
        <w:t xml:space="preserve"> dan ukuran sampel kecil</w:t>
      </w:r>
      <w:r w:rsidR="00872006">
        <w:t xml:space="preserve">, sehingga </w:t>
      </w:r>
      <w:r w:rsidR="00872006">
        <w:rPr>
          <w:i/>
          <w:iCs/>
        </w:rPr>
        <w:t>SEM-PLS</w:t>
      </w:r>
      <w:r w:rsidR="00872006">
        <w:t xml:space="preserve"> dianggap efektif untuk menguji hubungan kausal</w:t>
      </w:r>
      <w:r w:rsidR="00F120ED">
        <w:t xml:space="preserve"> karena kemampuanya menangani kompleksitas model. </w:t>
      </w:r>
      <w:r w:rsidRPr="00B32124">
        <w:t xml:space="preserve"> Data akan dianalisis melalui beberapa tahapan. Pada tahap awal, dilakukan evaluasi menggunakan </w:t>
      </w:r>
      <w:r w:rsidRPr="00B32124">
        <w:rPr>
          <w:i/>
          <w:iCs/>
        </w:rPr>
        <w:t>outer model</w:t>
      </w:r>
      <w:r w:rsidRPr="00B32124">
        <w:t xml:space="preserve">, yang berfungsi untuk  menggambarkan hubungan antara variabel laten dan indikator, yang terdiri dari uji </w:t>
      </w:r>
      <w:r w:rsidRPr="00D71F69">
        <w:rPr>
          <w:i/>
          <w:iCs/>
        </w:rPr>
        <w:t>convergent validity</w:t>
      </w:r>
      <w:r w:rsidRPr="00D71F69">
        <w:t xml:space="preserve">, nilai </w:t>
      </w:r>
      <w:r w:rsidRPr="00D71F69">
        <w:rPr>
          <w:i/>
          <w:iCs/>
        </w:rPr>
        <w:t>outer loading</w:t>
      </w:r>
      <w:r w:rsidRPr="00D71F69">
        <w:t xml:space="preserve"> &gt;0,7 dan </w:t>
      </w:r>
      <w:r w:rsidRPr="00D71F69">
        <w:rPr>
          <w:i/>
          <w:iCs/>
        </w:rPr>
        <w:t>average variance extracted</w:t>
      </w:r>
      <w:r w:rsidRPr="00D71F69">
        <w:t xml:space="preserve"> (AVE) &gt; 0,5. Uji </w:t>
      </w:r>
      <w:r w:rsidRPr="00D71F69">
        <w:rPr>
          <w:i/>
          <w:iCs/>
        </w:rPr>
        <w:t>reliability</w:t>
      </w:r>
      <w:r w:rsidRPr="00D71F69">
        <w:t xml:space="preserve">, dinyatakan reliabel apabila </w:t>
      </w:r>
      <w:r w:rsidRPr="00D71F69">
        <w:rPr>
          <w:i/>
          <w:iCs/>
        </w:rPr>
        <w:t>composite reliabilty</w:t>
      </w:r>
      <w:r w:rsidRPr="00D71F69">
        <w:t xml:space="preserve"> (CR) &gt; 0,7 dan </w:t>
      </w:r>
      <w:r w:rsidRPr="00D71F69">
        <w:rPr>
          <w:i/>
          <w:iCs/>
        </w:rPr>
        <w:t>cronbach’s alpha</w:t>
      </w:r>
      <w:r w:rsidRPr="00D71F69">
        <w:t xml:space="preserve"> (CA) &gt; 0,7. Tahap kedua melalui </w:t>
      </w:r>
      <w:r w:rsidRPr="00D71F69">
        <w:rPr>
          <w:i/>
          <w:iCs/>
        </w:rPr>
        <w:t xml:space="preserve">inner model </w:t>
      </w:r>
      <w:r w:rsidRPr="00D71F69">
        <w:t xml:space="preserve">yang dimulai dengan mengetahui nilai </w:t>
      </w:r>
      <w:r w:rsidRPr="00D71F69">
        <w:rPr>
          <w:i/>
          <w:iCs/>
        </w:rPr>
        <w:t>R-square</w:t>
      </w:r>
      <w:r w:rsidRPr="00D71F69">
        <w:t xml:space="preserve"> menunjukkan kategori kuat apabila lebih dari 0,75, dikatakan sedang apabila berada di atas 0,50 hingga 0,75, dan dianggap lemah jika nilainya di atas 0,25 hingga 0,50. Dan, mengetahui nilai </w:t>
      </w:r>
      <w:r w:rsidRPr="00D71F69">
        <w:rPr>
          <w:i/>
          <w:iCs/>
        </w:rPr>
        <w:t xml:space="preserve">Q-square </w:t>
      </w:r>
      <w:r w:rsidRPr="00D71F69">
        <w:t xml:space="preserve">apabila &gt;0 dianggap memiliki kemampuan yang baik dalam melakukan prediksi yang baik terhadap konstruk endogen dan sebaliknya, jika </w:t>
      </w:r>
      <w:r w:rsidRPr="00D71F69">
        <w:rPr>
          <w:i/>
          <w:iCs/>
        </w:rPr>
        <w:t>Q-square</w:t>
      </w:r>
      <w:r w:rsidRPr="00D71F69">
        <w:t xml:space="preserve"> &lt;0 maka model tidak memiliki relevansi prediktif. Selanjutnya, uji hipotesis dapat dinyatakan signifikan secara statistik apabila nilai </w:t>
      </w:r>
      <w:r w:rsidRPr="00D71F69">
        <w:rPr>
          <w:i/>
          <w:iCs/>
        </w:rPr>
        <w:t>T-statistic</w:t>
      </w:r>
      <w:r w:rsidRPr="00D71F69">
        <w:t xml:space="preserve"> &gt; 1.96 dan </w:t>
      </w:r>
      <w:r w:rsidRPr="00D71F69">
        <w:rPr>
          <w:i/>
          <w:iCs/>
        </w:rPr>
        <w:t>P-value</w:t>
      </w:r>
      <w:r w:rsidRPr="00D71F69">
        <w:t xml:space="preserve"> &lt;0,05. </w:t>
      </w:r>
      <w:r w:rsidR="00D71F69" w:rsidRPr="00D71F69">
        <w:t xml:space="preserve">Dalam melakukan analisis, penentuan jumlah sampel penelitian ditetapkan minimal 5 kali jumlah pernyataan </w:t>
      </w:r>
      <w:r w:rsidR="00D71F69" w:rsidRPr="00D71F69">
        <w:fldChar w:fldCharType="begin" w:fldLock="1"/>
      </w:r>
      <w:r w:rsidR="00D71F69" w:rsidRPr="00D71F69">
        <w:instrText>ADDIN CSL_CITATION {"citationItems":[{"id":"ITEM-1","itemData":{"DOI":"10.1201/9781032725581-7","ISBN":"9781040094211","abstract":"A Primer on Partial Least Squares Structural Equation Modeling (PLS-SEM), by Hair, Hult, Ringle, and Sarstedt, provides a concise yet very practical guide to understanding and using PLS structural equation modeling (PLS-SEM). PLS-SEM is evolving as a statistical modeling technique and its use has increased exponentially in recent years within a variety of disciplines, due to the recognition that PLS-SEM’s distinctive methodological features make it a viable alternative to the more popular covariance-based SEM approach. This text—the only comprehensive book available to explain the fundamental aspects of the method—includes extensive examples on SmartPLS software, and is accompanied by multiple data sets that are available for download from the accompanying website (www.pls-sem.com).","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container-title":"SAGE Publications","id":"ITEM-1","issued":{"date-parts":[["2022"]]},"number-of-pages":"109-123","title":"A primer on partial least squares structural equation modeling (PLS-SEM)","type":"book"},"uris":["http://www.mendeley.com/documents/?uuid=7286427e-4258-4c27-9016-454f7a47e1ea"]}],"mendeley":{"formattedCitation":"(Hair et al., 2022)","manualFormatting":"Hair et al. (2022)","plainTextFormattedCitation":"(Hair et al., 2022)","previouslyFormattedCitation":"(Hair et al., 2022)"},"properties":{"noteIndex":0},"schema":"https://github.com/citation-style-language/schema/raw/master/csl-citation.json"}</w:instrText>
      </w:r>
      <w:r w:rsidR="00D71F69" w:rsidRPr="00D71F69">
        <w:fldChar w:fldCharType="separate"/>
      </w:r>
      <w:r w:rsidR="00D71F69" w:rsidRPr="00D71F69">
        <w:rPr>
          <w:noProof/>
        </w:rPr>
        <w:t xml:space="preserve">Hair </w:t>
      </w:r>
      <w:r w:rsidR="00D71F69" w:rsidRPr="00D71F69">
        <w:rPr>
          <w:i/>
          <w:iCs/>
          <w:noProof/>
        </w:rPr>
        <w:t xml:space="preserve">et al. </w:t>
      </w:r>
      <w:r w:rsidR="00D71F69" w:rsidRPr="00D71F69">
        <w:rPr>
          <w:noProof/>
        </w:rPr>
        <w:t>(2022)</w:t>
      </w:r>
      <w:r w:rsidR="00D71F69" w:rsidRPr="00D71F69">
        <w:fldChar w:fldCharType="end"/>
      </w:r>
      <w:r w:rsidR="00D71F69" w:rsidRPr="00D71F69">
        <w:t xml:space="preserve"> oleh karena itu, jumlah responden yang ditetapkan dalam penelitian, yaitu 110 responden.</w:t>
      </w:r>
    </w:p>
    <w:p w14:paraId="41B88BE4" w14:textId="32899F7B" w:rsidR="00CA3AD8" w:rsidRPr="008F4D7A" w:rsidRDefault="00163805" w:rsidP="005C6B9E">
      <w:pPr>
        <w:tabs>
          <w:tab w:val="left" w:pos="8080"/>
        </w:tabs>
        <w:spacing w:after="0" w:line="240" w:lineRule="auto"/>
        <w:jc w:val="both"/>
        <w:rPr>
          <w:rFonts w:ascii="Times New Roman" w:eastAsia="Times New Roman" w:hAnsi="Times New Roman" w:cs="Times New Roman"/>
          <w:color w:val="000000"/>
          <w:sz w:val="20"/>
          <w:szCs w:val="20"/>
          <w:lang w:val="id-ID"/>
        </w:rPr>
      </w:pPr>
      <w:r w:rsidRPr="008F4D7A">
        <w:rPr>
          <w:rFonts w:ascii="Times New Roman" w:eastAsia="Times New Roman" w:hAnsi="Times New Roman" w:cs="Times New Roman"/>
          <w:sz w:val="20"/>
          <w:szCs w:val="20"/>
          <w:lang w:val="id-ID"/>
        </w:rPr>
        <w:tab/>
      </w:r>
    </w:p>
    <w:p w14:paraId="5FD53478" w14:textId="7E01EDBD" w:rsidR="0068229E" w:rsidRDefault="00163805" w:rsidP="005C6B9E">
      <w:pPr>
        <w:spacing w:after="0" w:line="240" w:lineRule="auto"/>
        <w:jc w:val="both"/>
        <w:rPr>
          <w:rFonts w:ascii="Times New Roman" w:eastAsia="Times New Roman" w:hAnsi="Times New Roman" w:cs="Times New Roman"/>
          <w:b/>
          <w:sz w:val="24"/>
          <w:szCs w:val="24"/>
          <w:lang w:val="id-ID"/>
        </w:rPr>
      </w:pPr>
      <w:r w:rsidRPr="00B32124">
        <w:rPr>
          <w:rFonts w:ascii="Times New Roman" w:eastAsia="Times New Roman" w:hAnsi="Times New Roman" w:cs="Times New Roman"/>
          <w:b/>
          <w:sz w:val="24"/>
          <w:szCs w:val="24"/>
          <w:lang w:val="id-ID"/>
        </w:rPr>
        <w:t xml:space="preserve">4. HASIL PENELITIAN DAN PEMBAHASAN </w:t>
      </w:r>
    </w:p>
    <w:p w14:paraId="1E91443D" w14:textId="572D5D04" w:rsidR="00C57A84" w:rsidRDefault="00C57A84" w:rsidP="005C6B9E">
      <w:pPr>
        <w:spacing w:after="0" w:line="240" w:lineRule="auto"/>
        <w:jc w:val="both"/>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 xml:space="preserve">Hasil Uji Outer Model </w:t>
      </w:r>
    </w:p>
    <w:p w14:paraId="0A703B02" w14:textId="77777777" w:rsidR="007F0E67" w:rsidRPr="008F4D7A" w:rsidRDefault="007F0E67" w:rsidP="005C6B9E">
      <w:pPr>
        <w:spacing w:after="0" w:line="240" w:lineRule="auto"/>
        <w:jc w:val="center"/>
        <w:rPr>
          <w:rFonts w:ascii="Times New Roman" w:eastAsia="Times New Roman" w:hAnsi="Times New Roman" w:cs="Times New Roman"/>
          <w:b/>
          <w:sz w:val="20"/>
          <w:szCs w:val="20"/>
          <w:lang w:val="id-ID"/>
        </w:rPr>
      </w:pPr>
    </w:p>
    <w:p w14:paraId="34759981" w14:textId="2AFB6C23" w:rsidR="00745365" w:rsidRPr="00135CBF" w:rsidRDefault="00745365" w:rsidP="005C6B9E">
      <w:pPr>
        <w:spacing w:after="0" w:line="240" w:lineRule="auto"/>
        <w:jc w:val="center"/>
        <w:rPr>
          <w:rFonts w:ascii="Times New Roman" w:eastAsia="Times New Roman" w:hAnsi="Times New Roman" w:cs="Times New Roman"/>
          <w:bCs/>
          <w:sz w:val="24"/>
          <w:szCs w:val="24"/>
          <w:lang w:val="id-ID"/>
        </w:rPr>
      </w:pPr>
      <w:r w:rsidRPr="00135CBF">
        <w:rPr>
          <w:rFonts w:ascii="Times New Roman" w:eastAsia="Times New Roman" w:hAnsi="Times New Roman" w:cs="Times New Roman"/>
          <w:bCs/>
          <w:sz w:val="24"/>
          <w:szCs w:val="24"/>
          <w:lang w:val="id-ID"/>
        </w:rPr>
        <w:t xml:space="preserve">Tabel 1. Hasil uji </w:t>
      </w:r>
      <w:r w:rsidR="00C57A84" w:rsidRPr="00135CBF">
        <w:rPr>
          <w:rFonts w:ascii="Times New Roman" w:eastAsia="Times New Roman" w:hAnsi="Times New Roman" w:cs="Times New Roman"/>
          <w:bCs/>
          <w:sz w:val="24"/>
          <w:szCs w:val="24"/>
          <w:lang w:val="id-ID"/>
        </w:rPr>
        <w:t>validitas dan reabilitas</w:t>
      </w:r>
    </w:p>
    <w:p w14:paraId="6AF72B57" w14:textId="77777777" w:rsidR="00745365" w:rsidRDefault="00745365" w:rsidP="00135CBF">
      <w:pPr>
        <w:spacing w:after="0" w:line="24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rPr>
        <w:drawing>
          <wp:inline distT="0" distB="0" distL="0" distR="0" wp14:anchorId="37C2C6AA" wp14:editId="2B885D81">
            <wp:extent cx="3047956" cy="2314575"/>
            <wp:effectExtent l="0" t="0" r="635" b="0"/>
            <wp:docPr id="18605776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577601" name="Picture 1860577601"/>
                    <pic:cNvPicPr/>
                  </pic:nvPicPr>
                  <pic:blipFill>
                    <a:blip r:embed="rId10">
                      <a:extLst>
                        <a:ext uri="{28A0092B-C50C-407E-A947-70E740481C1C}">
                          <a14:useLocalDpi xmlns:a14="http://schemas.microsoft.com/office/drawing/2010/main" val="0"/>
                        </a:ext>
                      </a:extLst>
                    </a:blip>
                    <a:stretch>
                      <a:fillRect/>
                    </a:stretch>
                  </pic:blipFill>
                  <pic:spPr>
                    <a:xfrm>
                      <a:off x="0" y="0"/>
                      <a:ext cx="3087333" cy="2344477"/>
                    </a:xfrm>
                    <a:prstGeom prst="rect">
                      <a:avLst/>
                    </a:prstGeom>
                  </pic:spPr>
                </pic:pic>
              </a:graphicData>
            </a:graphic>
          </wp:inline>
        </w:drawing>
      </w:r>
    </w:p>
    <w:p w14:paraId="67F31044" w14:textId="77777777" w:rsidR="004C168A" w:rsidRPr="00135CBF" w:rsidRDefault="004C168A" w:rsidP="00135CBF">
      <w:pPr>
        <w:spacing w:after="0" w:line="240" w:lineRule="auto"/>
        <w:jc w:val="center"/>
        <w:rPr>
          <w:rFonts w:ascii="Times New Roman" w:hAnsi="Times New Roman" w:cs="Times New Roman"/>
          <w:sz w:val="24"/>
          <w:szCs w:val="24"/>
          <w:lang w:val="id-ID"/>
        </w:rPr>
      </w:pPr>
      <w:r w:rsidRPr="00135CBF">
        <w:rPr>
          <w:rFonts w:ascii="Times New Roman" w:hAnsi="Times New Roman" w:cs="Times New Roman"/>
          <w:sz w:val="24"/>
          <w:szCs w:val="24"/>
          <w:lang w:val="id-ID"/>
        </w:rPr>
        <w:t>Sumber: Data Olahan SEM-SmartPLS 4</w:t>
      </w:r>
    </w:p>
    <w:p w14:paraId="4EFF4693" w14:textId="77777777" w:rsidR="0069198F" w:rsidRPr="008F4D7A" w:rsidRDefault="0069198F" w:rsidP="00DD5C10">
      <w:pPr>
        <w:spacing w:after="0" w:line="240" w:lineRule="auto"/>
        <w:ind w:firstLine="567"/>
        <w:jc w:val="both"/>
        <w:rPr>
          <w:rFonts w:ascii="Times New Roman" w:hAnsi="Times New Roman" w:cs="Times New Roman"/>
          <w:sz w:val="20"/>
          <w:szCs w:val="20"/>
          <w:lang w:val="id-ID"/>
        </w:rPr>
      </w:pPr>
    </w:p>
    <w:p w14:paraId="1794740B" w14:textId="41C21DD5" w:rsidR="00CD2B9F" w:rsidRDefault="00F6651E" w:rsidP="00DD5C10">
      <w:pPr>
        <w:spacing w:after="0" w:line="240" w:lineRule="auto"/>
        <w:ind w:firstLine="567"/>
        <w:jc w:val="both"/>
        <w:rPr>
          <w:rFonts w:cs="Times New Roman"/>
          <w:lang w:val="id-ID"/>
        </w:rPr>
      </w:pPr>
      <w:r w:rsidRPr="00B32124">
        <w:rPr>
          <w:rFonts w:ascii="Times New Roman" w:hAnsi="Times New Roman" w:cs="Times New Roman"/>
          <w:sz w:val="24"/>
          <w:szCs w:val="24"/>
          <w:lang w:val="id-ID"/>
        </w:rPr>
        <w:t xml:space="preserve">Berdasarkan hasil output </w:t>
      </w:r>
      <w:r w:rsidRPr="00B32124">
        <w:rPr>
          <w:rFonts w:ascii="Times New Roman" w:hAnsi="Times New Roman" w:cs="Times New Roman"/>
          <w:i/>
          <w:iCs/>
          <w:sz w:val="24"/>
          <w:szCs w:val="24"/>
          <w:lang w:val="id-ID"/>
        </w:rPr>
        <w:t>SmartPLS 4</w:t>
      </w:r>
      <w:r w:rsidRPr="00B32124">
        <w:rPr>
          <w:rFonts w:ascii="Times New Roman" w:hAnsi="Times New Roman" w:cs="Times New Roman"/>
          <w:sz w:val="24"/>
          <w:szCs w:val="24"/>
          <w:lang w:val="id-ID"/>
        </w:rPr>
        <w:t xml:space="preserve">, seluruh indikator pada variabel kualitas pengalaman, kepercayaan pelanggan, kepuasan pelanggan,  keterlibatan pelanggan, dan loyalitas pelanggan menunjukkan nilai </w:t>
      </w:r>
      <w:r w:rsidRPr="00B32124">
        <w:rPr>
          <w:rFonts w:ascii="Times New Roman" w:hAnsi="Times New Roman" w:cs="Times New Roman"/>
          <w:i/>
          <w:iCs/>
          <w:sz w:val="24"/>
          <w:szCs w:val="24"/>
          <w:lang w:val="id-ID"/>
        </w:rPr>
        <w:t>outer loading</w:t>
      </w:r>
      <w:r w:rsidRPr="00B32124">
        <w:rPr>
          <w:rFonts w:ascii="Times New Roman" w:hAnsi="Times New Roman" w:cs="Times New Roman"/>
          <w:sz w:val="24"/>
          <w:szCs w:val="24"/>
          <w:lang w:val="id-ID"/>
        </w:rPr>
        <w:t xml:space="preserve"> &gt; 0,70 dan AVE &gt; 0,50, sehingga dinyatakan valid. Terakhir, hasil uji </w:t>
      </w:r>
      <w:r w:rsidRPr="00B32124">
        <w:rPr>
          <w:rFonts w:ascii="Times New Roman" w:hAnsi="Times New Roman" w:cs="Times New Roman"/>
          <w:i/>
          <w:iCs/>
          <w:sz w:val="24"/>
          <w:szCs w:val="24"/>
          <w:lang w:val="id-ID"/>
        </w:rPr>
        <w:t>reliability</w:t>
      </w:r>
      <w:r w:rsidRPr="00B32124">
        <w:rPr>
          <w:rFonts w:ascii="Times New Roman" w:hAnsi="Times New Roman" w:cs="Times New Roman"/>
          <w:sz w:val="24"/>
          <w:szCs w:val="24"/>
          <w:lang w:val="id-ID"/>
        </w:rPr>
        <w:t xml:space="preserve"> membuktikan bahwa semua variabel menunjukkan </w:t>
      </w:r>
      <w:r w:rsidRPr="00B32124">
        <w:rPr>
          <w:rFonts w:ascii="Times New Roman" w:hAnsi="Times New Roman" w:cs="Times New Roman"/>
          <w:i/>
          <w:iCs/>
          <w:sz w:val="24"/>
          <w:szCs w:val="24"/>
          <w:lang w:val="id-ID"/>
        </w:rPr>
        <w:t>composite reliability</w:t>
      </w:r>
      <w:r w:rsidRPr="00B32124">
        <w:rPr>
          <w:rFonts w:ascii="Times New Roman" w:hAnsi="Times New Roman" w:cs="Times New Roman"/>
          <w:sz w:val="24"/>
          <w:szCs w:val="24"/>
          <w:lang w:val="id-ID"/>
        </w:rPr>
        <w:t xml:space="preserve"> (CR) &gt; 0,70 dan </w:t>
      </w:r>
      <w:r w:rsidRPr="00B32124">
        <w:rPr>
          <w:rFonts w:ascii="Times New Roman" w:hAnsi="Times New Roman" w:cs="Times New Roman"/>
          <w:i/>
          <w:iCs/>
          <w:sz w:val="24"/>
          <w:szCs w:val="24"/>
          <w:lang w:val="id-ID"/>
        </w:rPr>
        <w:t>cronbach’s alpha</w:t>
      </w:r>
      <w:r w:rsidRPr="00B32124">
        <w:rPr>
          <w:rFonts w:ascii="Times New Roman" w:hAnsi="Times New Roman" w:cs="Times New Roman"/>
          <w:sz w:val="24"/>
          <w:szCs w:val="24"/>
          <w:lang w:val="id-ID"/>
        </w:rPr>
        <w:t xml:space="preserve"> (CA) &gt; 0,70, sehingga seluruh konstruk dinyatakan reliabel</w:t>
      </w:r>
      <w:r w:rsidRPr="00B32124">
        <w:rPr>
          <w:rFonts w:cs="Times New Roman"/>
          <w:lang w:val="id-ID"/>
        </w:rPr>
        <w:t>.</w:t>
      </w:r>
    </w:p>
    <w:p w14:paraId="5C7D03E0" w14:textId="5BD18303" w:rsidR="00AF7189" w:rsidRPr="00AF7189" w:rsidRDefault="00AF7189" w:rsidP="005C6B9E">
      <w:pPr>
        <w:spacing w:after="0" w:line="240" w:lineRule="auto"/>
        <w:jc w:val="both"/>
        <w:rPr>
          <w:rFonts w:ascii="Times New Roman" w:hAnsi="Times New Roman" w:cs="Times New Roman"/>
          <w:b/>
          <w:bCs/>
          <w:sz w:val="24"/>
          <w:szCs w:val="24"/>
          <w:lang w:val="id-ID"/>
        </w:rPr>
      </w:pPr>
      <w:r w:rsidRPr="00AF7189">
        <w:rPr>
          <w:rFonts w:ascii="Times New Roman" w:hAnsi="Times New Roman" w:cs="Times New Roman"/>
          <w:b/>
          <w:bCs/>
          <w:sz w:val="24"/>
          <w:szCs w:val="24"/>
          <w:lang w:val="id-ID"/>
        </w:rPr>
        <w:lastRenderedPageBreak/>
        <w:t xml:space="preserve">Hasil Uji Inner Model </w:t>
      </w:r>
    </w:p>
    <w:p w14:paraId="3222E350" w14:textId="77777777" w:rsidR="00A51FC4" w:rsidRDefault="00A51FC4" w:rsidP="005C6B9E">
      <w:pPr>
        <w:spacing w:after="0" w:line="240" w:lineRule="auto"/>
        <w:jc w:val="center"/>
        <w:rPr>
          <w:rFonts w:ascii="Times New Roman" w:hAnsi="Times New Roman" w:cs="Times New Roman"/>
          <w:sz w:val="24"/>
          <w:szCs w:val="24"/>
          <w:lang w:val="en-GB"/>
        </w:rPr>
      </w:pPr>
    </w:p>
    <w:p w14:paraId="4287EA95" w14:textId="1097FF1E" w:rsidR="00C57A84" w:rsidRPr="00A51FC4" w:rsidRDefault="00CD2B9F" w:rsidP="005C6B9E">
      <w:pPr>
        <w:spacing w:after="0" w:line="240" w:lineRule="auto"/>
        <w:jc w:val="center"/>
        <w:rPr>
          <w:rFonts w:ascii="Times New Roman" w:hAnsi="Times New Roman" w:cs="Times New Roman"/>
          <w:sz w:val="24"/>
          <w:szCs w:val="24"/>
          <w:lang w:val="id-ID"/>
        </w:rPr>
      </w:pPr>
      <w:r w:rsidRPr="00A51FC4">
        <w:rPr>
          <w:rFonts w:ascii="Times New Roman" w:hAnsi="Times New Roman" w:cs="Times New Roman"/>
          <w:sz w:val="24"/>
          <w:szCs w:val="24"/>
          <w:lang w:val="id-ID"/>
        </w:rPr>
        <w:t>Tabel 2. Hasil uji R-square</w:t>
      </w:r>
    </w:p>
    <w:p w14:paraId="5C959271" w14:textId="5BE8B231" w:rsidR="00C57A84" w:rsidRDefault="00C57A84" w:rsidP="005C6B9E">
      <w:pPr>
        <w:spacing w:after="0" w:line="24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rPr>
        <w:drawing>
          <wp:inline distT="0" distB="0" distL="0" distR="0" wp14:anchorId="0908E981" wp14:editId="3F67E806">
            <wp:extent cx="2419350" cy="662228"/>
            <wp:effectExtent l="0" t="0" r="0" b="5080"/>
            <wp:docPr id="388202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202457" name="Picture 38820245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83213" cy="679709"/>
                    </a:xfrm>
                    <a:prstGeom prst="rect">
                      <a:avLst/>
                    </a:prstGeom>
                  </pic:spPr>
                </pic:pic>
              </a:graphicData>
            </a:graphic>
          </wp:inline>
        </w:drawing>
      </w:r>
    </w:p>
    <w:p w14:paraId="48B9FE5E" w14:textId="3AD74E21" w:rsidR="00FF59DC" w:rsidRPr="00A51FC4" w:rsidRDefault="00FF59DC" w:rsidP="005C6B9E">
      <w:pPr>
        <w:spacing w:after="0" w:line="240" w:lineRule="auto"/>
        <w:jc w:val="center"/>
        <w:rPr>
          <w:rFonts w:ascii="Times New Roman" w:hAnsi="Times New Roman" w:cs="Times New Roman"/>
          <w:sz w:val="24"/>
          <w:szCs w:val="24"/>
          <w:lang w:val="id-ID"/>
        </w:rPr>
      </w:pPr>
      <w:r w:rsidRPr="00A51FC4">
        <w:rPr>
          <w:rFonts w:ascii="Times New Roman" w:hAnsi="Times New Roman" w:cs="Times New Roman"/>
          <w:sz w:val="24"/>
          <w:szCs w:val="24"/>
          <w:lang w:val="id-ID"/>
        </w:rPr>
        <w:t>Sumber: Data Olahan SEM-SmartPLS 4</w:t>
      </w:r>
    </w:p>
    <w:p w14:paraId="4B0265E0" w14:textId="77777777" w:rsidR="007C1E8C" w:rsidRDefault="007C1E8C" w:rsidP="00DD5C10">
      <w:pPr>
        <w:spacing w:after="0" w:line="240" w:lineRule="auto"/>
        <w:ind w:firstLine="567"/>
        <w:jc w:val="both"/>
        <w:rPr>
          <w:rFonts w:ascii="Times New Roman" w:hAnsi="Times New Roman" w:cs="Times New Roman"/>
          <w:sz w:val="24"/>
          <w:szCs w:val="24"/>
          <w:lang w:val="id-ID"/>
        </w:rPr>
      </w:pPr>
    </w:p>
    <w:p w14:paraId="443EE967" w14:textId="1CB79CAD" w:rsidR="00CD2B9F" w:rsidRDefault="00394FF3" w:rsidP="00DD5C10">
      <w:pPr>
        <w:spacing w:after="0" w:line="240" w:lineRule="auto"/>
        <w:ind w:firstLine="567"/>
        <w:jc w:val="both"/>
        <w:rPr>
          <w:rFonts w:ascii="Times New Roman" w:hAnsi="Times New Roman" w:cs="Times New Roman"/>
          <w:sz w:val="24"/>
          <w:szCs w:val="24"/>
          <w:lang w:val="id-ID"/>
        </w:rPr>
      </w:pPr>
      <w:r w:rsidRPr="00394FF3">
        <w:rPr>
          <w:rFonts w:ascii="Times New Roman" w:hAnsi="Times New Roman" w:cs="Times New Roman"/>
          <w:sz w:val="24"/>
          <w:szCs w:val="24"/>
          <w:lang w:val="id-ID"/>
        </w:rPr>
        <w:t xml:space="preserve">Berdasarkan output </w:t>
      </w:r>
      <w:r w:rsidRPr="00394FF3">
        <w:rPr>
          <w:rFonts w:ascii="Times New Roman" w:hAnsi="Times New Roman" w:cs="Times New Roman"/>
          <w:i/>
          <w:iCs/>
          <w:sz w:val="24"/>
          <w:szCs w:val="24"/>
          <w:lang w:val="id-ID"/>
        </w:rPr>
        <w:t>Smartpls4</w:t>
      </w:r>
      <w:r w:rsidRPr="00394FF3">
        <w:rPr>
          <w:rFonts w:ascii="Times New Roman" w:hAnsi="Times New Roman" w:cs="Times New Roman"/>
          <w:sz w:val="24"/>
          <w:szCs w:val="24"/>
          <w:lang w:val="id-ID"/>
        </w:rPr>
        <w:t xml:space="preserve">, didapat nilai </w:t>
      </w:r>
      <w:r w:rsidRPr="00394FF3">
        <w:rPr>
          <w:rFonts w:ascii="Times New Roman" w:hAnsi="Times New Roman" w:cs="Times New Roman"/>
          <w:i/>
          <w:iCs/>
          <w:sz w:val="24"/>
          <w:szCs w:val="24"/>
          <w:lang w:val="id-ID"/>
        </w:rPr>
        <w:t>R-square</w:t>
      </w:r>
      <w:r w:rsidRPr="00394FF3">
        <w:rPr>
          <w:rFonts w:ascii="Times New Roman" w:hAnsi="Times New Roman" w:cs="Times New Roman"/>
          <w:sz w:val="24"/>
          <w:szCs w:val="24"/>
          <w:lang w:val="id-ID"/>
        </w:rPr>
        <w:t xml:space="preserve"> pada loyalitas pelanggan (0.775) dikategorikan kuat</w:t>
      </w:r>
      <w:r w:rsidR="00AE0A94" w:rsidRPr="00B32124">
        <w:rPr>
          <w:rFonts w:ascii="Times New Roman" w:hAnsi="Times New Roman" w:cs="Times New Roman"/>
          <w:sz w:val="24"/>
          <w:szCs w:val="24"/>
          <w:lang w:val="id-ID"/>
        </w:rPr>
        <w:t xml:space="preserve">. </w:t>
      </w:r>
      <w:r w:rsidRPr="00394FF3">
        <w:rPr>
          <w:rFonts w:ascii="Times New Roman" w:hAnsi="Times New Roman" w:cs="Times New Roman"/>
          <w:sz w:val="24"/>
          <w:szCs w:val="24"/>
          <w:lang w:val="id-ID"/>
        </w:rPr>
        <w:t xml:space="preserve">Selanjutnya nila </w:t>
      </w:r>
      <w:r w:rsidRPr="00394FF3">
        <w:rPr>
          <w:rFonts w:ascii="Times New Roman" w:hAnsi="Times New Roman" w:cs="Times New Roman"/>
          <w:i/>
          <w:iCs/>
          <w:sz w:val="24"/>
          <w:szCs w:val="24"/>
          <w:lang w:val="id-ID"/>
        </w:rPr>
        <w:t>R-square</w:t>
      </w:r>
      <w:r w:rsidRPr="00394FF3">
        <w:rPr>
          <w:rFonts w:ascii="Times New Roman" w:hAnsi="Times New Roman" w:cs="Times New Roman"/>
          <w:sz w:val="24"/>
          <w:szCs w:val="24"/>
          <w:lang w:val="id-ID"/>
        </w:rPr>
        <w:t xml:space="preserve"> pada keterlibatan pelanggan (0.571) tergolong moderat. Nilai </w:t>
      </w:r>
      <w:r w:rsidRPr="00394FF3">
        <w:rPr>
          <w:rFonts w:ascii="Times New Roman" w:hAnsi="Times New Roman" w:cs="Times New Roman"/>
          <w:i/>
          <w:iCs/>
          <w:sz w:val="24"/>
          <w:szCs w:val="24"/>
          <w:lang w:val="id-ID"/>
        </w:rPr>
        <w:t>R-square</w:t>
      </w:r>
      <w:r w:rsidRPr="00394FF3">
        <w:rPr>
          <w:rFonts w:ascii="Times New Roman" w:hAnsi="Times New Roman" w:cs="Times New Roman"/>
          <w:sz w:val="24"/>
          <w:szCs w:val="24"/>
          <w:lang w:val="id-ID"/>
        </w:rPr>
        <w:t xml:space="preserve"> kepercayaan pelanggan (0.434) dikatakan lemah</w:t>
      </w:r>
      <w:r w:rsidR="00AE0A94" w:rsidRPr="00B32124">
        <w:rPr>
          <w:rFonts w:ascii="Times New Roman" w:hAnsi="Times New Roman" w:cs="Times New Roman"/>
          <w:sz w:val="24"/>
          <w:szCs w:val="24"/>
          <w:lang w:val="id-ID"/>
        </w:rPr>
        <w:t xml:space="preserve">. </w:t>
      </w:r>
      <w:r w:rsidRPr="00394FF3">
        <w:rPr>
          <w:rFonts w:ascii="Times New Roman" w:hAnsi="Times New Roman" w:cs="Times New Roman"/>
          <w:sz w:val="24"/>
          <w:szCs w:val="24"/>
          <w:lang w:val="id-ID"/>
        </w:rPr>
        <w:t xml:space="preserve">Dan nilai </w:t>
      </w:r>
      <w:r w:rsidRPr="00394FF3">
        <w:rPr>
          <w:rFonts w:ascii="Times New Roman" w:hAnsi="Times New Roman" w:cs="Times New Roman"/>
          <w:i/>
          <w:iCs/>
          <w:sz w:val="24"/>
          <w:szCs w:val="24"/>
          <w:lang w:val="id-ID"/>
        </w:rPr>
        <w:t>R-square</w:t>
      </w:r>
      <w:r w:rsidRPr="00394FF3">
        <w:rPr>
          <w:rFonts w:ascii="Times New Roman" w:hAnsi="Times New Roman" w:cs="Times New Roman"/>
          <w:sz w:val="24"/>
          <w:szCs w:val="24"/>
          <w:lang w:val="id-ID"/>
        </w:rPr>
        <w:t xml:space="preserve"> pada kepuasan pelanggan (0.399) dikatakan lemah</w:t>
      </w:r>
      <w:r w:rsidR="00CD2B9F">
        <w:rPr>
          <w:rFonts w:ascii="Times New Roman" w:hAnsi="Times New Roman" w:cs="Times New Roman"/>
          <w:sz w:val="24"/>
          <w:szCs w:val="24"/>
          <w:lang w:val="id-ID"/>
        </w:rPr>
        <w:t>.</w:t>
      </w:r>
    </w:p>
    <w:p w14:paraId="62F06507" w14:textId="77777777" w:rsidR="001A238D" w:rsidRDefault="001A238D" w:rsidP="00DD5C10">
      <w:pPr>
        <w:spacing w:after="0" w:line="240" w:lineRule="auto"/>
        <w:ind w:firstLine="567"/>
        <w:jc w:val="both"/>
        <w:rPr>
          <w:rFonts w:ascii="Times New Roman" w:hAnsi="Times New Roman" w:cs="Times New Roman"/>
          <w:sz w:val="24"/>
          <w:szCs w:val="24"/>
          <w:lang w:val="id-ID"/>
        </w:rPr>
      </w:pPr>
    </w:p>
    <w:p w14:paraId="3F090E36" w14:textId="2AB822EB" w:rsidR="00C57A84" w:rsidRPr="001A238D" w:rsidRDefault="00CD2B9F" w:rsidP="005C6B9E">
      <w:pPr>
        <w:spacing w:after="0" w:line="240" w:lineRule="auto"/>
        <w:jc w:val="center"/>
        <w:rPr>
          <w:rFonts w:ascii="Times New Roman" w:hAnsi="Times New Roman" w:cs="Times New Roman"/>
          <w:sz w:val="24"/>
          <w:szCs w:val="24"/>
          <w:lang w:val="id-ID"/>
        </w:rPr>
      </w:pPr>
      <w:r w:rsidRPr="001A238D">
        <w:rPr>
          <w:rFonts w:ascii="Times New Roman" w:hAnsi="Times New Roman" w:cs="Times New Roman"/>
          <w:sz w:val="24"/>
          <w:szCs w:val="24"/>
          <w:lang w:val="id-ID"/>
        </w:rPr>
        <w:t>Tabel 3. Hasil uji Q-square</w:t>
      </w:r>
    </w:p>
    <w:p w14:paraId="2C39ED74" w14:textId="3E1FB067" w:rsidR="00C57A84" w:rsidRDefault="00C57A84" w:rsidP="005C6B9E">
      <w:pPr>
        <w:spacing w:after="0" w:line="24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rPr>
        <w:drawing>
          <wp:inline distT="0" distB="0" distL="0" distR="0" wp14:anchorId="60BF2A0B" wp14:editId="46D00E33">
            <wp:extent cx="2628900" cy="826226"/>
            <wp:effectExtent l="0" t="0" r="0" b="0"/>
            <wp:docPr id="10227625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762519" name="Picture 102276251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82927" cy="843206"/>
                    </a:xfrm>
                    <a:prstGeom prst="rect">
                      <a:avLst/>
                    </a:prstGeom>
                  </pic:spPr>
                </pic:pic>
              </a:graphicData>
            </a:graphic>
          </wp:inline>
        </w:drawing>
      </w:r>
    </w:p>
    <w:p w14:paraId="7024DD54" w14:textId="77777777" w:rsidR="00FF59DC" w:rsidRPr="001A238D" w:rsidRDefault="00FF59DC" w:rsidP="005C6B9E">
      <w:pPr>
        <w:spacing w:after="0" w:line="240" w:lineRule="auto"/>
        <w:ind w:firstLine="142"/>
        <w:jc w:val="center"/>
        <w:rPr>
          <w:rFonts w:ascii="Times New Roman" w:hAnsi="Times New Roman" w:cs="Times New Roman"/>
          <w:sz w:val="24"/>
          <w:szCs w:val="24"/>
          <w:lang w:val="id-ID"/>
        </w:rPr>
      </w:pPr>
      <w:r w:rsidRPr="001A238D">
        <w:rPr>
          <w:rFonts w:ascii="Times New Roman" w:hAnsi="Times New Roman" w:cs="Times New Roman"/>
          <w:sz w:val="24"/>
          <w:szCs w:val="24"/>
          <w:lang w:val="id-ID"/>
        </w:rPr>
        <w:t>Sumber: Data Olahan SEM-SmartPLS 4</w:t>
      </w:r>
    </w:p>
    <w:p w14:paraId="038568C7" w14:textId="77777777" w:rsidR="001A238D" w:rsidRDefault="001A238D" w:rsidP="00DD5C10">
      <w:pPr>
        <w:spacing w:after="0" w:line="240" w:lineRule="auto"/>
        <w:ind w:firstLine="567"/>
        <w:jc w:val="both"/>
        <w:rPr>
          <w:rFonts w:ascii="Times New Roman" w:hAnsi="Times New Roman" w:cs="Times New Roman"/>
          <w:sz w:val="24"/>
          <w:szCs w:val="24"/>
          <w:lang w:val="id-ID"/>
        </w:rPr>
      </w:pPr>
    </w:p>
    <w:p w14:paraId="5BE0A49F" w14:textId="3B6096C9" w:rsidR="00F13CD0" w:rsidRDefault="00394FF3" w:rsidP="00DD5C10">
      <w:pPr>
        <w:spacing w:after="0" w:line="240" w:lineRule="auto"/>
        <w:ind w:firstLine="567"/>
        <w:jc w:val="both"/>
        <w:rPr>
          <w:rFonts w:ascii="Times New Roman" w:hAnsi="Times New Roman" w:cs="Times New Roman"/>
          <w:sz w:val="24"/>
          <w:szCs w:val="24"/>
          <w:lang w:val="id-ID"/>
        </w:rPr>
      </w:pPr>
      <w:r w:rsidRPr="00B32124">
        <w:rPr>
          <w:rFonts w:ascii="Times New Roman" w:hAnsi="Times New Roman" w:cs="Times New Roman"/>
          <w:sz w:val="24"/>
          <w:szCs w:val="24"/>
          <w:lang w:val="id-ID"/>
        </w:rPr>
        <w:t xml:space="preserve">Hasil analisis </w:t>
      </w:r>
      <w:r w:rsidRPr="00B32124">
        <w:rPr>
          <w:rFonts w:ascii="Times New Roman" w:hAnsi="Times New Roman" w:cs="Times New Roman"/>
          <w:i/>
          <w:iCs/>
          <w:sz w:val="24"/>
          <w:szCs w:val="24"/>
          <w:lang w:val="id-ID"/>
        </w:rPr>
        <w:t>Q-square</w:t>
      </w:r>
      <w:r w:rsidRPr="00B32124">
        <w:rPr>
          <w:rFonts w:ascii="Times New Roman" w:hAnsi="Times New Roman" w:cs="Times New Roman"/>
          <w:sz w:val="24"/>
          <w:szCs w:val="24"/>
          <w:lang w:val="id-ID"/>
        </w:rPr>
        <w:t xml:space="preserve"> pada penelitian ini memperlihatkan bahwa semua variabel memiliki nilai positif, yang menandakan bahwa model yang digunakan cukup baik dalam menjelaskan variabel dependen. Nilai </w:t>
      </w:r>
      <w:r w:rsidRPr="00B32124">
        <w:rPr>
          <w:rFonts w:ascii="Times New Roman" w:hAnsi="Times New Roman" w:cs="Times New Roman"/>
          <w:i/>
          <w:iCs/>
          <w:sz w:val="24"/>
          <w:szCs w:val="24"/>
          <w:lang w:val="id-ID"/>
        </w:rPr>
        <w:t>Q-square</w:t>
      </w:r>
      <w:r w:rsidRPr="00B32124">
        <w:rPr>
          <w:rFonts w:ascii="Times New Roman" w:hAnsi="Times New Roman" w:cs="Times New Roman"/>
          <w:sz w:val="24"/>
          <w:szCs w:val="24"/>
          <w:lang w:val="id-ID"/>
        </w:rPr>
        <w:t xml:space="preserve"> tertinggi ditemukan pada kepercayaan pelanggan sebesar 0,428, kemudian kepuasan pelanggan dengan nilai 0,390. Selanjutnya, loyalitas pelanggan sebesar 0,348 dan keterlibatan pelanggan sebesar 0,267 dikategorikan moderat. Hal ini menunjukkan bahwa model mampu memberikan prediksi yang memadai untuk keempat variabel yang diuji. </w:t>
      </w:r>
    </w:p>
    <w:p w14:paraId="786F07C6" w14:textId="77777777" w:rsidR="006B58FE" w:rsidRPr="00F13CD0" w:rsidRDefault="006B58FE" w:rsidP="00DD5C10">
      <w:pPr>
        <w:spacing w:after="0" w:line="240" w:lineRule="auto"/>
        <w:ind w:firstLine="567"/>
        <w:jc w:val="both"/>
        <w:rPr>
          <w:rFonts w:ascii="Times New Roman" w:hAnsi="Times New Roman" w:cs="Times New Roman"/>
          <w:sz w:val="24"/>
          <w:szCs w:val="24"/>
          <w:lang w:val="id-ID"/>
        </w:rPr>
      </w:pPr>
    </w:p>
    <w:p w14:paraId="582B9ECB" w14:textId="6207C854" w:rsidR="00E16AFF" w:rsidRPr="009C5AAB" w:rsidRDefault="00E16AFF" w:rsidP="005C6B9E">
      <w:pPr>
        <w:spacing w:after="0" w:line="240" w:lineRule="auto"/>
        <w:jc w:val="center"/>
        <w:rPr>
          <w:rFonts w:ascii="Times New Roman" w:hAnsi="Times New Roman" w:cs="Times New Roman"/>
          <w:sz w:val="24"/>
          <w:szCs w:val="24"/>
          <w:lang w:val="id-ID"/>
        </w:rPr>
      </w:pPr>
      <w:r w:rsidRPr="009C5AAB">
        <w:rPr>
          <w:rFonts w:ascii="Times New Roman" w:hAnsi="Times New Roman" w:cs="Times New Roman"/>
          <w:sz w:val="24"/>
          <w:szCs w:val="24"/>
          <w:lang w:val="id-ID"/>
        </w:rPr>
        <w:t xml:space="preserve">Tabel </w:t>
      </w:r>
      <w:r w:rsidR="00F13CD0" w:rsidRPr="009C5AAB">
        <w:rPr>
          <w:rFonts w:ascii="Times New Roman" w:hAnsi="Times New Roman" w:cs="Times New Roman"/>
          <w:sz w:val="24"/>
          <w:szCs w:val="24"/>
          <w:lang w:val="id-ID"/>
        </w:rPr>
        <w:t>4</w:t>
      </w:r>
      <w:r w:rsidRPr="009C5AAB">
        <w:rPr>
          <w:rFonts w:ascii="Times New Roman" w:hAnsi="Times New Roman" w:cs="Times New Roman"/>
          <w:sz w:val="24"/>
          <w:szCs w:val="24"/>
          <w:lang w:val="id-ID"/>
        </w:rPr>
        <w:t>. Uji hipotesis</w:t>
      </w:r>
    </w:p>
    <w:p w14:paraId="06500085" w14:textId="77777777" w:rsidR="00BF579E" w:rsidRDefault="004E678A" w:rsidP="005C6B9E">
      <w:pPr>
        <w:spacing w:after="0" w:line="24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rPr>
        <w:drawing>
          <wp:inline distT="0" distB="0" distL="0" distR="0" wp14:anchorId="6C60D2E5" wp14:editId="112E95C5">
            <wp:extent cx="2657475" cy="3355522"/>
            <wp:effectExtent l="0" t="0" r="0" b="0"/>
            <wp:docPr id="18439596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959686" name="Picture 1843959686"/>
                    <pic:cNvPicPr/>
                  </pic:nvPicPr>
                  <pic:blipFill>
                    <a:blip r:embed="rId13">
                      <a:extLst>
                        <a:ext uri="{28A0092B-C50C-407E-A947-70E740481C1C}">
                          <a14:useLocalDpi xmlns:a14="http://schemas.microsoft.com/office/drawing/2010/main" val="0"/>
                        </a:ext>
                      </a:extLst>
                    </a:blip>
                    <a:stretch>
                      <a:fillRect/>
                    </a:stretch>
                  </pic:blipFill>
                  <pic:spPr>
                    <a:xfrm>
                      <a:off x="0" y="0"/>
                      <a:ext cx="2703742" cy="3413942"/>
                    </a:xfrm>
                    <a:prstGeom prst="rect">
                      <a:avLst/>
                    </a:prstGeom>
                  </pic:spPr>
                </pic:pic>
              </a:graphicData>
            </a:graphic>
          </wp:inline>
        </w:drawing>
      </w:r>
    </w:p>
    <w:p w14:paraId="6FA8201F" w14:textId="673C1073" w:rsidR="00AE5A89" w:rsidRPr="00B32124" w:rsidRDefault="00A518CF" w:rsidP="005C6B9E">
      <w:pPr>
        <w:spacing w:after="0" w:line="240" w:lineRule="auto"/>
        <w:jc w:val="center"/>
        <w:rPr>
          <w:rFonts w:ascii="Times New Roman" w:hAnsi="Times New Roman" w:cs="Times New Roman"/>
          <w:sz w:val="24"/>
          <w:szCs w:val="24"/>
          <w:lang w:val="id-ID"/>
        </w:rPr>
      </w:pPr>
      <w:r w:rsidRPr="00B32124">
        <w:rPr>
          <w:rFonts w:ascii="Times New Roman" w:hAnsi="Times New Roman" w:cs="Times New Roman"/>
          <w:sz w:val="24"/>
          <w:szCs w:val="24"/>
          <w:lang w:val="id-ID"/>
        </w:rPr>
        <w:t>Sumber: Data Olahan SEM-SmartPLS 4</w:t>
      </w:r>
    </w:p>
    <w:p w14:paraId="738255C2" w14:textId="4BFF111E" w:rsidR="00A518CF" w:rsidRPr="00B32124" w:rsidRDefault="00A518CF" w:rsidP="00056DE1">
      <w:pPr>
        <w:spacing w:after="0" w:line="240" w:lineRule="auto"/>
        <w:ind w:firstLine="567"/>
        <w:jc w:val="both"/>
        <w:rPr>
          <w:rFonts w:ascii="Times New Roman" w:hAnsi="Times New Roman" w:cs="Times New Roman"/>
          <w:sz w:val="24"/>
          <w:szCs w:val="24"/>
          <w:lang w:val="id-ID"/>
        </w:rPr>
      </w:pPr>
      <w:r w:rsidRPr="00B32124">
        <w:rPr>
          <w:rFonts w:ascii="Times New Roman" w:hAnsi="Times New Roman" w:cs="Times New Roman"/>
          <w:sz w:val="24"/>
          <w:szCs w:val="24"/>
          <w:lang w:val="id-ID"/>
        </w:rPr>
        <w:lastRenderedPageBreak/>
        <w:t xml:space="preserve">Berdasarkan Tabel uji hipotesis diatas menunjukan hasil bahwa seluruhnya nilai </w:t>
      </w:r>
      <w:r w:rsidRPr="00B32124">
        <w:rPr>
          <w:rFonts w:ascii="Times New Roman" w:hAnsi="Times New Roman" w:cs="Times New Roman"/>
          <w:i/>
          <w:iCs/>
          <w:sz w:val="24"/>
          <w:szCs w:val="24"/>
          <w:lang w:val="id-ID"/>
        </w:rPr>
        <w:t>original sample</w:t>
      </w:r>
      <w:r w:rsidRPr="00B32124">
        <w:rPr>
          <w:rFonts w:ascii="Times New Roman" w:hAnsi="Times New Roman" w:cs="Times New Roman"/>
          <w:sz w:val="24"/>
          <w:szCs w:val="24"/>
          <w:lang w:val="id-ID"/>
        </w:rPr>
        <w:t xml:space="preserve"> positif, nilai </w:t>
      </w:r>
      <w:r w:rsidRPr="00B32124">
        <w:rPr>
          <w:rFonts w:ascii="Times New Roman" w:hAnsi="Times New Roman" w:cs="Times New Roman"/>
          <w:i/>
          <w:iCs/>
          <w:sz w:val="24"/>
          <w:szCs w:val="24"/>
          <w:lang w:val="id-ID"/>
        </w:rPr>
        <w:t>T-statistic</w:t>
      </w:r>
      <w:r w:rsidRPr="00B32124">
        <w:rPr>
          <w:rFonts w:ascii="Times New Roman" w:hAnsi="Times New Roman" w:cs="Times New Roman"/>
          <w:sz w:val="24"/>
          <w:szCs w:val="24"/>
          <w:lang w:val="id-ID"/>
        </w:rPr>
        <w:t xml:space="preserve"> &gt; 1,96 serta </w:t>
      </w:r>
      <w:r w:rsidRPr="00B32124">
        <w:rPr>
          <w:rFonts w:ascii="Times New Roman" w:hAnsi="Times New Roman" w:cs="Times New Roman"/>
          <w:i/>
          <w:iCs/>
          <w:sz w:val="24"/>
          <w:szCs w:val="24"/>
          <w:lang w:val="id-ID"/>
        </w:rPr>
        <w:t>P-value</w:t>
      </w:r>
      <w:r w:rsidRPr="00B32124">
        <w:rPr>
          <w:rFonts w:ascii="Times New Roman" w:hAnsi="Times New Roman" w:cs="Times New Roman"/>
          <w:sz w:val="24"/>
          <w:szCs w:val="24"/>
          <w:lang w:val="id-ID"/>
        </w:rPr>
        <w:t xml:space="preserve"> &lt; 0,05. Dengan demikian, temuan yang dari hasil pengumpulan dan analisis data ini mendukung seluruh hipotesis yang diajukan. </w:t>
      </w:r>
    </w:p>
    <w:p w14:paraId="580EDF45" w14:textId="77777777" w:rsidR="00A518CF" w:rsidRPr="00B32124" w:rsidRDefault="00A518CF" w:rsidP="005C6B9E">
      <w:pPr>
        <w:spacing w:after="0" w:line="240" w:lineRule="auto"/>
        <w:jc w:val="both"/>
        <w:rPr>
          <w:rFonts w:ascii="Times New Roman" w:hAnsi="Times New Roman" w:cs="Times New Roman"/>
          <w:sz w:val="24"/>
          <w:szCs w:val="24"/>
          <w:lang w:val="id-ID"/>
        </w:rPr>
      </w:pPr>
    </w:p>
    <w:p w14:paraId="7A9D2356" w14:textId="58DD5FEA" w:rsidR="00A518CF" w:rsidRPr="00FF59DC" w:rsidRDefault="00A518CF" w:rsidP="005C6B9E">
      <w:pPr>
        <w:spacing w:after="0" w:line="240" w:lineRule="auto"/>
        <w:jc w:val="both"/>
        <w:rPr>
          <w:rFonts w:ascii="Times New Roman" w:hAnsi="Times New Roman" w:cs="Times New Roman"/>
          <w:b/>
          <w:bCs/>
          <w:sz w:val="24"/>
          <w:szCs w:val="24"/>
          <w:lang w:val="id-ID"/>
        </w:rPr>
      </w:pPr>
      <w:r w:rsidRPr="00FF59DC">
        <w:rPr>
          <w:rFonts w:ascii="Times New Roman" w:hAnsi="Times New Roman" w:cs="Times New Roman"/>
          <w:b/>
          <w:bCs/>
          <w:sz w:val="24"/>
          <w:szCs w:val="24"/>
          <w:lang w:val="id-ID"/>
        </w:rPr>
        <w:t xml:space="preserve">Pembahasan </w:t>
      </w:r>
      <w:r w:rsidR="00E76AF5" w:rsidRPr="00FF59DC">
        <w:rPr>
          <w:rFonts w:ascii="Times New Roman" w:hAnsi="Times New Roman" w:cs="Times New Roman"/>
          <w:b/>
          <w:bCs/>
          <w:sz w:val="24"/>
          <w:szCs w:val="24"/>
          <w:lang w:val="id-ID"/>
        </w:rPr>
        <w:t xml:space="preserve">Hasil Pengujian </w:t>
      </w:r>
    </w:p>
    <w:p w14:paraId="16B3590F" w14:textId="0806D942" w:rsidR="007C220F" w:rsidRPr="00FF59DC" w:rsidRDefault="007C220F" w:rsidP="005C6B9E">
      <w:pPr>
        <w:spacing w:after="0" w:line="240" w:lineRule="auto"/>
        <w:jc w:val="both"/>
        <w:rPr>
          <w:rFonts w:ascii="Times New Roman" w:hAnsi="Times New Roman" w:cs="Times New Roman"/>
          <w:b/>
          <w:bCs/>
          <w:sz w:val="24"/>
          <w:szCs w:val="24"/>
          <w:lang w:val="id-ID"/>
        </w:rPr>
      </w:pPr>
      <w:r w:rsidRPr="00FF59DC">
        <w:rPr>
          <w:rFonts w:ascii="Times New Roman" w:hAnsi="Times New Roman" w:cs="Times New Roman"/>
          <w:b/>
          <w:bCs/>
          <w:sz w:val="24"/>
          <w:szCs w:val="24"/>
          <w:lang w:val="id-ID"/>
        </w:rPr>
        <w:t xml:space="preserve">Pengaruh Kualitas Pengalaman terhadap Kepercayaan </w:t>
      </w:r>
    </w:p>
    <w:p w14:paraId="663DBA38" w14:textId="0591A80E" w:rsidR="00CE3CF2" w:rsidRDefault="004C168A" w:rsidP="00056DE1">
      <w:pPr>
        <w:spacing w:after="0" w:line="24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00A518CF" w:rsidRPr="00FF59DC">
        <w:rPr>
          <w:rFonts w:ascii="Times New Roman" w:hAnsi="Times New Roman" w:cs="Times New Roman"/>
          <w:sz w:val="24"/>
          <w:szCs w:val="24"/>
          <w:lang w:val="id-ID"/>
        </w:rPr>
        <w:t xml:space="preserve">enelitian ini menunjukkan bahwa kualitas pengalaman memiliki pengaruh positif terhadap kepercayaan pelanggan. Artinya, semakin baik pengalaman yang dirasakan oleh pengguna saat menggunakan </w:t>
      </w:r>
      <w:r w:rsidR="00A518CF" w:rsidRPr="00FF59DC">
        <w:rPr>
          <w:rFonts w:ascii="Times New Roman" w:hAnsi="Times New Roman" w:cs="Times New Roman"/>
          <w:i/>
          <w:iCs/>
          <w:sz w:val="24"/>
          <w:szCs w:val="24"/>
          <w:lang w:val="id-ID"/>
        </w:rPr>
        <w:t>e-wallet</w:t>
      </w:r>
      <w:r w:rsidR="00A518CF" w:rsidRPr="00FF59DC">
        <w:rPr>
          <w:rFonts w:ascii="Times New Roman" w:hAnsi="Times New Roman" w:cs="Times New Roman"/>
          <w:sz w:val="24"/>
          <w:szCs w:val="24"/>
          <w:lang w:val="id-ID"/>
        </w:rPr>
        <w:t xml:space="preserve"> seperti kemudahan dalam melakukan transaksi ataupun tampilan yang sederhana, maka akan tinggi pula tingkat kepercayaan pelanggan terhadap aplikasi tersebut. Serta </w:t>
      </w:r>
      <w:r w:rsidR="00AE5A89" w:rsidRPr="00FF59DC">
        <w:rPr>
          <w:rFonts w:ascii="Times New Roman" w:hAnsi="Times New Roman" w:cs="Times New Roman"/>
          <w:sz w:val="24"/>
          <w:szCs w:val="24"/>
          <w:lang w:val="id-ID"/>
        </w:rPr>
        <w:t>penyajian informasi yang jelas dan mudah dipahami tentang fungsi aplikasi dan kebijakan privasi memperkuat kontrol pengguna atas data dan keamanan transaksi.</w:t>
      </w:r>
      <w:r w:rsidR="00A518CF" w:rsidRPr="00FF59DC">
        <w:rPr>
          <w:rFonts w:ascii="Times New Roman" w:hAnsi="Times New Roman" w:cs="Times New Roman"/>
          <w:sz w:val="24"/>
          <w:szCs w:val="24"/>
          <w:lang w:val="id-ID"/>
        </w:rPr>
        <w:t xml:space="preserve"> Hal ini sesuai dengan mayoritas responden yang memilih </w:t>
      </w:r>
      <w:r w:rsidR="00A518CF" w:rsidRPr="00FF59DC">
        <w:rPr>
          <w:rFonts w:ascii="Times New Roman" w:hAnsi="Times New Roman" w:cs="Times New Roman"/>
          <w:i/>
          <w:iCs/>
          <w:sz w:val="24"/>
          <w:szCs w:val="24"/>
          <w:lang w:val="id-ID"/>
        </w:rPr>
        <w:t>ShopeePay</w:t>
      </w:r>
      <w:r w:rsidR="00A518CF" w:rsidRPr="00FF59DC">
        <w:rPr>
          <w:rFonts w:ascii="Times New Roman" w:hAnsi="Times New Roman" w:cs="Times New Roman"/>
          <w:sz w:val="24"/>
          <w:szCs w:val="24"/>
          <w:lang w:val="id-ID"/>
        </w:rPr>
        <w:t xml:space="preserve">, karena platform ini dinilai memiliki kualitas pengalaman yang baik dengan kemudahan penggunaan yang memungkinkan </w:t>
      </w:r>
      <w:r w:rsidR="00A518CF" w:rsidRPr="00FF59DC">
        <w:rPr>
          <w:rFonts w:ascii="Times New Roman" w:hAnsi="Times New Roman" w:cs="Times New Roman"/>
          <w:i/>
          <w:iCs/>
          <w:sz w:val="24"/>
          <w:szCs w:val="24"/>
          <w:lang w:val="id-ID"/>
        </w:rPr>
        <w:t>e-wallet</w:t>
      </w:r>
      <w:r w:rsidR="00A518CF" w:rsidRPr="00FF59DC">
        <w:rPr>
          <w:rFonts w:ascii="Times New Roman" w:hAnsi="Times New Roman" w:cs="Times New Roman"/>
          <w:sz w:val="24"/>
          <w:szCs w:val="24"/>
          <w:lang w:val="id-ID"/>
        </w:rPr>
        <w:t xml:space="preserve"> dioperasikan oleh berbagai kalangan serta fitur pembayaran yang cepat dan praktis. </w:t>
      </w:r>
      <w:r w:rsidR="001E5948" w:rsidRPr="00FF59DC">
        <w:rPr>
          <w:rFonts w:ascii="Times New Roman" w:hAnsi="Times New Roman" w:cs="Times New Roman"/>
          <w:sz w:val="24"/>
          <w:szCs w:val="24"/>
          <w:lang w:val="id-ID"/>
        </w:rPr>
        <w:t xml:space="preserve">Temuan ini sejalan dengan penelitian </w:t>
      </w:r>
      <w:r w:rsidR="001E5948" w:rsidRPr="00FF59DC">
        <w:rPr>
          <w:rFonts w:ascii="Times New Roman" w:hAnsi="Times New Roman" w:cs="Times New Roman"/>
          <w:sz w:val="24"/>
          <w:szCs w:val="24"/>
          <w:lang w:val="id-ID"/>
        </w:rPr>
        <w:fldChar w:fldCharType="begin" w:fldLock="1"/>
      </w:r>
      <w:r w:rsidR="00BB315E" w:rsidRPr="00FF59DC">
        <w:rPr>
          <w:rFonts w:ascii="Times New Roman" w:hAnsi="Times New Roman" w:cs="Times New Roman"/>
          <w:sz w:val="24"/>
          <w:szCs w:val="24"/>
          <w:lang w:val="id-ID"/>
        </w:rPr>
        <w:instrText>ADDIN CSL_CITATION {"citationItems":[{"id":"ITEM-1","itemData":{"DOI":"10.2991/978-94-6463-026-8_30","author":[{"dropping-particle":"","family":"Patma","given":"Tundung Subali","non-dropping-particle":"","parse-names":false,"suffix":""},{"dropping-particle":"","family":"Djajanto","given":"Ludfi","non-dropping-particle":"","parse-names":false,"suffix":""},{"dropping-particle":"","family":"Widodo","given":"Saniman","non-dropping-particle":"","parse-names":false,"suffix":""},{"dropping-particle":"","family":"Rahayu","given":"Karisma Sri","non-dropping-particle":"","parse-names":false,"suffix":""}],"id":"ITEM-1","issued":{"date-parts":[["2023"]]},"page":"260-268","title":"The Effect of Information Quality and Experience Quality on Trust and Its Impact on Customer Loyalty","type":"chapter"},"uris":["http://www.mendeley.com/documents/?uuid=2bfee3bf-b422-464d-8e3a-bdb05aeb209b"]},{"id":"ITEM-2","itemData":{"DOI":"10.30519/ahtr.821699","ISSN":"21479100","abstract":"Understanding tourists’ future behavior is significant for local tourism profits. This paper aims to examine the interrelationships among experiential quality, tourist satisfaction, experiential trust, sharing tourism experience on social media, and extension effect. 796 responses were collected in the 66th MGP (Macau Grand Prix) via questionnaires. The results reveal that four dimensions (physical environment quality, access quality, outcome quality, and enjoyment quality) have positive effects on experiential quality. In addition, the results also indicate the following relationships: Experiential quality has a significant effect on tourist satisfaction; experiential quality and tourist satisfaction positively influence experiential trust; tourist satisfaction and experiential trust have significant effects on behavior of sharing tourism experience on social media, and both tourist satisfaction and experiential trust positively influence extension effect. This paper identifies the dimensions of experiential quality in sport tourism events and it plays a leading role in extending literature on tourists’ behavioral intentions of sharing behavior on social media and extension effect. The findings assist practitioners to implement marketing strategies of MGP, which enhance the extension effect and the new marketing promotions through social media. They also help various stakeholders such as destination managers and travel agents to trigger and increase local tourism profits.","author":[{"dropping-particle":"","family":"Wang","given":"Shan","non-dropping-particle":"","parse-names":false,"suffix":""},{"dropping-particle":"","family":"Li","given":"Yi","non-dropping-particle":"","parse-names":false,"suffix":""},{"dropping-particle":"","family":"Wong","given":"Jose Weng Chou","non-dropping-particle":"","parse-names":false,"suffix":""}],"container-title":"Advances in Hospitality and Tourism Research","id":"ITEM-2","issue":"1","issued":{"date-parts":[["2021"]]},"page":"78-105","title":"Exploring experiential quality in sport tourism events: The case of macau grand prix","type":"article-journal","volume":"9"},"uris":["http://www.mendeley.com/documents/?uuid=7459e10b-2ebe-48bf-964b-b2f7320f1907"]}],"mendeley":{"formattedCitation":"(Patma et al., 2023; Wang et al., 2021)","manualFormatting":"Patma et al. (2023) dan Wang et al. (2021)","plainTextFormattedCitation":"(Patma et al., 2023; Wang et al., 2021)","previouslyFormattedCitation":"(Patma et al., 2023; Wang et al., 2021)"},"properties":{"noteIndex":0},"schema":"https://github.com/citation-style-language/schema/raw/master/csl-citation.json"}</w:instrText>
      </w:r>
      <w:r w:rsidR="001E5948" w:rsidRPr="00FF59DC">
        <w:rPr>
          <w:rFonts w:ascii="Times New Roman" w:hAnsi="Times New Roman" w:cs="Times New Roman"/>
          <w:sz w:val="24"/>
          <w:szCs w:val="24"/>
          <w:lang w:val="id-ID"/>
        </w:rPr>
        <w:fldChar w:fldCharType="separate"/>
      </w:r>
      <w:r w:rsidR="001E5948" w:rsidRPr="00FF59DC">
        <w:rPr>
          <w:rFonts w:ascii="Times New Roman" w:hAnsi="Times New Roman" w:cs="Times New Roman"/>
          <w:noProof/>
          <w:sz w:val="24"/>
          <w:szCs w:val="24"/>
          <w:lang w:val="id-ID"/>
        </w:rPr>
        <w:t>Patma et al. (2023) dan Wang et al. (2021)</w:t>
      </w:r>
      <w:r w:rsidR="001E5948" w:rsidRPr="00FF59DC">
        <w:rPr>
          <w:rFonts w:ascii="Times New Roman" w:hAnsi="Times New Roman" w:cs="Times New Roman"/>
          <w:sz w:val="24"/>
          <w:szCs w:val="24"/>
          <w:lang w:val="id-ID"/>
        </w:rPr>
        <w:fldChar w:fldCharType="end"/>
      </w:r>
      <w:r w:rsidR="00E80E6E" w:rsidRPr="00FF59DC">
        <w:rPr>
          <w:rFonts w:ascii="Times New Roman" w:hAnsi="Times New Roman" w:cs="Times New Roman"/>
          <w:sz w:val="24"/>
          <w:szCs w:val="24"/>
          <w:lang w:val="id-ID"/>
        </w:rPr>
        <w:t xml:space="preserve"> </w:t>
      </w:r>
      <w:r w:rsidR="001E5948" w:rsidRPr="00FF59DC">
        <w:rPr>
          <w:rFonts w:ascii="Times New Roman" w:hAnsi="Times New Roman" w:cs="Times New Roman"/>
          <w:sz w:val="24"/>
          <w:szCs w:val="24"/>
          <w:lang w:val="id-ID"/>
        </w:rPr>
        <w:t xml:space="preserve">dimana </w:t>
      </w:r>
      <w:r w:rsidR="00E80E6E" w:rsidRPr="00FF59DC">
        <w:rPr>
          <w:rFonts w:ascii="Times New Roman" w:hAnsi="Times New Roman" w:cs="Times New Roman"/>
          <w:sz w:val="24"/>
          <w:szCs w:val="24"/>
          <w:lang w:val="id-ID"/>
        </w:rPr>
        <w:t>kemudahan dalam menggunakan aplikasi, kejelasan informasi, dan kenyamanan saat menjelajahi fitur aplikasi adalah faktor utama yang terus-menerus membangun kepercayaan pelanggan pada berbagai jenis layanan digital</w:t>
      </w:r>
      <w:r w:rsidR="00B76920" w:rsidRPr="00FF59DC">
        <w:rPr>
          <w:rFonts w:ascii="Times New Roman" w:hAnsi="Times New Roman" w:cs="Times New Roman"/>
          <w:sz w:val="24"/>
          <w:szCs w:val="24"/>
          <w:lang w:val="id-ID"/>
        </w:rPr>
        <w:t xml:space="preserve">. </w:t>
      </w:r>
    </w:p>
    <w:p w14:paraId="39B39F6E" w14:textId="77777777" w:rsidR="004C168A" w:rsidRPr="00FF59DC" w:rsidRDefault="004C168A" w:rsidP="005C6B9E">
      <w:pPr>
        <w:spacing w:after="0" w:line="240" w:lineRule="auto"/>
        <w:ind w:firstLine="720"/>
        <w:jc w:val="both"/>
        <w:rPr>
          <w:rFonts w:ascii="Times New Roman" w:hAnsi="Times New Roman" w:cs="Times New Roman"/>
          <w:sz w:val="24"/>
          <w:szCs w:val="24"/>
          <w:lang w:val="id-ID"/>
        </w:rPr>
      </w:pPr>
    </w:p>
    <w:p w14:paraId="10574B7F" w14:textId="0ED6FD0D" w:rsidR="007C220F" w:rsidRPr="00FF59DC" w:rsidRDefault="007C220F" w:rsidP="005C6B9E">
      <w:pPr>
        <w:spacing w:after="0" w:line="240" w:lineRule="auto"/>
        <w:jc w:val="both"/>
        <w:rPr>
          <w:rFonts w:ascii="Times New Roman" w:hAnsi="Times New Roman" w:cs="Times New Roman"/>
          <w:b/>
          <w:bCs/>
          <w:sz w:val="24"/>
          <w:szCs w:val="24"/>
          <w:lang w:val="id-ID"/>
        </w:rPr>
      </w:pPr>
      <w:r w:rsidRPr="00FF59DC">
        <w:rPr>
          <w:rFonts w:ascii="Times New Roman" w:hAnsi="Times New Roman" w:cs="Times New Roman"/>
          <w:b/>
          <w:bCs/>
          <w:sz w:val="24"/>
          <w:szCs w:val="24"/>
          <w:lang w:val="id-ID"/>
        </w:rPr>
        <w:t xml:space="preserve">Pengaruh Kualitas Pengalaman terhadap Kepuasan </w:t>
      </w:r>
      <w:r w:rsidR="00767008">
        <w:rPr>
          <w:rFonts w:ascii="Times New Roman" w:hAnsi="Times New Roman" w:cs="Times New Roman"/>
          <w:b/>
          <w:bCs/>
          <w:sz w:val="24"/>
          <w:szCs w:val="24"/>
          <w:lang w:val="id-ID"/>
        </w:rPr>
        <w:t>Pelanggan</w:t>
      </w:r>
    </w:p>
    <w:p w14:paraId="049351AA" w14:textId="3F0B9B36" w:rsidR="00EE3B6A" w:rsidRDefault="007C220F" w:rsidP="0080204E">
      <w:pPr>
        <w:spacing w:after="0" w:line="240" w:lineRule="auto"/>
        <w:ind w:firstLine="567"/>
        <w:jc w:val="both"/>
        <w:rPr>
          <w:rFonts w:ascii="Times New Roman" w:hAnsi="Times New Roman" w:cs="Times New Roman"/>
          <w:sz w:val="24"/>
          <w:szCs w:val="24"/>
          <w:lang w:val="id-ID"/>
        </w:rPr>
      </w:pPr>
      <w:r w:rsidRPr="00FF59DC">
        <w:rPr>
          <w:rFonts w:ascii="Times New Roman" w:hAnsi="Times New Roman" w:cs="Times New Roman"/>
          <w:sz w:val="24"/>
          <w:szCs w:val="24"/>
          <w:lang w:val="id-ID"/>
        </w:rPr>
        <w:t>P</w:t>
      </w:r>
      <w:r w:rsidR="001C20F3" w:rsidRPr="00FF59DC">
        <w:rPr>
          <w:rFonts w:ascii="Times New Roman" w:hAnsi="Times New Roman" w:cs="Times New Roman"/>
          <w:sz w:val="24"/>
          <w:szCs w:val="24"/>
          <w:lang w:val="id-ID"/>
        </w:rPr>
        <w:t>enelitian ini membuktikan bahwa kualitas pengalaman secara positif mempengaruhi kepuasan pelanggan e-wallet. Semakin tinggi kualitas pengalaman yang dirasakan, semakin besar tingkat kepuasan pengguna. Pengalaman positif ini terutama disebabkan oleh kemudahan dalam mengakses fitur dan kecepatan transaksi yang ditawarkan. Antarmuka yang mudah dipahami dan tata cara yang sederhana memudahkan berbagai kalangan pengguna mengoperasikan aplikasi tanpa kebingungan atau hambatan. Kemudahan penggunaan ini mengurangi kesulitan dalam memproses informasi dan frustrasi</w:t>
      </w:r>
      <w:r w:rsidR="00900971" w:rsidRPr="00FF59DC">
        <w:rPr>
          <w:rFonts w:ascii="Times New Roman" w:hAnsi="Times New Roman" w:cs="Times New Roman"/>
          <w:sz w:val="24"/>
          <w:szCs w:val="24"/>
          <w:lang w:val="id-ID"/>
        </w:rPr>
        <w:t xml:space="preserve">. </w:t>
      </w:r>
      <w:r w:rsidR="001C20F3" w:rsidRPr="00FF59DC">
        <w:rPr>
          <w:rFonts w:ascii="Times New Roman" w:hAnsi="Times New Roman" w:cs="Times New Roman"/>
          <w:sz w:val="24"/>
          <w:szCs w:val="24"/>
          <w:lang w:val="id-ID"/>
        </w:rPr>
        <w:t xml:space="preserve">Sementara itu, kecepatan transaksi membuat </w:t>
      </w:r>
      <w:r w:rsidR="001C20F3" w:rsidRPr="00FF59DC">
        <w:rPr>
          <w:rFonts w:ascii="Times New Roman" w:hAnsi="Times New Roman" w:cs="Times New Roman"/>
          <w:color w:val="000000"/>
          <w:sz w:val="24"/>
          <w:szCs w:val="24"/>
          <w:lang w:val="id-ID"/>
        </w:rPr>
        <w:t xml:space="preserve">pengguna yang dapat menyelesaikan transaksi dengan cepat dan efisien akan merasa lebih puas, karena </w:t>
      </w:r>
      <w:r w:rsidR="00767008">
        <w:rPr>
          <w:rFonts w:ascii="Times New Roman" w:hAnsi="Times New Roman" w:cs="Times New Roman"/>
          <w:color w:val="000000"/>
          <w:sz w:val="24"/>
          <w:szCs w:val="24"/>
          <w:lang w:val="id-ID"/>
        </w:rPr>
        <w:t xml:space="preserve">pelanggan </w:t>
      </w:r>
      <w:r w:rsidR="001C20F3" w:rsidRPr="00FF59DC">
        <w:rPr>
          <w:rFonts w:ascii="Times New Roman" w:hAnsi="Times New Roman" w:cs="Times New Roman"/>
          <w:color w:val="000000"/>
          <w:sz w:val="24"/>
          <w:szCs w:val="24"/>
          <w:lang w:val="id-ID"/>
        </w:rPr>
        <w:t xml:space="preserve">dapat memenuhi kebutuhan </w:t>
      </w:r>
      <w:r w:rsidR="00767008">
        <w:rPr>
          <w:rFonts w:ascii="Times New Roman" w:hAnsi="Times New Roman" w:cs="Times New Roman"/>
          <w:color w:val="000000"/>
          <w:sz w:val="24"/>
          <w:szCs w:val="24"/>
          <w:lang w:val="id-ID"/>
        </w:rPr>
        <w:t xml:space="preserve">pelanggan </w:t>
      </w:r>
      <w:r w:rsidR="001C20F3" w:rsidRPr="00FF59DC">
        <w:rPr>
          <w:rFonts w:ascii="Times New Roman" w:hAnsi="Times New Roman" w:cs="Times New Roman"/>
          <w:color w:val="000000"/>
          <w:sz w:val="24"/>
          <w:szCs w:val="24"/>
          <w:lang w:val="id-ID"/>
        </w:rPr>
        <w:t xml:space="preserve"> tanpa harus menunggu lama.</w:t>
      </w:r>
      <w:r w:rsidR="001C20F3" w:rsidRPr="00FF59DC">
        <w:rPr>
          <w:rFonts w:ascii="Times New Roman" w:hAnsi="Times New Roman" w:cs="Times New Roman"/>
          <w:sz w:val="24"/>
          <w:szCs w:val="24"/>
          <w:lang w:val="id-ID"/>
        </w:rPr>
        <w:t xml:space="preserve"> Dengan demikian, kemudahan dan kecepatan transaksi memungkinkan pengguna menyelesaikan transaksi secara lancar tanpa hambatan atau waktu tunggu yang lama, menciptakan pengalaman yang efisien dan memuaskan yang mendorong kepuasan dan penggunaan berulang.</w:t>
      </w:r>
      <w:r w:rsidR="004354A8" w:rsidRPr="00FF59DC">
        <w:rPr>
          <w:rFonts w:ascii="Times New Roman" w:hAnsi="Times New Roman" w:cs="Times New Roman"/>
          <w:sz w:val="24"/>
          <w:szCs w:val="24"/>
          <w:lang w:val="id-ID"/>
        </w:rPr>
        <w:t xml:space="preserve"> </w:t>
      </w:r>
      <w:r w:rsidR="009A66FD">
        <w:rPr>
          <w:rFonts w:ascii="Times New Roman" w:hAnsi="Times New Roman" w:cs="Times New Roman"/>
          <w:sz w:val="24"/>
          <w:szCs w:val="24"/>
          <w:lang w:val="id-ID"/>
        </w:rPr>
        <w:t>T</w:t>
      </w:r>
      <w:r w:rsidR="00EE3B6A" w:rsidRPr="00FF59DC">
        <w:rPr>
          <w:rFonts w:ascii="Times New Roman" w:hAnsi="Times New Roman" w:cs="Times New Roman"/>
          <w:sz w:val="24"/>
          <w:szCs w:val="24"/>
          <w:lang w:val="id-ID"/>
        </w:rPr>
        <w:t xml:space="preserve">emuan ini diperkuat </w:t>
      </w:r>
      <w:r w:rsidR="00313C93">
        <w:rPr>
          <w:rFonts w:ascii="Times New Roman" w:hAnsi="Times New Roman" w:cs="Times New Roman"/>
          <w:sz w:val="24"/>
          <w:szCs w:val="24"/>
          <w:lang w:val="id-ID"/>
        </w:rPr>
        <w:t xml:space="preserve">oleh </w:t>
      </w:r>
      <w:r w:rsidR="00EE3B6A" w:rsidRPr="00FF59DC">
        <w:rPr>
          <w:rFonts w:ascii="Times New Roman" w:hAnsi="Times New Roman" w:cs="Times New Roman"/>
          <w:sz w:val="24"/>
          <w:szCs w:val="24"/>
          <w:lang w:val="id-ID"/>
        </w:rPr>
        <w:t xml:space="preserve">penelitian </w:t>
      </w:r>
      <w:r w:rsidR="00EE3B6A" w:rsidRPr="00FF59DC">
        <w:rPr>
          <w:rFonts w:ascii="Times New Roman" w:hAnsi="Times New Roman" w:cs="Times New Roman"/>
          <w:sz w:val="24"/>
          <w:szCs w:val="24"/>
          <w:lang w:val="id-ID"/>
        </w:rPr>
        <w:fldChar w:fldCharType="begin" w:fldLock="1"/>
      </w:r>
      <w:r w:rsidR="00EE3B6A" w:rsidRPr="00FF59DC">
        <w:rPr>
          <w:rFonts w:ascii="Times New Roman" w:hAnsi="Times New Roman" w:cs="Times New Roman"/>
          <w:sz w:val="24"/>
          <w:szCs w:val="24"/>
          <w:lang w:val="id-ID"/>
        </w:rPr>
        <w:instrText>ADDIN CSL_CITATION {"citationItems":[{"id":"ITEM-1","itemData":{"DOI":"10.62754/joe.v3i8.4754","ISSN":"27526801","abstract":"The purpose of this research is to examine the effects of cultural identity, experience quality, and perceived value on tourists' revisit intention to Mount Taishan as a heritage destinations, and to investigate the roles of perceived destination image and satisf action in influencing revisit intention, particularly to reveal satisfaction as a mediator between perceived value and revisit intention. Using a structured questionnaire survey, data were collected from 438 tourists who have the tourism experience in Mount Taishan. We then use structural equation modeling (SEM) approach to process the data analysis. The findings indicate that cultural identity, experience quality, and perceived value significantly influence revisit intention, with cultural identity showing the strongest effect. Furthermore, perceived destination image and satisfaction play crucial roles in shaping revisit intention, with satisfaction mediating the effect of perceived value. These insights underscore the importance of fostering a strong cultural connection, enhancing experience quality, and maintaining a positive destination image to promote sustainable repeat visitation at heritage sites like Mount Taishan.","author":[{"dropping-particle":"","family":"Liu","given":"Qi","non-dropping-particle":"","parse-names":false,"suffix":""},{"dropping-particle":"","family":"Deeprasert","given":"Jirawan","non-dropping-particle":"","parse-names":false,"suffix":""},{"dropping-particle":"","family":"Jiang","given":"Songyu","non-dropping-particle":"","parse-names":false,"suffix":""}],"container-title":"Journal of Ecohumanism","id":"ITEM-1","issue":"8","issued":{"date-parts":[["2024"]]},"page":"586-603","title":"Cultural identity, experience quality, and revisit intention to Mount Tai as a heritage tourism destination: Mediation roles of perceived value, perceived destination image, and satisfaction.","type":"article-journal","volume":"3"},"uris":["http://www.mendeley.com/documents/?uuid=d4d6d213-6f05-4b39-a66a-696cfa857eac"]}],"mendeley":{"formattedCitation":"(Liu et al., 2024)","manualFormatting":"Liu et al. (2024)","plainTextFormattedCitation":"(Liu et al., 2024)"},"properties":{"noteIndex":0},"schema":"https://github.com/citation-style-language/schema/raw/master/csl-citation.json"}</w:instrText>
      </w:r>
      <w:r w:rsidR="00EE3B6A" w:rsidRPr="00FF59DC">
        <w:rPr>
          <w:rFonts w:ascii="Times New Roman" w:hAnsi="Times New Roman" w:cs="Times New Roman"/>
          <w:sz w:val="24"/>
          <w:szCs w:val="24"/>
          <w:lang w:val="id-ID"/>
        </w:rPr>
        <w:fldChar w:fldCharType="separate"/>
      </w:r>
      <w:r w:rsidR="00EE3B6A" w:rsidRPr="00FF59DC">
        <w:rPr>
          <w:rFonts w:ascii="Times New Roman" w:hAnsi="Times New Roman" w:cs="Times New Roman"/>
          <w:noProof/>
          <w:sz w:val="24"/>
          <w:szCs w:val="24"/>
          <w:lang w:val="id-ID"/>
        </w:rPr>
        <w:t>Liu et al. (2024)</w:t>
      </w:r>
      <w:r w:rsidR="00EE3B6A" w:rsidRPr="00FF59DC">
        <w:rPr>
          <w:rFonts w:ascii="Times New Roman" w:hAnsi="Times New Roman" w:cs="Times New Roman"/>
          <w:sz w:val="24"/>
          <w:szCs w:val="24"/>
          <w:lang w:val="id-ID"/>
        </w:rPr>
        <w:fldChar w:fldCharType="end"/>
      </w:r>
      <w:r w:rsidR="00EE3B6A" w:rsidRPr="00FF59DC">
        <w:rPr>
          <w:rFonts w:ascii="Times New Roman" w:hAnsi="Times New Roman" w:cs="Times New Roman"/>
          <w:sz w:val="24"/>
          <w:szCs w:val="24"/>
          <w:lang w:val="id-ID"/>
        </w:rPr>
        <w:t>,  kualitas pengalaman yang baik, termasuk kemudahan akses dan fasilitas layanan yang memuaskan, menciptakan pengalaman yang berkesan dan memuaskan yang menguatkan loyalitas pengguna</w:t>
      </w:r>
      <w:r w:rsidR="004C168A">
        <w:rPr>
          <w:rFonts w:ascii="Times New Roman" w:hAnsi="Times New Roman" w:cs="Times New Roman"/>
          <w:sz w:val="24"/>
          <w:szCs w:val="24"/>
          <w:lang w:val="id-ID"/>
        </w:rPr>
        <w:t>.</w:t>
      </w:r>
    </w:p>
    <w:p w14:paraId="1D21A7A0" w14:textId="77777777" w:rsidR="004C168A" w:rsidRPr="00FF59DC" w:rsidRDefault="004C168A" w:rsidP="005C6B9E">
      <w:pPr>
        <w:spacing w:after="0" w:line="240" w:lineRule="auto"/>
        <w:jc w:val="both"/>
        <w:rPr>
          <w:rFonts w:ascii="Times New Roman" w:hAnsi="Times New Roman" w:cs="Times New Roman"/>
          <w:sz w:val="24"/>
          <w:szCs w:val="24"/>
          <w:lang w:val="id-ID"/>
        </w:rPr>
      </w:pPr>
    </w:p>
    <w:p w14:paraId="449E3395" w14:textId="1A50E90A" w:rsidR="00313C93" w:rsidRPr="00FF59DC" w:rsidRDefault="007C220F" w:rsidP="005C6B9E">
      <w:pPr>
        <w:spacing w:after="0" w:line="240" w:lineRule="auto"/>
        <w:jc w:val="both"/>
        <w:rPr>
          <w:rFonts w:ascii="Times New Roman" w:hAnsi="Times New Roman" w:cs="Times New Roman"/>
          <w:b/>
          <w:bCs/>
          <w:sz w:val="24"/>
          <w:szCs w:val="24"/>
          <w:lang w:val="id-ID"/>
        </w:rPr>
      </w:pPr>
      <w:r w:rsidRPr="00FF59DC">
        <w:rPr>
          <w:rFonts w:ascii="Times New Roman" w:hAnsi="Times New Roman" w:cs="Times New Roman"/>
          <w:b/>
          <w:bCs/>
          <w:sz w:val="24"/>
          <w:szCs w:val="24"/>
          <w:lang w:val="id-ID"/>
        </w:rPr>
        <w:t xml:space="preserve">Pengaruh Kepercayaan Pelanggan terhadap Keterlibatan Pelanggan </w:t>
      </w:r>
    </w:p>
    <w:p w14:paraId="377E5658" w14:textId="643B4760" w:rsidR="00BB315E" w:rsidRDefault="00313C93" w:rsidP="0080204E">
      <w:pPr>
        <w:spacing w:after="0" w:line="240" w:lineRule="auto"/>
        <w:ind w:firstLine="567"/>
        <w:jc w:val="both"/>
        <w:rPr>
          <w:rFonts w:ascii="Times New Roman" w:hAnsi="Times New Roman" w:cs="Times New Roman"/>
          <w:sz w:val="24"/>
          <w:szCs w:val="24"/>
          <w:lang w:val="id-ID"/>
        </w:rPr>
      </w:pPr>
      <w:bookmarkStart w:id="14" w:name="_Hlk205839742"/>
      <w:bookmarkStart w:id="15" w:name="_Hlk204578764"/>
      <w:r>
        <w:rPr>
          <w:rFonts w:ascii="Times New Roman" w:hAnsi="Times New Roman" w:cs="Times New Roman"/>
          <w:sz w:val="24"/>
          <w:szCs w:val="24"/>
          <w:lang w:val="id-ID"/>
        </w:rPr>
        <w:t xml:space="preserve">Penelitian ini membuktikan bahwa kepercayaan pelanggan berpengaruh positif terhadap keterlibatan pelangga.  </w:t>
      </w:r>
      <w:r w:rsidR="00D4419D" w:rsidRPr="00FF59DC">
        <w:rPr>
          <w:rFonts w:ascii="Times New Roman" w:hAnsi="Times New Roman" w:cs="Times New Roman"/>
          <w:sz w:val="24"/>
          <w:szCs w:val="24"/>
          <w:lang w:val="id-ID"/>
        </w:rPr>
        <w:t xml:space="preserve">Kepercayaan terbentuk ketika pengguna yakin bahwa keamanan dan layanan e-wallet dapat dipercaya, menciptakan rasa aman yang mendorong penggunaan aktif informasi. Penyedia e-wallet harus transparan dalam menyampaikan kebijakan privasi, keamanan, dan perlindungan data agar kepercayaan tersebut semakin kuat. </w:t>
      </w:r>
      <w:r w:rsidR="00BB315E" w:rsidRPr="00FF59DC">
        <w:rPr>
          <w:rFonts w:ascii="Times New Roman" w:hAnsi="Times New Roman" w:cs="Times New Roman"/>
          <w:sz w:val="24"/>
          <w:szCs w:val="24"/>
          <w:lang w:val="id-ID"/>
        </w:rPr>
        <w:t xml:space="preserve">Temuan ini sejalan dengan penelitian </w:t>
      </w:r>
      <w:r w:rsidR="00BB315E" w:rsidRPr="00FF59DC">
        <w:rPr>
          <w:rFonts w:ascii="Times New Roman" w:hAnsi="Times New Roman" w:cs="Times New Roman"/>
          <w:sz w:val="24"/>
          <w:szCs w:val="24"/>
          <w:shd w:val="clear" w:color="auto" w:fill="FFFFFF"/>
          <w:lang w:val="id-ID"/>
        </w:rPr>
        <w:fldChar w:fldCharType="begin" w:fldLock="1"/>
      </w:r>
      <w:r w:rsidR="00BB315E" w:rsidRPr="00FF59DC">
        <w:rPr>
          <w:rFonts w:ascii="Times New Roman" w:hAnsi="Times New Roman" w:cs="Times New Roman"/>
          <w:sz w:val="24"/>
          <w:szCs w:val="24"/>
          <w:shd w:val="clear" w:color="auto" w:fill="FFFFFF"/>
          <w:lang w:val="id-ID"/>
        </w:rPr>
        <w:instrText>ADDIN CSL_CITATION {"citationItems":[{"id":"ITEM-1","itemData":{"DOI":"10.1080/23311886.2022.2038355","ISSN":"23311886","abstract":"Currently, most companies are increasingly interested in implementing CSR activities in developing countries. Therefore, the purpose of this research was to examine how CSR or sustainable practices can improve a customer relationship through influencing customer experiences, trust, engagement, and satisfaction based on customers’ perceptions. This study used quantitative analysis. A survey was conducted with 300 customers using fleet cards in PLUS gas stations that operate by Petrotrade in Laos using stratified sampling. The structural equation modelling (SEM) was employed using the IBM SPSS and AMOS software. The empirical result indicated that CSR positively influences Customer Engagement. In addition, Customer Trust has a positive effect on Customer Engagement. Moreover, Customer Engagement positively impacts Customer Satisfaction with Customer Experience as a mediator. The findings of this study can be used in customer relationship management via CSR practices in business sectors to gain, keep, and grow customers while also allowing customers to engage with the company through activities and feedback. As a result, customers will have an emotional attachment to the company and be satisfied.","author":[{"dropping-particle":"","family":"Hengboriboon","given":"Lakkana","non-dropping-particle":"","parse-names":false,"suffix":""},{"dropping-particle":"","family":"Sayut","given":"Thanakorn","non-dropping-particle":"","parse-names":false,"suffix":""},{"dropping-particle":"","family":"Srisathan","given":"Wutthiya A.","non-dropping-particle":"","parse-names":false,"suffix":""},{"dropping-particle":"","family":"Naruetharadhol","given":"Phaninee","non-dropping-particle":"","parse-names":false,"suffix":""}],"container-title":"Cogent Social Sciences","id":"ITEM-1","issue":"1","issued":{"date-parts":[["2022"]]},"publisher":"Cogent","title":"Strengthening a company– customer relationship from sustainable practices: A case study of petrotrade in Laos","type":"article-journal","volume":"8"},"uris":["http://www.mendeley.com/documents/?uuid=d8372ea4-d862-4bb5-87d4-9e157fd17ede"]}],"mendeley":{"formattedCitation":"(Hengboriboon et al., 2022)","manualFormatting":"Hengboriboon et al. (2022)","plainTextFormattedCitation":"(Hengboriboon et al., 2022)","previouslyFormattedCitation":"(Hengboriboon et al., 2022)"},"properties":{"noteIndex":0},"schema":"https://github.com/citation-style-language/schema/raw/master/csl-citation.json"}</w:instrText>
      </w:r>
      <w:r w:rsidR="00BB315E" w:rsidRPr="00FF59DC">
        <w:rPr>
          <w:rFonts w:ascii="Times New Roman" w:hAnsi="Times New Roman" w:cs="Times New Roman"/>
          <w:sz w:val="24"/>
          <w:szCs w:val="24"/>
          <w:shd w:val="clear" w:color="auto" w:fill="FFFFFF"/>
          <w:lang w:val="id-ID"/>
        </w:rPr>
        <w:fldChar w:fldCharType="separate"/>
      </w:r>
      <w:r w:rsidR="00BB315E" w:rsidRPr="00FF59DC">
        <w:rPr>
          <w:rFonts w:ascii="Times New Roman" w:hAnsi="Times New Roman" w:cs="Times New Roman"/>
          <w:noProof/>
          <w:sz w:val="24"/>
          <w:szCs w:val="24"/>
          <w:shd w:val="clear" w:color="auto" w:fill="FFFFFF"/>
          <w:lang w:val="id-ID"/>
        </w:rPr>
        <w:t xml:space="preserve">Hengboriboon </w:t>
      </w:r>
      <w:r w:rsidR="00BB315E" w:rsidRPr="00FF59DC">
        <w:rPr>
          <w:rFonts w:ascii="Times New Roman" w:hAnsi="Times New Roman" w:cs="Times New Roman"/>
          <w:i/>
          <w:iCs/>
          <w:noProof/>
          <w:sz w:val="24"/>
          <w:szCs w:val="24"/>
          <w:shd w:val="clear" w:color="auto" w:fill="FFFFFF"/>
          <w:lang w:val="id-ID"/>
        </w:rPr>
        <w:t>et al.</w:t>
      </w:r>
      <w:r w:rsidR="00BB315E" w:rsidRPr="00FF59DC">
        <w:rPr>
          <w:rFonts w:ascii="Times New Roman" w:hAnsi="Times New Roman" w:cs="Times New Roman"/>
          <w:noProof/>
          <w:sz w:val="24"/>
          <w:szCs w:val="24"/>
          <w:shd w:val="clear" w:color="auto" w:fill="FFFFFF"/>
          <w:lang w:val="id-ID"/>
        </w:rPr>
        <w:t xml:space="preserve"> (2022)</w:t>
      </w:r>
      <w:r w:rsidR="00BB315E" w:rsidRPr="00FF59DC">
        <w:rPr>
          <w:rFonts w:ascii="Times New Roman" w:hAnsi="Times New Roman" w:cs="Times New Roman"/>
          <w:sz w:val="24"/>
          <w:szCs w:val="24"/>
          <w:shd w:val="clear" w:color="auto" w:fill="FFFFFF"/>
          <w:lang w:val="id-ID"/>
        </w:rPr>
        <w:fldChar w:fldCharType="end"/>
      </w:r>
      <w:r w:rsidR="00BB315E" w:rsidRPr="00FF59DC">
        <w:rPr>
          <w:rFonts w:ascii="Times New Roman" w:hAnsi="Times New Roman" w:cs="Times New Roman"/>
          <w:sz w:val="24"/>
          <w:szCs w:val="24"/>
          <w:shd w:val="clear" w:color="auto" w:fill="FFFFFF"/>
          <w:lang w:val="id-ID"/>
        </w:rPr>
        <w:t>,</w:t>
      </w:r>
      <w:r w:rsidR="00BB315E" w:rsidRPr="00FF59DC">
        <w:rPr>
          <w:rFonts w:ascii="Times New Roman" w:hAnsi="Times New Roman" w:cs="Times New Roman"/>
          <w:sz w:val="24"/>
          <w:szCs w:val="24"/>
          <w:lang w:val="id-ID"/>
        </w:rPr>
        <w:t xml:space="preserve"> k</w:t>
      </w:r>
      <w:r w:rsidR="00D4419D" w:rsidRPr="00FF59DC">
        <w:rPr>
          <w:rFonts w:ascii="Times New Roman" w:hAnsi="Times New Roman" w:cs="Times New Roman"/>
          <w:sz w:val="24"/>
          <w:szCs w:val="24"/>
          <w:lang w:val="id-ID"/>
        </w:rPr>
        <w:t xml:space="preserve">epercayaan yang tinggi membuat pengguna lebih sering memanfaatkan fitur pembayaran, transfer, dan promosi, sehingga </w:t>
      </w:r>
      <w:r w:rsidR="00BB315E" w:rsidRPr="00FF59DC">
        <w:rPr>
          <w:rFonts w:ascii="Times New Roman" w:hAnsi="Times New Roman" w:cs="Times New Roman"/>
          <w:sz w:val="24"/>
          <w:szCs w:val="24"/>
          <w:lang w:val="id-ID"/>
        </w:rPr>
        <w:t>keterlibatan</w:t>
      </w:r>
      <w:r w:rsidR="00D4419D" w:rsidRPr="00FF59DC">
        <w:rPr>
          <w:rFonts w:ascii="Times New Roman" w:hAnsi="Times New Roman" w:cs="Times New Roman"/>
          <w:sz w:val="24"/>
          <w:szCs w:val="24"/>
          <w:lang w:val="id-ID"/>
        </w:rPr>
        <w:t xml:space="preserve"> manfaat terhadap aplikasi meningkat. Hal ini terutama </w:t>
      </w:r>
      <w:r w:rsidR="00D4419D" w:rsidRPr="00FF59DC">
        <w:rPr>
          <w:rFonts w:ascii="Times New Roman" w:hAnsi="Times New Roman" w:cs="Times New Roman"/>
          <w:sz w:val="24"/>
          <w:szCs w:val="24"/>
          <w:lang w:val="id-ID"/>
        </w:rPr>
        <w:lastRenderedPageBreak/>
        <w:t>terlihat pada kalangan pelajar yang merasa e-wallet aman dan efektif untuk transaksi sehari-hari, sehingga mereka lebih terdorong untuk aktif menggunakan fitur-fitur tersebut. Kesadaran tinggi terkait keamanan dan privasi memperkuat interaksi serta penggunaan aplikasi secara berkelanjutan, yang pada akhirnya meningkatkan keterlibatan pelanggan secara keseluruhan. Rasa aman membangun fondasi kepercayaan yang mengurangi keraguan, transparansi informasi membantu pengguna memahami risiko dan manfaat, sementara penggunaan fitur aktif memberikan pengalaman positif secara langsung. Persepsi manfaat yang kuat mempertegas nilai aplikasi, dan kesadaran akan keamanan serta privasi mendorong perilaku pengguna yang bertanggung jawab dan konsisten, sehingga semua faktor ini bersama-sama meningkatkan keterlibatan pelanggan, khususnya di kalangan pelajar, dalam ekosistem e-wallet digital</w:t>
      </w:r>
      <w:r w:rsidR="00BF579E" w:rsidRPr="00FF59DC">
        <w:rPr>
          <w:rFonts w:ascii="Times New Roman" w:hAnsi="Times New Roman" w:cs="Times New Roman"/>
          <w:sz w:val="24"/>
          <w:szCs w:val="24"/>
          <w:lang w:val="id-ID"/>
        </w:rPr>
        <w:t>.</w:t>
      </w:r>
    </w:p>
    <w:p w14:paraId="458DADE2" w14:textId="77777777" w:rsidR="004C168A" w:rsidRPr="00A252AF" w:rsidRDefault="004C168A" w:rsidP="005C6B9E">
      <w:pPr>
        <w:spacing w:after="0" w:line="240" w:lineRule="auto"/>
        <w:jc w:val="both"/>
        <w:rPr>
          <w:rFonts w:ascii="Times New Roman" w:hAnsi="Times New Roman" w:cs="Times New Roman"/>
          <w:lang w:val="id-ID"/>
        </w:rPr>
      </w:pPr>
    </w:p>
    <w:p w14:paraId="2F492788" w14:textId="60937044" w:rsidR="007C220F" w:rsidRPr="00FF59DC" w:rsidRDefault="007C220F" w:rsidP="005C6B9E">
      <w:pPr>
        <w:spacing w:after="0" w:line="240" w:lineRule="auto"/>
        <w:jc w:val="both"/>
        <w:rPr>
          <w:rFonts w:ascii="Times New Roman" w:hAnsi="Times New Roman" w:cs="Times New Roman"/>
          <w:b/>
          <w:bCs/>
          <w:sz w:val="24"/>
          <w:szCs w:val="24"/>
          <w:lang w:val="id-ID"/>
        </w:rPr>
      </w:pPr>
      <w:r w:rsidRPr="00FF59DC">
        <w:rPr>
          <w:rFonts w:ascii="Times New Roman" w:hAnsi="Times New Roman" w:cs="Times New Roman"/>
          <w:b/>
          <w:bCs/>
          <w:sz w:val="24"/>
          <w:szCs w:val="24"/>
          <w:lang w:val="id-ID"/>
        </w:rPr>
        <w:t xml:space="preserve">Pengaruh Kepercayaan Pelanggan terhadap Loyalitas Pelanggan </w:t>
      </w:r>
    </w:p>
    <w:bookmarkEnd w:id="14"/>
    <w:p w14:paraId="6BA520AE" w14:textId="77777777" w:rsidR="00B65CAA" w:rsidRPr="00B65CAA" w:rsidRDefault="00B65CAA" w:rsidP="008C2906">
      <w:pPr>
        <w:spacing w:after="0" w:line="240" w:lineRule="auto"/>
        <w:ind w:firstLine="567"/>
        <w:jc w:val="both"/>
        <w:rPr>
          <w:rFonts w:ascii="Times New Roman" w:hAnsi="Times New Roman" w:cs="Times New Roman"/>
          <w:sz w:val="24"/>
          <w:szCs w:val="24"/>
          <w:lang w:val="id-ID"/>
        </w:rPr>
      </w:pPr>
      <w:r w:rsidRPr="00B65CAA">
        <w:rPr>
          <w:rFonts w:ascii="Times New Roman" w:hAnsi="Times New Roman" w:cs="Times New Roman"/>
          <w:sz w:val="24"/>
          <w:szCs w:val="24"/>
          <w:lang w:val="id-ID"/>
        </w:rPr>
        <w:t>Penelitian ini membuktikan bahwa kepercayaan pelanggan berpengaruh positif terhadap loyalitas pelanggan, yang berarti tingginya tingkat kepercayaan pada e-wallet meningkatkan kecenderungan penggunaan berkelanjutan dan rekomendasi layanan. Kepercayaan ini terbentuk ketika informasi yang disajikan jelas dan mudah dipahami, sehingga pengguna yakin data dan transaksi mereka aman terjaga. Hal ini sesuai dengan karakter mayoritas responden berusia 21–24 tahun yang terbiasa dengan teknologi dan memiliki ekspektasi tinggi terhadap transparansi dan perlindungan data. Penyedia layanan yang mampu mengkomunikasikan kebijakan privasi dan keamanan dengan bahasa sederhana dan mudah diakses meningkatkan loyalitas pelanggan secara signifikan.</w:t>
      </w:r>
    </w:p>
    <w:p w14:paraId="130652D4" w14:textId="48CE52D7" w:rsidR="007C220F" w:rsidRDefault="00B65CAA" w:rsidP="008C2906">
      <w:pPr>
        <w:spacing w:after="0" w:line="240" w:lineRule="auto"/>
        <w:ind w:firstLine="567"/>
        <w:jc w:val="both"/>
        <w:rPr>
          <w:rFonts w:ascii="Times New Roman" w:hAnsi="Times New Roman" w:cs="Times New Roman"/>
          <w:sz w:val="24"/>
          <w:szCs w:val="24"/>
          <w:lang w:val="id-ID"/>
        </w:rPr>
      </w:pPr>
      <w:r w:rsidRPr="00B65CAA">
        <w:rPr>
          <w:rFonts w:ascii="Times New Roman" w:hAnsi="Times New Roman" w:cs="Times New Roman"/>
          <w:sz w:val="24"/>
          <w:szCs w:val="24"/>
          <w:lang w:val="id-ID"/>
        </w:rPr>
        <w:t>Temuan ini memperkuat hasil Pasaribu et al. (2022) yang menunjukkan bahwa kepercayaan yang dibangun melalui kemudahan akses dan pemahaman informasi keamanan memberi pengaruh signifikan terhadap loyalitas pelanggan, tercermin dalam perilaku berulang dan rekomendasi</w:t>
      </w:r>
      <w:r w:rsidRPr="00FF59DC">
        <w:rPr>
          <w:rFonts w:ascii="Times New Roman" w:hAnsi="Times New Roman" w:cs="Times New Roman"/>
          <w:sz w:val="24"/>
          <w:szCs w:val="24"/>
          <w:lang w:val="id-ID"/>
        </w:rPr>
        <w:t xml:space="preserve">. </w:t>
      </w:r>
    </w:p>
    <w:p w14:paraId="5804D925" w14:textId="77777777" w:rsidR="004C168A" w:rsidRPr="00A252AF" w:rsidRDefault="004C168A" w:rsidP="005C6B9E">
      <w:pPr>
        <w:spacing w:after="0" w:line="240" w:lineRule="auto"/>
        <w:jc w:val="both"/>
        <w:rPr>
          <w:rFonts w:ascii="Times New Roman" w:hAnsi="Times New Roman" w:cs="Times New Roman"/>
          <w:lang w:val="id-ID"/>
        </w:rPr>
      </w:pPr>
    </w:p>
    <w:p w14:paraId="12ABE9AF" w14:textId="5C10FAF5" w:rsidR="007C220F" w:rsidRPr="00FF59DC" w:rsidRDefault="007C220F" w:rsidP="005C6B9E">
      <w:pPr>
        <w:spacing w:after="0" w:line="240" w:lineRule="auto"/>
        <w:jc w:val="both"/>
        <w:rPr>
          <w:rFonts w:ascii="Times New Roman" w:hAnsi="Times New Roman" w:cs="Times New Roman"/>
          <w:b/>
          <w:bCs/>
          <w:sz w:val="24"/>
          <w:szCs w:val="24"/>
          <w:lang w:val="id-ID"/>
        </w:rPr>
      </w:pPr>
      <w:r w:rsidRPr="00FF59DC">
        <w:rPr>
          <w:rFonts w:ascii="Times New Roman" w:hAnsi="Times New Roman" w:cs="Times New Roman"/>
          <w:b/>
          <w:bCs/>
          <w:sz w:val="24"/>
          <w:szCs w:val="24"/>
          <w:lang w:val="id-ID"/>
        </w:rPr>
        <w:t xml:space="preserve">Pengaruh Kepuasan Pelanggan terhadap Keterliabatan Pelanggan </w:t>
      </w:r>
    </w:p>
    <w:p w14:paraId="14516518" w14:textId="6C993AB0" w:rsidR="007C220F" w:rsidRDefault="007C220F" w:rsidP="00167915">
      <w:pPr>
        <w:spacing w:after="0" w:line="240" w:lineRule="auto"/>
        <w:ind w:firstLine="567"/>
        <w:jc w:val="both"/>
        <w:rPr>
          <w:rFonts w:ascii="Times New Roman" w:hAnsi="Times New Roman" w:cs="Times New Roman"/>
          <w:sz w:val="24"/>
          <w:szCs w:val="24"/>
          <w:lang w:val="id-ID"/>
        </w:rPr>
      </w:pPr>
      <w:bookmarkStart w:id="16" w:name="_Hlk205950955"/>
      <w:bookmarkEnd w:id="15"/>
      <w:r w:rsidRPr="00FF59DC">
        <w:rPr>
          <w:rFonts w:ascii="Times New Roman" w:hAnsi="Times New Roman" w:cs="Times New Roman"/>
          <w:sz w:val="24"/>
          <w:szCs w:val="24"/>
          <w:lang w:val="id-ID"/>
        </w:rPr>
        <w:t>P</w:t>
      </w:r>
      <w:r w:rsidR="007F17B5" w:rsidRPr="00FF59DC">
        <w:rPr>
          <w:rFonts w:ascii="Times New Roman" w:hAnsi="Times New Roman" w:cs="Times New Roman"/>
          <w:sz w:val="24"/>
          <w:szCs w:val="24"/>
          <w:lang w:val="id-ID"/>
        </w:rPr>
        <w:t xml:space="preserve">enelitian ini membuktikan bahwa kepuasan pelanggan, terutama dari kemudahan transaksi dan kecepatan layanan, secara positif meningkatkan keterlibatan pelanggan. Mahasiswa, yang mengutamakan efisiensi waktu, sangat menyukai antarmuka intuitif dan proses transaksi sederhana, sementara kecepatan layanan membantu menyelesaikan transaksi di tengah kesibukan mereka. Fitur seperti pengingat pembayaran, analisis pengeluaran, dan promosi khusus siswa menambah nilai kepuasan, menjadikan aplikasi ini solusi efektif untuk mengatasi kendala waktu, akses, dan kepraktisan finansial. Karena tampilan yang mudah digunakan dan layanan cepat, pelajar lebih sering memanfaatkan fitur pembayaran, transfer, dan promosi, sehingga keterlibatan mereka dalam aplikasi e-wallet meningkat signifikan. </w:t>
      </w:r>
      <w:r w:rsidR="00277072" w:rsidRPr="00FF59DC">
        <w:rPr>
          <w:rFonts w:ascii="Times New Roman" w:hAnsi="Times New Roman" w:cs="Times New Roman"/>
          <w:sz w:val="24"/>
          <w:szCs w:val="24"/>
          <w:lang w:val="id-ID"/>
        </w:rPr>
        <w:t xml:space="preserve">Temuan ini memperkuat </w:t>
      </w:r>
      <w:r w:rsidR="006A716E" w:rsidRPr="00FF59DC">
        <w:rPr>
          <w:rFonts w:ascii="Times New Roman" w:hAnsi="Times New Roman" w:cs="Times New Roman"/>
          <w:sz w:val="24"/>
          <w:szCs w:val="24"/>
          <w:lang w:val="id-ID"/>
        </w:rPr>
        <w:t>penelitian</w:t>
      </w:r>
      <w:r w:rsidR="00277072" w:rsidRPr="00FF59DC">
        <w:rPr>
          <w:rFonts w:ascii="Times New Roman" w:hAnsi="Times New Roman" w:cs="Times New Roman"/>
          <w:sz w:val="24"/>
          <w:szCs w:val="24"/>
          <w:lang w:val="id-ID"/>
        </w:rPr>
        <w:t xml:space="preserve"> Monferrer et al. (2019), yang menyatakan bahwa kepuasan pelanggan tidak hanya merupakan respons atas pengalaman transaksi, tetapi juga berperan sebagai pendahulu utama dari keterlibatan pelanggan</w:t>
      </w:r>
    </w:p>
    <w:p w14:paraId="7725EA69" w14:textId="77777777" w:rsidR="004C168A" w:rsidRPr="00A252AF" w:rsidRDefault="004C168A" w:rsidP="005C6B9E">
      <w:pPr>
        <w:spacing w:after="0" w:line="240" w:lineRule="auto"/>
        <w:jc w:val="both"/>
        <w:rPr>
          <w:rFonts w:ascii="Times New Roman" w:hAnsi="Times New Roman" w:cs="Times New Roman"/>
          <w:lang w:val="id-ID"/>
        </w:rPr>
      </w:pPr>
    </w:p>
    <w:p w14:paraId="1B6B2EFB" w14:textId="475C01FB" w:rsidR="007C220F" w:rsidRPr="00FF59DC" w:rsidRDefault="007C220F" w:rsidP="005C6B9E">
      <w:pPr>
        <w:spacing w:after="0" w:line="240" w:lineRule="auto"/>
        <w:jc w:val="both"/>
        <w:rPr>
          <w:rFonts w:ascii="Times New Roman" w:hAnsi="Times New Roman" w:cs="Times New Roman"/>
          <w:b/>
          <w:bCs/>
          <w:sz w:val="24"/>
          <w:szCs w:val="24"/>
          <w:lang w:val="id-ID"/>
        </w:rPr>
      </w:pPr>
      <w:r w:rsidRPr="00FF59DC">
        <w:rPr>
          <w:rFonts w:ascii="Times New Roman" w:hAnsi="Times New Roman" w:cs="Times New Roman"/>
          <w:b/>
          <w:bCs/>
          <w:sz w:val="24"/>
          <w:szCs w:val="24"/>
          <w:lang w:val="id-ID"/>
        </w:rPr>
        <w:t xml:space="preserve">Pengaruh Kepuasan Pelanggan terhadap Loyalitas Pelanggan </w:t>
      </w:r>
    </w:p>
    <w:p w14:paraId="2617C3F0" w14:textId="7276F4C6" w:rsidR="007C220F" w:rsidRDefault="00214637" w:rsidP="00167915">
      <w:pPr>
        <w:spacing w:after="0" w:line="240" w:lineRule="auto"/>
        <w:ind w:firstLine="567"/>
        <w:jc w:val="both"/>
        <w:rPr>
          <w:rFonts w:ascii="Times New Roman" w:eastAsia="Times New Roman" w:hAnsi="Times New Roman" w:cs="Times New Roman"/>
          <w:sz w:val="24"/>
          <w:szCs w:val="24"/>
          <w:shd w:val="clear" w:color="auto" w:fill="FFFFFF"/>
          <w:lang w:val="id-ID"/>
        </w:rPr>
      </w:pPr>
      <w:r w:rsidRPr="00FF59DC">
        <w:rPr>
          <w:rFonts w:ascii="Times New Roman" w:hAnsi="Times New Roman" w:cs="Times New Roman"/>
          <w:sz w:val="24"/>
          <w:szCs w:val="24"/>
          <w:lang w:val="id-ID"/>
        </w:rPr>
        <w:t>P</w:t>
      </w:r>
      <w:r w:rsidR="00A518CF" w:rsidRPr="00FF59DC">
        <w:rPr>
          <w:rFonts w:ascii="Times New Roman" w:hAnsi="Times New Roman" w:cs="Times New Roman"/>
          <w:sz w:val="24"/>
          <w:szCs w:val="24"/>
          <w:lang w:val="id-ID"/>
        </w:rPr>
        <w:t>enelitian ini menunjukkan bahwa kepuasan pelanggan secara positif  mempengaruhi loyalitas pelanggan</w:t>
      </w:r>
      <w:r w:rsidR="000D723C" w:rsidRPr="00FF59DC">
        <w:rPr>
          <w:rFonts w:ascii="Times New Roman" w:hAnsi="Times New Roman" w:cs="Times New Roman"/>
          <w:sz w:val="24"/>
          <w:szCs w:val="24"/>
          <w:lang w:val="id-ID"/>
        </w:rPr>
        <w:t>,</w:t>
      </w:r>
      <w:r w:rsidR="00A518CF" w:rsidRPr="00FF59DC">
        <w:rPr>
          <w:rFonts w:ascii="Times New Roman" w:hAnsi="Times New Roman" w:cs="Times New Roman"/>
          <w:sz w:val="24"/>
          <w:szCs w:val="24"/>
          <w:lang w:val="id-ID"/>
        </w:rPr>
        <w:t> </w:t>
      </w:r>
      <w:r w:rsidR="000D723C" w:rsidRPr="00FF59DC">
        <w:rPr>
          <w:rFonts w:ascii="Times New Roman" w:hAnsi="Times New Roman" w:cs="Times New Roman"/>
          <w:sz w:val="24"/>
          <w:szCs w:val="24"/>
          <w:lang w:val="id-ID"/>
        </w:rPr>
        <w:t>a</w:t>
      </w:r>
      <w:r w:rsidR="00A518CF" w:rsidRPr="00FF59DC">
        <w:rPr>
          <w:rFonts w:ascii="Times New Roman" w:hAnsi="Times New Roman" w:cs="Times New Roman"/>
          <w:sz w:val="24"/>
          <w:szCs w:val="24"/>
          <w:lang w:val="id-ID"/>
        </w:rPr>
        <w:t>rtinya tingginya kepuasan yang diperoleh pelanggan, maka akan mendorong peningkatan perilaku loyal pelanggan terhadap suatu layanan</w:t>
      </w:r>
      <w:r w:rsidR="000D723C" w:rsidRPr="00FF59DC">
        <w:rPr>
          <w:rFonts w:ascii="Times New Roman" w:hAnsi="Times New Roman" w:cs="Times New Roman"/>
          <w:sz w:val="24"/>
          <w:szCs w:val="24"/>
          <w:lang w:val="id-ID"/>
        </w:rPr>
        <w:t>.  Kepuasan pengguna berasal dari kemudahan navigasi, kecepatan pembayaran, keandalan sistem, dan kenyamanan interaksi dengan aplikasi yang memungkinkan transaksi berjalan lancar, konfirmasi cepat, serta minim risiko kegagalan, sehingga memperkuat persepsi bahwa layanan tersebut dapat diandalkan untuk memenuhi kebutuhan finansial secara praktis</w:t>
      </w:r>
      <w:r w:rsidR="00A518CF" w:rsidRPr="00FF59DC">
        <w:rPr>
          <w:rFonts w:ascii="Times New Roman" w:hAnsi="Times New Roman" w:cs="Times New Roman"/>
          <w:sz w:val="24"/>
          <w:szCs w:val="24"/>
          <w:lang w:val="id-ID"/>
        </w:rPr>
        <w:t xml:space="preserve">. Hal ini sangat relevan mengingat mayoritas responden </w:t>
      </w:r>
      <w:r w:rsidR="00A518CF" w:rsidRPr="00FF59DC">
        <w:rPr>
          <w:rFonts w:ascii="Times New Roman" w:hAnsi="Times New Roman" w:cs="Times New Roman"/>
          <w:sz w:val="24"/>
          <w:szCs w:val="24"/>
          <w:lang w:val="id-ID"/>
        </w:rPr>
        <w:lastRenderedPageBreak/>
        <w:t xml:space="preserve">berusia 21-24 tahun, yaitu usia produktif yang sangat mengutamakan kepraktisan, </w:t>
      </w:r>
      <w:bookmarkEnd w:id="16"/>
      <w:r w:rsidR="00A85A41" w:rsidRPr="00FF59DC">
        <w:rPr>
          <w:rFonts w:ascii="Times New Roman" w:hAnsi="Times New Roman" w:cs="Times New Roman"/>
          <w:sz w:val="24"/>
          <w:szCs w:val="24"/>
          <w:lang w:val="id-ID"/>
        </w:rPr>
        <w:t>kecepatan pembayaran yang mendukung aktivitas sehari-hari, sistem yang stabil agar tidak terjadi gangguan, serta penggunaan yang nyaman membantu memberikan pengalaman yang bebas stres. Semua hal ini mengurangi rasa kecewa, membuat pengguna lebih berkomitmen dalam jangka panjang, dan mendorong mereka untuk tetap setia serta merekomendasikan layanan, sehingga loyalitas pelanggan meningkat secara signifikan</w:t>
      </w:r>
      <w:r w:rsidR="005859C5" w:rsidRPr="00FF59DC">
        <w:rPr>
          <w:rFonts w:ascii="Times New Roman" w:hAnsi="Times New Roman" w:cs="Times New Roman"/>
          <w:sz w:val="24"/>
          <w:szCs w:val="24"/>
          <w:lang w:val="id-ID"/>
        </w:rPr>
        <w:t xml:space="preserve">. </w:t>
      </w:r>
      <w:r w:rsidR="005859C5" w:rsidRPr="00FF59DC">
        <w:rPr>
          <w:rFonts w:ascii="Times New Roman" w:eastAsia="Times New Roman" w:hAnsi="Times New Roman" w:cs="Times New Roman"/>
          <w:sz w:val="24"/>
          <w:szCs w:val="24"/>
          <w:shd w:val="clear" w:color="auto" w:fill="FFFFFF"/>
          <w:lang w:val="id-ID"/>
        </w:rPr>
        <w:t xml:space="preserve">Temuan ini sejalan dengan penelitian </w:t>
      </w:r>
      <w:r w:rsidR="005859C5" w:rsidRPr="00FF59DC">
        <w:rPr>
          <w:rFonts w:ascii="Times New Roman" w:eastAsia="Times New Roman" w:hAnsi="Times New Roman" w:cs="Times New Roman"/>
          <w:sz w:val="24"/>
          <w:szCs w:val="24"/>
          <w:shd w:val="clear" w:color="auto" w:fill="FFFFFF"/>
          <w:lang w:val="id-ID"/>
        </w:rPr>
        <w:fldChar w:fldCharType="begin" w:fldLock="1"/>
      </w:r>
      <w:r w:rsidRPr="00FF59DC">
        <w:rPr>
          <w:rFonts w:ascii="Times New Roman" w:eastAsia="Times New Roman" w:hAnsi="Times New Roman" w:cs="Times New Roman"/>
          <w:sz w:val="24"/>
          <w:szCs w:val="24"/>
          <w:shd w:val="clear" w:color="auto" w:fill="FFFFFF"/>
          <w:lang w:val="id-ID"/>
        </w:rPr>
        <w:instrText>ADDIN CSL_CITATION {"citationItems":[{"id":"ITEM-1","itemData":{"DOI":"10.5267/j.ijdns.2022.8.001","ISSN":"25618156","abstract":"This study aims to explain the effect of service quality on satisfaction, service quality on trust, service quality on loyalty, satisfaction on loyalty and trust on loyalty. The population in this study are all consumers who have made transactions at an Indonesian marketplace, Shopee.co.id. The number of respondents used as a sample is 300 respondents. The results showed a significant influence between variables in the four interaction effects, namely service quality on satisfaction, service quality on trust, satisfaction with loyalty, and trust in loyalty. Meanwhile the insignificant effect was service quality on loyalty, the results of the total effect calculation also showed that Trust is a mediating variable between service quality and loyalty. marketing stimuli that can be carried out include maintaining cash on delivery services to increase customer trust, optimizing customer satisfaction through service improvement, providing more organized information so that consumers are easier and more comfortable in transacting, providing a 'tracking order' stage for customers, so that customers can monitor the progress of product orders. For further research, it is hoped that it can develop more variables under study and make comparisons of other e-commerce both in Indonesia and internationally.","author":[{"dropping-particle":"","family":"Pasaribu","given":"Fajar","non-dropping-particle":"","parse-names":false,"suffix":""},{"dropping-particle":"","family":"Sari","given":"Warsani Purnama","non-dropping-particle":"","parse-names":false,"suffix":""},{"dropping-particle":"","family":"Ni Bulan","given":"Tapi Rondang","non-dropping-particle":"","parse-names":false,"suffix":""},{"dropping-particle":"","family":"Astuty","given":"Widia","non-dropping-particle":"","parse-names":false,"suffix":""}],"container-title":"International Journal of Data and Network Science","id":"ITEM-1","issue":"4","issued":{"date-parts":[["2022"]]},"page":"1077-1084","title":"The effect of e-commerce service quality on customer satisfaction, trust and loyalty","type":"article-journal","volume":"6"},"uris":["http://www.mendeley.com/documents/?uuid=260dfc0d-5a5f-4c98-991e-decdea7bb55f"]},{"id":"ITEM-2","itemData":{"DOI":"10.18280/ijsdp.180733","ISSN":"1743761X","abstract":"The primary goal of this study is to experimentally examine the mediating role of customer trust in the impact of sustainable brand equity on customer satisfaction and customer loyalty. We employed a quantitative methodology and designed a survey questionnaire to measure sustainable brand equity. The survey was administered to 220 construction material retailers in Jakarta, Indonesia. Our investigation focuses on how antecedents of sustainable brand equity influence customer perceptions of satisfaction and loyalty in the retail trade for building materials. We used structural equation modeling (SEM) in AMOS version 26 for the analysis. Our findings demonstrate that antecedents of sustainable brand equity (such as brand awareness, brand identification, physical quality, staff behavior, lifestyle congruence, and ideal self-congruence) directly and significantly influence customer trust. In turn, customer trust directly and significantly influences customer satisfaction and loyalty. Interestingly, while customer trust does not impact customer loyalty, customer satisfaction does, with a strong influence. Hence, customer loyalty is greatly affected by customer satisfaction. This study's significance lies in demonstrating how the development of sustainable brand equity affects trust, satisfaction, and loyalty among building material retailers. The emergence of customer trust as a mediator between sustainable brand equity, customer satisfaction, and customer loyalty forms the focal point of this study.","author":[{"dropping-particle":"","family":"Dananjoyo","given":"Radyan","non-dropping-particle":"","parse-names":false,"suffix":""},{"dropping-particle":"","family":"Udin","given":"Udin","non-dropping-particle":"","parse-names":false,"suffix":""}],"container-title":"International Journal of Sustainable Development and Planning","id":"ITEM-2","issue":"7","issued":{"date-parts":[["2023"]]},"page":"2281-2291","title":"The effect of sustainable brand equity on customer satisfaction and customer loyalty using customer trust as mediation variable","type":"article-journal","volume":"18"},"uris":["http://www.mendeley.com/documents/?uuid=2936cca8-5a4a-4068-8033-1f4a8dbd56f2"]},{"id":"ITEM-3","itemData":{"DOI":"10.26668/businessreview/2023.v8i4.1286","ISSN":"2525-3654","abstract":"Purpose: This study aims to analyze the effect of service quality on loyalty mediated by customer satisfaction and trust. A total of 215 Islamic bank customers in the study area were sampled accidently. Theoretical framework: Theoretically, this study contributes to the gaps in the literature, especially those related to the effect of SQ on Islamic banking loyalty which is mediated by satisfaction and trust simultaneously in one research title. Practically, encouraging Islamic banking management to design SQ programs that integrate the value of satisfaction and trust in the same cultural background to gain customer support and loyalty Design/methodology/approach: There are four latent variables observed; service quality, satisfaction, trust, and loyalty with the number of indicators respectively six, four, three, and four. Data collection was carried out through interviews using a questionnaire. Data were analyzed using Smart-PLS 3.0. The validity test uses factor loading and AVE ( Average Variance Extracted ), the reliability test uses Composite reliability (CR) and Cronbach's Alpha (CA), the direct effect test uses the path analysis matrix, while the indirect effect test uses the specific indirect effects matrix. Findings: The volume of research has been increasing over the past nineteen years, although there are only a few authors, institutions and reference journals contributing to the topic’s consolidation and the countries conducting the most joint research in co- authoring for the largest volume of publications, authors and impact journals. Research, Practical &amp; Social implications: This study concludes that customer loyalty of Islamic banks in Indonesia can be optimized through service quality which is mediated by customer satisfaction and trust. Originality/value: The results of the analysis show that the factor loading value is&gt; 0.6 and the AVE value is&gt; 0.5 which means that the data is valid. CR and CA values &gt; 0.6 which means the data is reliable. The direct effect test shows that service quality, satisfaction and trust have a positive and significant effect (p-value &lt;0.05) on loyalty. Furthermore, service quality has an indirect effect ( specific indirect effects) on customer loyalty through the mediation of satisfaction and trust.","author":[{"dropping-particle":"","family":"Kadir","given":"Amiruddin","non-dropping-particle":"","parse-names":false,"suffix":""},{"dropping-particle":"","family":"Paly","given":"Muhammad Basir","non-dropping-particle":"","parse-names":false,"suffix":""},{"dropping-particle":"","family":"Abdullah","given":"Muhammad Wahyuddin","non-dropping-particle":"","parse-names":false,"suffix":""}],"container-title":"International Journal of Professional Business Review","id":"ITEM-3","issue":"4","issued":{"date-parts":[["2023","4","27"]]},"page":"e01286","title":"Customer loyalty Islamic banks in Indonesia: Service quality which mediated by satisfaction and customer trust","type":"article-journal","volume":"8"},"uris":["http://www.mendeley.com/documents/?uuid=24b5f80a-337a-48fb-a6a3-2bdd0b4349ad"]}],"mendeley":{"formattedCitation":"(Dananjoyo &amp; Udin, 2023; Kadir et al., 2023; Pasaribu et al., 2022)","manualFormatting":"Dananjoyo &amp; Udin (2023)","plainTextFormattedCitation":"(Dananjoyo &amp; Udin, 2023; Kadir et al., 2023; Pasaribu et al., 2022)","previouslyFormattedCitation":"(Dananjoyo &amp; Udin, 2023; Kadir et al., 2023; Pasaribu et al., 2022)"},"properties":{"noteIndex":0},"schema":"https://github.com/citation-style-language/schema/raw/master/csl-citation.json"}</w:instrText>
      </w:r>
      <w:r w:rsidR="005859C5" w:rsidRPr="00FF59DC">
        <w:rPr>
          <w:rFonts w:ascii="Times New Roman" w:eastAsia="Times New Roman" w:hAnsi="Times New Roman" w:cs="Times New Roman"/>
          <w:sz w:val="24"/>
          <w:szCs w:val="24"/>
          <w:shd w:val="clear" w:color="auto" w:fill="FFFFFF"/>
          <w:lang w:val="id-ID"/>
        </w:rPr>
        <w:fldChar w:fldCharType="separate"/>
      </w:r>
      <w:r w:rsidR="005859C5" w:rsidRPr="00FF59DC">
        <w:rPr>
          <w:rFonts w:ascii="Times New Roman" w:eastAsia="Times New Roman" w:hAnsi="Times New Roman" w:cs="Times New Roman"/>
          <w:noProof/>
          <w:sz w:val="24"/>
          <w:szCs w:val="24"/>
          <w:shd w:val="clear" w:color="auto" w:fill="FFFFFF"/>
          <w:lang w:val="id-ID"/>
        </w:rPr>
        <w:t>Dananjoyo &amp; Udin (2023)</w:t>
      </w:r>
      <w:r w:rsidR="005859C5" w:rsidRPr="00FF59DC">
        <w:rPr>
          <w:rFonts w:ascii="Times New Roman" w:eastAsia="Times New Roman" w:hAnsi="Times New Roman" w:cs="Times New Roman"/>
          <w:sz w:val="24"/>
          <w:szCs w:val="24"/>
          <w:shd w:val="clear" w:color="auto" w:fill="FFFFFF"/>
          <w:lang w:val="id-ID"/>
        </w:rPr>
        <w:fldChar w:fldCharType="end"/>
      </w:r>
      <w:r w:rsidR="006A716E" w:rsidRPr="00FF59DC">
        <w:rPr>
          <w:rFonts w:ascii="Times New Roman" w:eastAsia="Times New Roman" w:hAnsi="Times New Roman" w:cs="Times New Roman"/>
          <w:sz w:val="24"/>
          <w:szCs w:val="24"/>
          <w:shd w:val="clear" w:color="auto" w:fill="FFFFFF"/>
          <w:lang w:val="id-ID"/>
        </w:rPr>
        <w:t xml:space="preserve"> dimana </w:t>
      </w:r>
      <w:r w:rsidRPr="00FF59DC">
        <w:rPr>
          <w:rFonts w:ascii="Times New Roman" w:eastAsia="Times New Roman" w:hAnsi="Times New Roman" w:cs="Times New Roman"/>
          <w:sz w:val="24"/>
          <w:szCs w:val="24"/>
          <w:shd w:val="clear" w:color="auto" w:fill="FFFFFF"/>
          <w:lang w:val="id-ID"/>
        </w:rPr>
        <w:t>k</w:t>
      </w:r>
      <w:r w:rsidR="006A716E" w:rsidRPr="00FF59DC">
        <w:rPr>
          <w:rFonts w:ascii="Times New Roman" w:eastAsia="Times New Roman" w:hAnsi="Times New Roman" w:cs="Times New Roman"/>
          <w:sz w:val="24"/>
          <w:szCs w:val="24"/>
          <w:shd w:val="clear" w:color="auto" w:fill="FFFFFF"/>
          <w:lang w:val="id-ID"/>
        </w:rPr>
        <w:t>epuasan pelanggan bukan hanya membuat pelanggan puas sesaat, tetapi juga mengurangi rasa kecewa dan mendorong sikap loyal yang kuat, termasuk rekomendasi layanan kepada orang lain. Ini menunjukan hubungan yang lebih dalam dan berkelanjutan antara kepuasan dan loyalitas</w:t>
      </w:r>
      <w:r w:rsidRPr="00FF59DC">
        <w:rPr>
          <w:rFonts w:ascii="Times New Roman" w:eastAsia="Times New Roman" w:hAnsi="Times New Roman" w:cs="Times New Roman"/>
          <w:sz w:val="24"/>
          <w:szCs w:val="24"/>
          <w:shd w:val="clear" w:color="auto" w:fill="FFFFFF"/>
          <w:lang w:val="id-ID"/>
        </w:rPr>
        <w:t>.</w:t>
      </w:r>
    </w:p>
    <w:p w14:paraId="60DF191D" w14:textId="77777777" w:rsidR="004C168A" w:rsidRPr="00A252AF" w:rsidRDefault="004C168A" w:rsidP="005C6B9E">
      <w:pPr>
        <w:spacing w:after="0" w:line="240" w:lineRule="auto"/>
        <w:jc w:val="both"/>
        <w:rPr>
          <w:rFonts w:ascii="Times New Roman" w:eastAsia="Times New Roman" w:hAnsi="Times New Roman" w:cs="Times New Roman"/>
          <w:shd w:val="clear" w:color="auto" w:fill="FFFFFF"/>
          <w:lang w:val="id-ID"/>
        </w:rPr>
      </w:pPr>
    </w:p>
    <w:p w14:paraId="0F293D12" w14:textId="0D60E188" w:rsidR="007C220F" w:rsidRPr="00FF59DC" w:rsidRDefault="007C220F" w:rsidP="005C6B9E">
      <w:pPr>
        <w:spacing w:after="0" w:line="240" w:lineRule="auto"/>
        <w:jc w:val="both"/>
        <w:rPr>
          <w:rFonts w:ascii="Times New Roman" w:hAnsi="Times New Roman" w:cs="Times New Roman"/>
          <w:b/>
          <w:bCs/>
          <w:sz w:val="24"/>
          <w:szCs w:val="24"/>
          <w:lang w:val="id-ID"/>
        </w:rPr>
      </w:pPr>
      <w:r w:rsidRPr="00FF59DC">
        <w:rPr>
          <w:rFonts w:ascii="Times New Roman" w:hAnsi="Times New Roman" w:cs="Times New Roman"/>
          <w:b/>
          <w:bCs/>
          <w:sz w:val="24"/>
          <w:szCs w:val="24"/>
          <w:lang w:val="id-ID"/>
        </w:rPr>
        <w:t>Pengaruh Keterlibatan Pelanggan terhadap Loyalitas Pelanggan</w:t>
      </w:r>
    </w:p>
    <w:p w14:paraId="0271EE60" w14:textId="296D288E" w:rsidR="00EC3022" w:rsidRPr="00FF59DC" w:rsidRDefault="00133CE5" w:rsidP="00554446">
      <w:pPr>
        <w:spacing w:after="0" w:line="240" w:lineRule="auto"/>
        <w:ind w:firstLine="567"/>
        <w:jc w:val="both"/>
        <w:rPr>
          <w:rFonts w:ascii="Times New Roman" w:hAnsi="Times New Roman" w:cs="Times New Roman"/>
          <w:sz w:val="24"/>
          <w:szCs w:val="24"/>
          <w:shd w:val="clear" w:color="auto" w:fill="FFFFFF"/>
          <w:lang w:val="id-ID"/>
        </w:rPr>
      </w:pPr>
      <w:bookmarkStart w:id="17" w:name="_Hlk205937975"/>
      <w:bookmarkStart w:id="18" w:name="_Hlk205963936"/>
      <w:r w:rsidRPr="00FF59DC">
        <w:rPr>
          <w:rFonts w:ascii="Times New Roman" w:hAnsi="Times New Roman" w:cs="Times New Roman"/>
          <w:sz w:val="24"/>
          <w:szCs w:val="24"/>
          <w:lang w:val="id-ID"/>
        </w:rPr>
        <w:t>Penelitian ini menunjukkan bahwa keterlibatan pelanggan, yang mencakup kepuasan, pengalaman positif, interaksi rutin, dan kemudahan penggunaan, berpengaruh positif terhadap loyalitas pelanggan pada e-wallet, karena elemen-elemen ini membangun hubungan emosional dan kebiasaan yang kuat. Kepuasan membentuk fondasi emosional yang membuat pengguna merasa terpuaskan dan ingin kembali, pengalaman positif menciptakan kenangan baik yang mendorong penggunaan berulang, interaksi rutin memperkuat kebiasaan harian dan rasa familiaritas, serta kemudahan penggunaan mengurangi hambatan teknis sehingga transaksi menjadi lancar; secara keseluruhan, hal ini mengurangi kecenderungan beralih ke pesaing, membangun komitmen jangka panjang, dan meningkatkan loyalitas melalui loyalitas penggunaan serta rekomendasi, seiring dengan kemudahan e-wallet dalam memenuhi kebutuhan sehari-hari seperti pembayaran tagihan, transfer uang, dan berbelanja cepat</w:t>
      </w:r>
      <w:r w:rsidR="00A518CF" w:rsidRPr="00FF59DC">
        <w:rPr>
          <w:rFonts w:ascii="Times New Roman" w:hAnsi="Times New Roman" w:cs="Times New Roman"/>
          <w:sz w:val="24"/>
          <w:szCs w:val="24"/>
          <w:lang w:val="id-ID"/>
        </w:rPr>
        <w:t xml:space="preserve">. </w:t>
      </w:r>
      <w:bookmarkEnd w:id="17"/>
      <w:bookmarkEnd w:id="18"/>
      <w:r w:rsidR="005859C5" w:rsidRPr="00FF59DC">
        <w:rPr>
          <w:rFonts w:ascii="Times New Roman" w:hAnsi="Times New Roman" w:cs="Times New Roman"/>
          <w:sz w:val="24"/>
          <w:szCs w:val="24"/>
          <w:shd w:val="clear" w:color="auto" w:fill="FFFFFF"/>
          <w:lang w:val="id-ID"/>
        </w:rPr>
        <w:t xml:space="preserve">Temuan ini </w:t>
      </w:r>
      <w:r w:rsidR="00EE3B6A" w:rsidRPr="00FF59DC">
        <w:rPr>
          <w:rFonts w:ascii="Times New Roman" w:hAnsi="Times New Roman" w:cs="Times New Roman"/>
          <w:sz w:val="24"/>
          <w:szCs w:val="24"/>
          <w:shd w:val="clear" w:color="auto" w:fill="FFFFFF"/>
          <w:lang w:val="id-ID"/>
        </w:rPr>
        <w:t>diperkuat</w:t>
      </w:r>
      <w:r w:rsidR="005859C5" w:rsidRPr="00FF59DC">
        <w:rPr>
          <w:rFonts w:ascii="Times New Roman" w:hAnsi="Times New Roman" w:cs="Times New Roman"/>
          <w:sz w:val="24"/>
          <w:szCs w:val="24"/>
          <w:shd w:val="clear" w:color="auto" w:fill="FFFFFF"/>
          <w:lang w:val="id-ID"/>
        </w:rPr>
        <w:t xml:space="preserve"> oleh penelitian </w:t>
      </w:r>
      <w:r w:rsidR="005859C5" w:rsidRPr="00FF59DC">
        <w:rPr>
          <w:rFonts w:ascii="Times New Roman" w:hAnsi="Times New Roman" w:cs="Times New Roman"/>
          <w:sz w:val="24"/>
          <w:szCs w:val="24"/>
          <w:shd w:val="clear" w:color="auto" w:fill="FFFFFF"/>
          <w:lang w:val="id-ID"/>
        </w:rPr>
        <w:fldChar w:fldCharType="begin" w:fldLock="1"/>
      </w:r>
      <w:r w:rsidR="00EE3B6A" w:rsidRPr="00FF59DC">
        <w:rPr>
          <w:rFonts w:ascii="Times New Roman" w:hAnsi="Times New Roman" w:cs="Times New Roman"/>
          <w:sz w:val="24"/>
          <w:szCs w:val="24"/>
          <w:shd w:val="clear" w:color="auto" w:fill="FFFFFF"/>
          <w:lang w:val="id-ID"/>
        </w:rPr>
        <w:instrText>ADDIN CSL_CITATION {"citationItems":[{"id":"ITEM-1","itemData":{"DOI":"10.37641/jimkes.v11i3.2309","ISSN":"2337-7860","abstract":"This research is quantitative research with a causal relationship to determine the direct influence customer engagement, customer satisfaction, customer commitment to customer loyalty and knowing the indirect effects, customer engagement, customer satisfaction, customer commitment to customer loyalty on the Tokopedia application. Data collection was carried out using the information gathering method through a survey with a questionnaire. The population in this study is someone who has used Tokopedia, regularly uses Tokopedia, lives in Jabodetabek and is at least 17 years old. The questionnaire collected 120 respondents using the Hair et al. (2019) Questionnaires collected from 120 respondents. The sampling method used is non-probabilitysampling with techniques purpose sampling. Based on the research results, 7 hypotheses can be accepted, namely customer engagement influential customer commitment, customer satisfactioninfluential customer commitment, customer engagement influential customer loyalty, customer satisfaction influential customer loyalty, customer commitment influential customer loyalty, customer engagement influential customer loyalty in mediation customer commitment, customer satisfaction influential customer loyalty mediated customer commitment. Therefore, it is important for the Tokopedia platform to improve customer engagement which can improve customer loyalty. The aim of this research is to determine the direct effect customer engagement, customer satisfaction, customer commitment to customer loyalty and also to determine the indirect influence of customer engagement, customer satisfaction, as well as customer commitment to customer loyalty shown to consumers using the Tokopedia application. Keywords: customer engagement, customer satisfaction, customer commitment, customer loyalty","author":[{"dropping-particle":"","family":"Pratama","given":"Mario Putra","non-dropping-particle":"","parse-names":false,"suffix":""},{"dropping-particle":"","family":"Ramli","given":"Abdul Haeba","non-dropping-particle":"","parse-names":false,"suffix":""},{"dropping-particle":"","family":"Mariam","given":"Siti","non-dropping-particle":"","parse-names":false,"suffix":""}],"container-title":"Jurnal Ilmiah Manajemen Kesatuan","id":"ITEM-1","issue":"3","issued":{"date-parts":[["2024"]]},"page":"1437-1452","title":"Customer engagement, customer satisfaction, customer commitment and customer loyalty","type":"article-journal","volume":"11"},"uris":["http://www.mendeley.com/documents/?uuid=055f74f1-13b9-417f-93b8-73319f862138"]},{"id":"ITEM-2","itemData":{"DOI":"10.36096/ijbes.v5i4.458","abstract":"The objective of this study is to examine the impact of corporate social responsibility (CSR) performance on brand image and customer satisfaction. Moreover, the analysis was performed to examine the impact of brand image and customer satisfaction on customer engagement. This study examines the impact of customer interaction on customer loyalty. This study employs quantitative analysis techniques to empirically examine the formulated hypothesis. The research sample consists of consumers from the cement business in Cirebon, West Java, Indonesia. The study employed a sampling technique that utilized random sampling to gather a sample of 180 respondents, who served as a representative of the study population. The data was acquired by distributing questionnaires and analyzed using the structural equation modeling technique with the assistance of AMOS software. The analytical results demonstrate empirical support for all hypotheses proposed in this study. This study demonstrates that the performance of corporate social responsibility (CSR) has a beneficial impact on the identity of a brand and the happiness of customers. In order to enhance brand recognition and improve consumer happiness, it is important to achieve superior corporate social responsibility (CSR) performance. Moreover, the recognition of a brand and the contentment of customers have a favorable impact on the involvement of customers, and the involvement of customers has a favorable impact on their loyalty. This study offers suggestions to organizations, including those in the cement industry, on how to enhance their corporate social responsibility (CSR) efforts to improve brand recognition and consumer contentment. Effective CSR performance may be attained by addressing five key aspects: social responsibility, environmental stewardship, cultural preservation, human resources management, and socio-economic development. Moreover, it is essential to enhance brand recognition and consumer contentment in order to maximize customer involvement and allegiance.","author":[{"dropping-particle":"","family":"Badawi","given":"Badawi","non-dropping-particle":"","parse-names":false,"suffix":""}],"container-title":"International Journal of Business Ecosystem &amp; Strategy (2687-2293)","id":"ITEM-2","issue":"4","issued":{"date-parts":[["2023"]]},"page":"21-31","title":"The influence of CSR performance, brand identification and customer satisfaction in developing customer engagement and loyalty","type":"article-journal","volume":"5"},"uris":["http://www.mendeley.com/documents/?uuid=be5ae2d5-ded7-481c-ae80-80e46f7d392d"]},{"id":"ITEM-3","itemData":{"author":[{"dropping-particle":"","family":"Melandri","given":"Muhammad Fazri","non-dropping-particle":"","parse-names":false,"suffix":""}],"container-title":"International journal of Economics, Business and Innovation Research","id":"ITEM-3","issue":"05","issued":{"date-parts":[["2024"]]},"page":"1406-1425","title":"Analysis of customer experience and customer engagement in online shopping at Shopee which impact customer satisfaction and loyalty","type":"article-journal","volume":"03"},"uris":["http://www.mendeley.com/documents/?uuid=9d2c9f98-bc9b-425c-8f9b-3a83da26559a"]}],"mendeley":{"formattedCitation":"(Badawi, 2023; Melandri, 2024; Pratama et al., 2024)","manualFormatting":"Pratama et al. (2024)","plainTextFormattedCitation":"(Badawi, 2023; Melandri, 2024; Pratama et al., 2024)","previouslyFormattedCitation":"(Badawi, 2023; Melandri, 2024; Pratama et al., 2024)"},"properties":{"noteIndex":0},"schema":"https://github.com/citation-style-language/schema/raw/master/csl-citation.json"}</w:instrText>
      </w:r>
      <w:r w:rsidR="005859C5" w:rsidRPr="00FF59DC">
        <w:rPr>
          <w:rFonts w:ascii="Times New Roman" w:hAnsi="Times New Roman" w:cs="Times New Roman"/>
          <w:sz w:val="24"/>
          <w:szCs w:val="24"/>
          <w:shd w:val="clear" w:color="auto" w:fill="FFFFFF"/>
          <w:lang w:val="id-ID"/>
        </w:rPr>
        <w:fldChar w:fldCharType="separate"/>
      </w:r>
      <w:r w:rsidR="005859C5" w:rsidRPr="00FF59DC">
        <w:rPr>
          <w:rFonts w:ascii="Times New Roman" w:hAnsi="Times New Roman" w:cs="Times New Roman"/>
          <w:noProof/>
          <w:sz w:val="24"/>
          <w:szCs w:val="24"/>
          <w:shd w:val="clear" w:color="auto" w:fill="FFFFFF"/>
          <w:lang w:val="id-ID"/>
        </w:rPr>
        <w:t xml:space="preserve">Pratama </w:t>
      </w:r>
      <w:r w:rsidR="005859C5" w:rsidRPr="00FF59DC">
        <w:rPr>
          <w:rFonts w:ascii="Times New Roman" w:hAnsi="Times New Roman" w:cs="Times New Roman"/>
          <w:i/>
          <w:iCs/>
          <w:noProof/>
          <w:sz w:val="24"/>
          <w:szCs w:val="24"/>
          <w:shd w:val="clear" w:color="auto" w:fill="FFFFFF"/>
          <w:lang w:val="id-ID"/>
        </w:rPr>
        <w:t>et al</w:t>
      </w:r>
      <w:r w:rsidR="005859C5" w:rsidRPr="00FF59DC">
        <w:rPr>
          <w:rFonts w:ascii="Times New Roman" w:hAnsi="Times New Roman" w:cs="Times New Roman"/>
          <w:noProof/>
          <w:sz w:val="24"/>
          <w:szCs w:val="24"/>
          <w:shd w:val="clear" w:color="auto" w:fill="FFFFFF"/>
          <w:lang w:val="id-ID"/>
        </w:rPr>
        <w:t xml:space="preserve">. </w:t>
      </w:r>
      <w:r w:rsidR="00EE3B6A" w:rsidRPr="00FF59DC">
        <w:rPr>
          <w:rFonts w:ascii="Times New Roman" w:hAnsi="Times New Roman" w:cs="Times New Roman"/>
          <w:noProof/>
          <w:sz w:val="24"/>
          <w:szCs w:val="24"/>
          <w:shd w:val="clear" w:color="auto" w:fill="FFFFFF"/>
          <w:lang w:val="id-ID"/>
        </w:rPr>
        <w:t>(</w:t>
      </w:r>
      <w:r w:rsidR="005859C5" w:rsidRPr="00FF59DC">
        <w:rPr>
          <w:rFonts w:ascii="Times New Roman" w:hAnsi="Times New Roman" w:cs="Times New Roman"/>
          <w:noProof/>
          <w:sz w:val="24"/>
          <w:szCs w:val="24"/>
          <w:shd w:val="clear" w:color="auto" w:fill="FFFFFF"/>
          <w:lang w:val="id-ID"/>
        </w:rPr>
        <w:t>2024)</w:t>
      </w:r>
      <w:r w:rsidR="005859C5" w:rsidRPr="00FF59DC">
        <w:rPr>
          <w:rFonts w:ascii="Times New Roman" w:hAnsi="Times New Roman" w:cs="Times New Roman"/>
          <w:sz w:val="24"/>
          <w:szCs w:val="24"/>
          <w:shd w:val="clear" w:color="auto" w:fill="FFFFFF"/>
          <w:lang w:val="id-ID"/>
        </w:rPr>
        <w:fldChar w:fldCharType="end"/>
      </w:r>
      <w:r w:rsidR="005859C5" w:rsidRPr="00FF59DC">
        <w:rPr>
          <w:rFonts w:ascii="Times New Roman" w:hAnsi="Times New Roman" w:cs="Times New Roman"/>
          <w:sz w:val="24"/>
          <w:szCs w:val="24"/>
          <w:shd w:val="clear" w:color="auto" w:fill="FFFFFF"/>
          <w:lang w:val="id-ID"/>
        </w:rPr>
        <w:t xml:space="preserve"> </w:t>
      </w:r>
      <w:r w:rsidR="00EE3B6A" w:rsidRPr="00FF59DC">
        <w:rPr>
          <w:rFonts w:ascii="Times New Roman" w:hAnsi="Times New Roman" w:cs="Times New Roman"/>
          <w:sz w:val="24"/>
          <w:szCs w:val="24"/>
          <w:shd w:val="clear" w:color="auto" w:fill="FFFFFF"/>
          <w:lang w:val="id-ID"/>
        </w:rPr>
        <w:t>tingkat customer engagement yang tinggi dapat langsung meningkatkan komitmen pelanggan, yang kemudian memperkuat loyalitas jangka panjang melalui hubungan emosional dan kebiasaan penggunaan yang terbentuk.</w:t>
      </w:r>
    </w:p>
    <w:p w14:paraId="7A1909A0" w14:textId="77777777" w:rsidR="00EE3B6A" w:rsidRPr="00A252AF" w:rsidRDefault="00EE3B6A" w:rsidP="005C6B9E">
      <w:pPr>
        <w:spacing w:after="0" w:line="240" w:lineRule="auto"/>
        <w:jc w:val="both"/>
        <w:rPr>
          <w:rFonts w:ascii="Times New Roman" w:hAnsi="Times New Roman" w:cs="Times New Roman"/>
          <w:lang w:val="id-ID"/>
        </w:rPr>
      </w:pPr>
    </w:p>
    <w:p w14:paraId="1A895DB2" w14:textId="77777777" w:rsidR="00CA3AD8" w:rsidRPr="00B32124" w:rsidRDefault="00163805" w:rsidP="005C6B9E">
      <w:pPr>
        <w:spacing w:after="0" w:line="240" w:lineRule="auto"/>
        <w:jc w:val="both"/>
        <w:rPr>
          <w:rFonts w:ascii="Times New Roman" w:eastAsia="Times New Roman" w:hAnsi="Times New Roman" w:cs="Times New Roman"/>
          <w:b/>
          <w:sz w:val="24"/>
          <w:szCs w:val="24"/>
          <w:lang w:val="id-ID"/>
        </w:rPr>
      </w:pPr>
      <w:r w:rsidRPr="00B32124">
        <w:rPr>
          <w:rFonts w:ascii="Times New Roman" w:eastAsia="Times New Roman" w:hAnsi="Times New Roman" w:cs="Times New Roman"/>
          <w:b/>
          <w:sz w:val="24"/>
          <w:szCs w:val="24"/>
          <w:lang w:val="id-ID"/>
        </w:rPr>
        <w:t>5. PENUTUP</w:t>
      </w:r>
    </w:p>
    <w:p w14:paraId="3D08E958" w14:textId="5623A14F" w:rsidR="00EC3022" w:rsidRPr="00B32124" w:rsidRDefault="00D376D6" w:rsidP="005C6B9E">
      <w:pPr>
        <w:keepNext/>
        <w:spacing w:after="0" w:line="240" w:lineRule="auto"/>
        <w:jc w:val="both"/>
        <w:rPr>
          <w:rFonts w:ascii="Times New Roman" w:eastAsia="Times New Roman" w:hAnsi="Times New Roman" w:cs="Times New Roman"/>
          <w:b/>
          <w:bCs/>
          <w:sz w:val="24"/>
          <w:szCs w:val="24"/>
          <w:lang w:val="id-ID"/>
        </w:rPr>
      </w:pPr>
      <w:r>
        <w:rPr>
          <w:rFonts w:ascii="Times New Roman" w:eastAsia="Times New Roman" w:hAnsi="Times New Roman" w:cs="Times New Roman"/>
          <w:b/>
          <w:bCs/>
          <w:sz w:val="24"/>
          <w:szCs w:val="24"/>
          <w:lang w:val="id-ID"/>
        </w:rPr>
        <w:t>Kes</w:t>
      </w:r>
      <w:r w:rsidR="00EC3022" w:rsidRPr="00B32124">
        <w:rPr>
          <w:rFonts w:ascii="Times New Roman" w:eastAsia="Times New Roman" w:hAnsi="Times New Roman" w:cs="Times New Roman"/>
          <w:b/>
          <w:bCs/>
          <w:sz w:val="24"/>
          <w:szCs w:val="24"/>
          <w:lang w:val="id-ID"/>
        </w:rPr>
        <w:t xml:space="preserve">impulan </w:t>
      </w:r>
    </w:p>
    <w:p w14:paraId="072E1C44" w14:textId="4FDB9B51" w:rsidR="00EC3022" w:rsidRPr="00AF7189" w:rsidRDefault="00AF7189" w:rsidP="00554446">
      <w:pPr>
        <w:keepNext/>
        <w:spacing w:after="0" w:line="240" w:lineRule="auto"/>
        <w:ind w:firstLine="567"/>
        <w:jc w:val="both"/>
        <w:rPr>
          <w:rFonts w:ascii="Times New Roman" w:eastAsia="Times New Roman" w:hAnsi="Times New Roman" w:cs="Times New Roman"/>
          <w:sz w:val="24"/>
          <w:szCs w:val="24"/>
          <w:lang w:val="id-ID"/>
        </w:rPr>
      </w:pPr>
      <w:r w:rsidRPr="00AF7189">
        <w:rPr>
          <w:rFonts w:ascii="Times New Roman" w:eastAsia="Times New Roman" w:hAnsi="Times New Roman" w:cs="Times New Roman"/>
          <w:sz w:val="24"/>
          <w:szCs w:val="24"/>
          <w:lang w:val="id-ID"/>
        </w:rPr>
        <w:t xml:space="preserve">Berdasarkan hasil penelitian, dapat disimpulkan bahwa kualitas pengalaman, kepercayaan, dan kepuasan pengguna memberikan dampak positif pada keterlibatan dan loyalitas terhadap e-wallet. Hal ini ditunjukan,  kualitas pengalaman memiliki pengaruh paling dominan terhadap kepercayaan pelanggan. Kepercayaan yang berkembang dari pengalaman positif seperti melalui transaksi yang mudah, fitur keamanan, dan informasi yang transparan berfungsi sebagai elemen kunci yang mendorong pengguna untuk terus aktif terlibat dan membina loyalitas dalam jangka waktu lama. Dengan demikian, fokus utama untuk memperkuat kepercayaan dan loyalitas pelanggan adalah dengan secara berkelanjutan meningkatkan kualitas pengalaman pengguna. </w:t>
      </w:r>
    </w:p>
    <w:p w14:paraId="283D9430" w14:textId="77777777" w:rsidR="00933ABA" w:rsidRPr="00A252AF" w:rsidRDefault="00933ABA" w:rsidP="005C6B9E">
      <w:pPr>
        <w:keepNext/>
        <w:spacing w:after="0" w:line="240" w:lineRule="auto"/>
        <w:jc w:val="both"/>
        <w:rPr>
          <w:rFonts w:ascii="Times New Roman" w:eastAsia="Times New Roman" w:hAnsi="Times New Roman" w:cs="Times New Roman"/>
          <w:b/>
          <w:bCs/>
          <w:lang w:val="id-ID"/>
        </w:rPr>
      </w:pPr>
    </w:p>
    <w:p w14:paraId="652204AB" w14:textId="34CFF02C" w:rsidR="00EC3022" w:rsidRPr="00B32124" w:rsidRDefault="00EC3022" w:rsidP="005C6B9E">
      <w:pPr>
        <w:keepNext/>
        <w:spacing w:after="0" w:line="240" w:lineRule="auto"/>
        <w:jc w:val="both"/>
        <w:rPr>
          <w:rFonts w:ascii="Times New Roman" w:eastAsia="Times New Roman" w:hAnsi="Times New Roman" w:cs="Times New Roman"/>
          <w:b/>
          <w:bCs/>
          <w:sz w:val="24"/>
          <w:szCs w:val="24"/>
          <w:lang w:val="id-ID"/>
        </w:rPr>
      </w:pPr>
      <w:r w:rsidRPr="00B32124">
        <w:rPr>
          <w:rFonts w:ascii="Times New Roman" w:eastAsia="Times New Roman" w:hAnsi="Times New Roman" w:cs="Times New Roman"/>
          <w:b/>
          <w:bCs/>
          <w:sz w:val="24"/>
          <w:szCs w:val="24"/>
          <w:lang w:val="id-ID"/>
        </w:rPr>
        <w:t>Saran</w:t>
      </w:r>
    </w:p>
    <w:bookmarkEnd w:id="1"/>
    <w:p w14:paraId="62B45A4D" w14:textId="3FD04A8D" w:rsidR="00EC3022" w:rsidRPr="00B32124" w:rsidRDefault="007C220F" w:rsidP="00554446">
      <w:pPr>
        <w:spacing w:after="0" w:line="240" w:lineRule="auto"/>
        <w:ind w:firstLine="567"/>
        <w:jc w:val="both"/>
        <w:rPr>
          <w:rFonts w:ascii="Times New Roman" w:eastAsia="Times New Roman" w:hAnsi="Times New Roman" w:cs="Times New Roman"/>
          <w:color w:val="000000"/>
          <w:sz w:val="24"/>
          <w:szCs w:val="24"/>
          <w:lang w:val="id-ID"/>
        </w:rPr>
      </w:pPr>
      <w:r w:rsidRPr="007C220F">
        <w:rPr>
          <w:rFonts w:ascii="Times New Roman" w:eastAsia="Times New Roman" w:hAnsi="Times New Roman" w:cs="Times New Roman"/>
          <w:color w:val="000000"/>
          <w:sz w:val="24"/>
          <w:szCs w:val="24"/>
          <w:lang w:val="id-ID"/>
        </w:rPr>
        <w:t>Penelitian ini memiliki beberapa keterbatasan yang perlu diperhatikan untuk penelitian masa depan. Pertama, penggunaan purposive sampling (metode non-probability) membuat sampel tidak sepenuhnya mewakili seluruh pengguna e-wallet di wilayah lain. Kedua, penelitian ini hanya menguji hubungan langsung antar variabel tanpa mempertimbangkan variabel mediasi yang bisa memperdalam pemahaman mekanisme hubungan tersebut. Oleh karena itu, penelitian selanjutnya disarankan menggunakan probabilitas sampling untuk hasil yang lebih representatif. Selain itu, disarankan menambahkan variabel seperti persepsi manfaat dan persepsi kemudahan penggunaan, yang berpotensi berkontribusi pada pembentukan loyalitas pelanggan</w:t>
      </w:r>
      <w:r w:rsidRPr="007C220F">
        <w:rPr>
          <w:rFonts w:ascii="Times New Roman" w:eastAsia="Times New Roman" w:hAnsi="Times New Roman" w:cs="Times New Roman"/>
          <w:color w:val="000000"/>
          <w:sz w:val="24"/>
          <w:szCs w:val="24"/>
        </w:rPr>
        <w:t>.</w:t>
      </w:r>
    </w:p>
    <w:bookmarkEnd w:id="2"/>
    <w:bookmarkEnd w:id="3"/>
    <w:p w14:paraId="19CE0026" w14:textId="7618D9AB" w:rsidR="00CA3AD8" w:rsidRPr="00B32124" w:rsidRDefault="00163805" w:rsidP="005C6B9E">
      <w:pPr>
        <w:keepNext/>
        <w:spacing w:after="0" w:line="240" w:lineRule="auto"/>
        <w:jc w:val="both"/>
        <w:rPr>
          <w:rFonts w:ascii="Times New Roman" w:eastAsia="Times New Roman" w:hAnsi="Times New Roman" w:cs="Times New Roman"/>
          <w:sz w:val="24"/>
          <w:szCs w:val="24"/>
          <w:lang w:val="id-ID"/>
        </w:rPr>
      </w:pPr>
      <w:r w:rsidRPr="00B32124">
        <w:rPr>
          <w:rFonts w:ascii="Times New Roman" w:eastAsia="Times New Roman" w:hAnsi="Times New Roman" w:cs="Times New Roman"/>
          <w:b/>
          <w:smallCaps/>
          <w:sz w:val="24"/>
          <w:szCs w:val="24"/>
          <w:lang w:val="id-ID"/>
        </w:rPr>
        <w:lastRenderedPageBreak/>
        <w:t>6. DAFTAR RUJUKAN</w:t>
      </w:r>
    </w:p>
    <w:p w14:paraId="427DD18E" w14:textId="77777777" w:rsidR="0066738A" w:rsidRDefault="0066738A" w:rsidP="005C6B9E">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lang w:val="id-ID"/>
        </w:rPr>
      </w:pPr>
    </w:p>
    <w:p w14:paraId="1A9B0E26" w14:textId="4D75FD28" w:rsidR="00EE3B6A" w:rsidRPr="00EE3B6A" w:rsidRDefault="003A53C9"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B32124">
        <w:rPr>
          <w:rFonts w:ascii="Times New Roman" w:eastAsia="Times New Roman" w:hAnsi="Times New Roman" w:cs="Times New Roman"/>
          <w:sz w:val="24"/>
          <w:szCs w:val="24"/>
          <w:lang w:val="id-ID"/>
        </w:rPr>
        <w:fldChar w:fldCharType="begin" w:fldLock="1"/>
      </w:r>
      <w:r w:rsidRPr="00B32124">
        <w:rPr>
          <w:rFonts w:ascii="Times New Roman" w:eastAsia="Times New Roman" w:hAnsi="Times New Roman" w:cs="Times New Roman"/>
          <w:sz w:val="24"/>
          <w:szCs w:val="24"/>
          <w:lang w:val="id-ID"/>
        </w:rPr>
        <w:instrText xml:space="preserve">ADDIN Mendeley Bibliography CSL_BIBLIOGRAPHY </w:instrText>
      </w:r>
      <w:r w:rsidRPr="00B32124">
        <w:rPr>
          <w:rFonts w:ascii="Times New Roman" w:eastAsia="Times New Roman" w:hAnsi="Times New Roman" w:cs="Times New Roman"/>
          <w:sz w:val="24"/>
          <w:szCs w:val="24"/>
          <w:lang w:val="id-ID"/>
        </w:rPr>
        <w:fldChar w:fldCharType="separate"/>
      </w:r>
      <w:r w:rsidR="00EE3B6A" w:rsidRPr="00EE3B6A">
        <w:rPr>
          <w:rFonts w:ascii="Times New Roman" w:hAnsi="Times New Roman" w:cs="Times New Roman"/>
          <w:noProof/>
          <w:sz w:val="24"/>
        </w:rPr>
        <w:t>Abror, A., Patrisia, D., Engriani, Y., Evanita, S., Yasri, Y., &amp; Dastgir, S. (2019). Service quality, religiosity, customer satisfaction, customer engagement and Islamic bank’s customer loyalty.</w:t>
      </w:r>
      <w:r w:rsidR="00EE3B6A" w:rsidRPr="00EE3B6A">
        <w:rPr>
          <w:rFonts w:ascii="Times New Roman" w:hAnsi="Times New Roman" w:cs="Times New Roman"/>
          <w:i/>
          <w:iCs/>
          <w:noProof/>
          <w:sz w:val="24"/>
        </w:rPr>
        <w:t>Journal of Islamic Marketing</w:t>
      </w:r>
      <w:r w:rsidR="00EE3B6A" w:rsidRPr="00EE3B6A">
        <w:rPr>
          <w:rFonts w:ascii="Times New Roman" w:hAnsi="Times New Roman" w:cs="Times New Roman"/>
          <w:noProof/>
          <w:sz w:val="24"/>
        </w:rPr>
        <w:t xml:space="preserve">, </w:t>
      </w:r>
      <w:r w:rsidR="00EE3B6A" w:rsidRPr="00EE3B6A">
        <w:rPr>
          <w:rFonts w:ascii="Times New Roman" w:hAnsi="Times New Roman" w:cs="Times New Roman"/>
          <w:i/>
          <w:iCs/>
          <w:noProof/>
          <w:sz w:val="24"/>
        </w:rPr>
        <w:t>11</w:t>
      </w:r>
      <w:r w:rsidR="00EE3B6A" w:rsidRPr="00EE3B6A">
        <w:rPr>
          <w:rFonts w:ascii="Times New Roman" w:hAnsi="Times New Roman" w:cs="Times New Roman"/>
          <w:noProof/>
          <w:sz w:val="24"/>
        </w:rPr>
        <w:t>(6), 1691–1705. https://doi.org/10.1108/JIMA-03-2019-0044</w:t>
      </w:r>
    </w:p>
    <w:p w14:paraId="7D28702F"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Amiruddin, K., Paly, M. B., &amp; Abdullah, M. W. (2023). Customer loyalty in Islamic banks in Indonesia: Service quality mediated by satisfaction and customer trust. </w:t>
      </w:r>
      <w:r w:rsidRPr="00EE3B6A">
        <w:rPr>
          <w:rFonts w:ascii="Times New Roman" w:hAnsi="Times New Roman" w:cs="Times New Roman"/>
          <w:i/>
          <w:iCs/>
          <w:noProof/>
          <w:sz w:val="24"/>
        </w:rPr>
        <w:t>International Journal of Professional Business Review</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8</w:t>
      </w:r>
      <w:r w:rsidRPr="00EE3B6A">
        <w:rPr>
          <w:rFonts w:ascii="Times New Roman" w:hAnsi="Times New Roman" w:cs="Times New Roman"/>
          <w:noProof/>
          <w:sz w:val="24"/>
        </w:rPr>
        <w:t>(4), 1–24. https://doi.org/10.26668/businessreview/2023.v8i4.1286</w:t>
      </w:r>
    </w:p>
    <w:p w14:paraId="1364B5E2"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Ananda, S., Kumar, R. P., &amp; Singh, D. (2023). A mediation analysis of perceived service quality, customer satisfaction and customer engagement in the banking sector. </w:t>
      </w:r>
      <w:r w:rsidRPr="00EE3B6A">
        <w:rPr>
          <w:rFonts w:ascii="Times New Roman" w:hAnsi="Times New Roman" w:cs="Times New Roman"/>
          <w:i/>
          <w:iCs/>
          <w:noProof/>
          <w:sz w:val="24"/>
        </w:rPr>
        <w:t>Journal of Financial Services Marketing</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28</w:t>
      </w:r>
      <w:r w:rsidRPr="00EE3B6A">
        <w:rPr>
          <w:rFonts w:ascii="Times New Roman" w:hAnsi="Times New Roman" w:cs="Times New Roman"/>
          <w:noProof/>
          <w:sz w:val="24"/>
        </w:rPr>
        <w:t>(3), 570–584. https://doi.org/10.1057/s41264-022-00160-1</w:t>
      </w:r>
    </w:p>
    <w:p w14:paraId="075D1A5E"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Argan, M., Kaya, S., Ozgen, C., Yetim, G., &amp; Guseyno, A. (2021). A look at the bright side of dance: Analysis of the relationship between dance experience, experience quality, satisfaction and word of mouth. </w:t>
      </w:r>
      <w:r w:rsidRPr="00EE3B6A">
        <w:rPr>
          <w:rFonts w:ascii="Times New Roman" w:hAnsi="Times New Roman" w:cs="Times New Roman"/>
          <w:i/>
          <w:iCs/>
          <w:noProof/>
          <w:sz w:val="24"/>
        </w:rPr>
        <w:t>Baltic Journal of Health and Physical Activity</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13</w:t>
      </w:r>
      <w:r w:rsidRPr="00EE3B6A">
        <w:rPr>
          <w:rFonts w:ascii="Times New Roman" w:hAnsi="Times New Roman" w:cs="Times New Roman"/>
          <w:noProof/>
          <w:sz w:val="24"/>
        </w:rPr>
        <w:t>(2), 93–104. https://doi.org/10.29359/BJHPA.13.2.09</w:t>
      </w:r>
    </w:p>
    <w:p w14:paraId="19C93748"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Badawi, B. (2023). The influence of CSR performance, brand identification and customer satisfaction in developing customer engagement and loyalty. </w:t>
      </w:r>
      <w:r w:rsidRPr="00EE3B6A">
        <w:rPr>
          <w:rFonts w:ascii="Times New Roman" w:hAnsi="Times New Roman" w:cs="Times New Roman"/>
          <w:i/>
          <w:iCs/>
          <w:noProof/>
          <w:sz w:val="24"/>
        </w:rPr>
        <w:t>International Journal of Business Ecosystem &amp; Strategy (2687-2293)</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5</w:t>
      </w:r>
      <w:r w:rsidRPr="00EE3B6A">
        <w:rPr>
          <w:rFonts w:ascii="Times New Roman" w:hAnsi="Times New Roman" w:cs="Times New Roman"/>
          <w:noProof/>
          <w:sz w:val="24"/>
        </w:rPr>
        <w:t>(4), 21–31. https://doi.org/10.36096/ijbes.v5i4.458</w:t>
      </w:r>
    </w:p>
    <w:p w14:paraId="46457FD7"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Cui, L., He, S., Deng, H., &amp; Wang, X. (2023). Sustaining customer loyalty of fresh food e-tailers: An empirical study in China. </w:t>
      </w:r>
      <w:r w:rsidRPr="00EE3B6A">
        <w:rPr>
          <w:rFonts w:ascii="Times New Roman" w:hAnsi="Times New Roman" w:cs="Times New Roman"/>
          <w:i/>
          <w:iCs/>
          <w:noProof/>
          <w:sz w:val="24"/>
        </w:rPr>
        <w:t>Asia Pacific Journal of Marketing and Logistics</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35</w:t>
      </w:r>
      <w:r w:rsidRPr="00EE3B6A">
        <w:rPr>
          <w:rFonts w:ascii="Times New Roman" w:hAnsi="Times New Roman" w:cs="Times New Roman"/>
          <w:noProof/>
          <w:sz w:val="24"/>
        </w:rPr>
        <w:t>(3), 669–686. https://doi.org/10.1108/APJML-01-2022-0013</w:t>
      </w:r>
    </w:p>
    <w:p w14:paraId="734639F6"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Dananjoyo, R., &amp; Udin, U. (2023). The effect of sustainable brand equity on customer satisfaction and customer loyalty using customer trust as mediation variable. </w:t>
      </w:r>
      <w:r w:rsidRPr="00EE3B6A">
        <w:rPr>
          <w:rFonts w:ascii="Times New Roman" w:hAnsi="Times New Roman" w:cs="Times New Roman"/>
          <w:i/>
          <w:iCs/>
          <w:noProof/>
          <w:sz w:val="24"/>
        </w:rPr>
        <w:t>International Journal of Sustainable Development and Planning</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18</w:t>
      </w:r>
      <w:r w:rsidRPr="00EE3B6A">
        <w:rPr>
          <w:rFonts w:ascii="Times New Roman" w:hAnsi="Times New Roman" w:cs="Times New Roman"/>
          <w:noProof/>
          <w:sz w:val="24"/>
        </w:rPr>
        <w:t>(7), 2281–2291. https://doi.org/10.18280/ijsdp.180733</w:t>
      </w:r>
    </w:p>
    <w:p w14:paraId="682A90EB"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Elizar, C., Indrawati, R., &amp; Syah, T. Y. R. (2020). Service quality, customer satisfaction, customer trust, and customer loyalty in pediatric polyclinic services at a private H hospital in East Jakarta, Indonesia. </w:t>
      </w:r>
      <w:r w:rsidRPr="00EE3B6A">
        <w:rPr>
          <w:rFonts w:ascii="Times New Roman" w:hAnsi="Times New Roman" w:cs="Times New Roman"/>
          <w:i/>
          <w:iCs/>
          <w:noProof/>
          <w:sz w:val="24"/>
        </w:rPr>
        <w:t>Journal of Multidisciplinary Academic</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4</w:t>
      </w:r>
      <w:r w:rsidRPr="00EE3B6A">
        <w:rPr>
          <w:rFonts w:ascii="Times New Roman" w:hAnsi="Times New Roman" w:cs="Times New Roman"/>
          <w:noProof/>
          <w:sz w:val="24"/>
        </w:rPr>
        <w:t>(2), 105–111.</w:t>
      </w:r>
    </w:p>
    <w:p w14:paraId="44067FA2"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Elsotouhy, M. M., Mobarak, A. M. A., Dakrory, M. I., Ghonim, M. A., &amp; Khashan, M. A. (2023). Integrating ISS and SOR models to investigate the determinants of continuance intention toward using m-payment for donations (Sadaqah): the moderating role of Islamic religiosity. </w:t>
      </w:r>
      <w:r w:rsidRPr="00EE3B6A">
        <w:rPr>
          <w:rFonts w:ascii="Times New Roman" w:hAnsi="Times New Roman" w:cs="Times New Roman"/>
          <w:i/>
          <w:iCs/>
          <w:noProof/>
          <w:sz w:val="24"/>
        </w:rPr>
        <w:t>International Journal of Bank Marketing</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41</w:t>
      </w:r>
      <w:r w:rsidRPr="00EE3B6A">
        <w:rPr>
          <w:rFonts w:ascii="Times New Roman" w:hAnsi="Times New Roman" w:cs="Times New Roman"/>
          <w:noProof/>
          <w:sz w:val="24"/>
        </w:rPr>
        <w:t>(7), 1640–1670. https://doi.org/10.1108/IJBM-11-2022-0498</w:t>
      </w:r>
    </w:p>
    <w:p w14:paraId="6D91ADE1"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Eskiler, E., &amp; Safak, F. (2022). Effect of customer experience quality on loyalty in fitness services. </w:t>
      </w:r>
      <w:r w:rsidRPr="00EE3B6A">
        <w:rPr>
          <w:rFonts w:ascii="Times New Roman" w:hAnsi="Times New Roman" w:cs="Times New Roman"/>
          <w:i/>
          <w:iCs/>
          <w:noProof/>
          <w:sz w:val="24"/>
        </w:rPr>
        <w:t>Physical Culture and Sport, Studies and Research</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94</w:t>
      </w:r>
      <w:r w:rsidRPr="00EE3B6A">
        <w:rPr>
          <w:rFonts w:ascii="Times New Roman" w:hAnsi="Times New Roman" w:cs="Times New Roman"/>
          <w:noProof/>
          <w:sz w:val="24"/>
        </w:rPr>
        <w:t>(1), 21–34. https://doi.org/10.2478/pcssr-2022-0003</w:t>
      </w:r>
    </w:p>
    <w:p w14:paraId="1D5AA0FD" w14:textId="77777777" w:rsidR="00591C23" w:rsidRDefault="00591C23" w:rsidP="000C2B9A">
      <w:pPr>
        <w:widowControl w:val="0"/>
        <w:autoSpaceDE w:val="0"/>
        <w:autoSpaceDN w:val="0"/>
        <w:adjustRightInd w:val="0"/>
        <w:spacing w:line="240" w:lineRule="auto"/>
        <w:ind w:left="567" w:hanging="567"/>
        <w:jc w:val="both"/>
        <w:rPr>
          <w:rFonts w:ascii="Times New Roman" w:hAnsi="Times New Roman" w:cs="Times New Roman"/>
          <w:noProof/>
          <w:sz w:val="24"/>
        </w:rPr>
      </w:pPr>
    </w:p>
    <w:p w14:paraId="08C883FB" w14:textId="247AFD78" w:rsidR="00EE3B6A" w:rsidRPr="00EE3B6A" w:rsidRDefault="00EE3B6A" w:rsidP="00591C23">
      <w:pPr>
        <w:widowControl w:val="0"/>
        <w:autoSpaceDE w:val="0"/>
        <w:autoSpaceDN w:val="0"/>
        <w:adjustRightInd w:val="0"/>
        <w:spacing w:after="180"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lastRenderedPageBreak/>
        <w:t xml:space="preserve">Gao, M., &amp; Huang, L. (2021). Quality of channel integration and customer loyalty in omnichannel retailing: The mediating role of customer engagement and relationship program receptiveness. </w:t>
      </w:r>
      <w:r w:rsidRPr="00EE3B6A">
        <w:rPr>
          <w:rFonts w:ascii="Times New Roman" w:hAnsi="Times New Roman" w:cs="Times New Roman"/>
          <w:i/>
          <w:iCs/>
          <w:noProof/>
          <w:sz w:val="24"/>
        </w:rPr>
        <w:t>Journal of Retailing and Consumer Services</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63</w:t>
      </w:r>
      <w:r w:rsidRPr="00EE3B6A">
        <w:rPr>
          <w:rFonts w:ascii="Times New Roman" w:hAnsi="Times New Roman" w:cs="Times New Roman"/>
          <w:noProof/>
          <w:sz w:val="24"/>
        </w:rPr>
        <w:t>(March), 102688. https://doi.org/10.1016/j.jretconser.2021.102688</w:t>
      </w:r>
    </w:p>
    <w:p w14:paraId="0F7BF5C0" w14:textId="77777777" w:rsidR="00EE3B6A" w:rsidRPr="00EE3B6A" w:rsidRDefault="00EE3B6A" w:rsidP="00591C23">
      <w:pPr>
        <w:widowControl w:val="0"/>
        <w:autoSpaceDE w:val="0"/>
        <w:autoSpaceDN w:val="0"/>
        <w:adjustRightInd w:val="0"/>
        <w:spacing w:after="180"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Ghorbanzade, D., Mehrani, H., &amp; Rahehagh, A. (2019). The effect of experience quality on behavioral intentions of domestic tourists in visiting water parks. </w:t>
      </w:r>
      <w:r w:rsidRPr="00EE3B6A">
        <w:rPr>
          <w:rFonts w:ascii="Times New Roman" w:hAnsi="Times New Roman" w:cs="Times New Roman"/>
          <w:i/>
          <w:iCs/>
          <w:noProof/>
          <w:sz w:val="24"/>
        </w:rPr>
        <w:t>Cogent Business and Management</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6</w:t>
      </w:r>
      <w:r w:rsidRPr="00EE3B6A">
        <w:rPr>
          <w:rFonts w:ascii="Times New Roman" w:hAnsi="Times New Roman" w:cs="Times New Roman"/>
          <w:noProof/>
          <w:sz w:val="24"/>
        </w:rPr>
        <w:t>(1). https://doi.org/10.1080/23311975.2019.1580843</w:t>
      </w:r>
    </w:p>
    <w:p w14:paraId="218F77C1" w14:textId="77777777" w:rsidR="00EE3B6A" w:rsidRPr="00EE3B6A" w:rsidRDefault="00EE3B6A" w:rsidP="00591C23">
      <w:pPr>
        <w:widowControl w:val="0"/>
        <w:autoSpaceDE w:val="0"/>
        <w:autoSpaceDN w:val="0"/>
        <w:adjustRightInd w:val="0"/>
        <w:spacing w:after="180"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Goestjahjanti, F. S., Basuki, S., &amp; Kulla, I. (2024). Sosialisasi dan edukasi regulasi Bank Indonesia dalam pembayaran digital dan perlindungan konsumen. </w:t>
      </w:r>
      <w:r w:rsidRPr="00EE3B6A">
        <w:rPr>
          <w:rFonts w:ascii="Times New Roman" w:hAnsi="Times New Roman" w:cs="Times New Roman"/>
          <w:i/>
          <w:iCs/>
          <w:noProof/>
          <w:sz w:val="24"/>
        </w:rPr>
        <w:t>Proletarian : Community Service Development Journal</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2</w:t>
      </w:r>
      <w:r w:rsidRPr="00EE3B6A">
        <w:rPr>
          <w:rFonts w:ascii="Times New Roman" w:hAnsi="Times New Roman" w:cs="Times New Roman"/>
          <w:noProof/>
          <w:sz w:val="24"/>
        </w:rPr>
        <w:t>(2), 75–79.</w:t>
      </w:r>
    </w:p>
    <w:p w14:paraId="17F1F903" w14:textId="77777777" w:rsidR="00EE3B6A" w:rsidRPr="00EE3B6A" w:rsidRDefault="00EE3B6A" w:rsidP="00591C23">
      <w:pPr>
        <w:widowControl w:val="0"/>
        <w:autoSpaceDE w:val="0"/>
        <w:autoSpaceDN w:val="0"/>
        <w:adjustRightInd w:val="0"/>
        <w:spacing w:after="180"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Guo, L., Hu, X., Lu, J., &amp; Ma, L. (2021). Effects of customer trust on engagement in live streaming commerce: mediating role of swift guanxi. </w:t>
      </w:r>
      <w:r w:rsidRPr="00EE3B6A">
        <w:rPr>
          <w:rFonts w:ascii="Times New Roman" w:hAnsi="Times New Roman" w:cs="Times New Roman"/>
          <w:i/>
          <w:iCs/>
          <w:noProof/>
          <w:sz w:val="24"/>
        </w:rPr>
        <w:t>Emerald Publishing Limited</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31</w:t>
      </w:r>
      <w:r w:rsidRPr="00EE3B6A">
        <w:rPr>
          <w:rFonts w:ascii="Times New Roman" w:hAnsi="Times New Roman" w:cs="Times New Roman"/>
          <w:noProof/>
          <w:sz w:val="24"/>
        </w:rPr>
        <w:t>(5), 1718–1744. https://doi.org/10.1108/INTR-02-2020-0078</w:t>
      </w:r>
    </w:p>
    <w:p w14:paraId="38EAB006" w14:textId="77777777" w:rsidR="00EE3B6A" w:rsidRPr="00EE3B6A" w:rsidRDefault="00EE3B6A" w:rsidP="00591C23">
      <w:pPr>
        <w:widowControl w:val="0"/>
        <w:autoSpaceDE w:val="0"/>
        <w:autoSpaceDN w:val="0"/>
        <w:adjustRightInd w:val="0"/>
        <w:spacing w:after="180"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Hair, J. F., Hult, G. T. M., Ringle, C. M., &amp; Sarstedt, M. (2022). A primer on partial least squares structural equation modeling (PLS-SEM). In </w:t>
      </w:r>
      <w:r w:rsidRPr="00EE3B6A">
        <w:rPr>
          <w:rFonts w:ascii="Times New Roman" w:hAnsi="Times New Roman" w:cs="Times New Roman"/>
          <w:i/>
          <w:iCs/>
          <w:noProof/>
          <w:sz w:val="24"/>
        </w:rPr>
        <w:t>SAGE Publications</w:t>
      </w:r>
      <w:r w:rsidRPr="00EE3B6A">
        <w:rPr>
          <w:rFonts w:ascii="Times New Roman" w:hAnsi="Times New Roman" w:cs="Times New Roman"/>
          <w:noProof/>
          <w:sz w:val="24"/>
        </w:rPr>
        <w:t>. https://doi.org/10.1201/9781032725581-7</w:t>
      </w:r>
    </w:p>
    <w:p w14:paraId="3A28AAE0" w14:textId="77777777" w:rsidR="00EE3B6A" w:rsidRPr="00EE3B6A" w:rsidRDefault="00EE3B6A" w:rsidP="00591C23">
      <w:pPr>
        <w:widowControl w:val="0"/>
        <w:autoSpaceDE w:val="0"/>
        <w:autoSpaceDN w:val="0"/>
        <w:adjustRightInd w:val="0"/>
        <w:spacing w:after="180"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Hapsari, R., Hussein, A. S., Ghofar, A., &amp; Hanafiah, M. H. (2024). From first visit to forever fans: Crafting customer loyalty in glamping through experience quality and engagement. </w:t>
      </w:r>
      <w:r w:rsidRPr="00EE3B6A">
        <w:rPr>
          <w:rFonts w:ascii="Times New Roman" w:hAnsi="Times New Roman" w:cs="Times New Roman"/>
          <w:i/>
          <w:iCs/>
          <w:noProof/>
          <w:sz w:val="24"/>
        </w:rPr>
        <w:t>Cogent Business and Management</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11</w:t>
      </w:r>
      <w:r w:rsidRPr="00EE3B6A">
        <w:rPr>
          <w:rFonts w:ascii="Times New Roman" w:hAnsi="Times New Roman" w:cs="Times New Roman"/>
          <w:noProof/>
          <w:sz w:val="24"/>
        </w:rPr>
        <w:t>(1). https://doi.org/10.1080/23311975.2024.2416938</w:t>
      </w:r>
    </w:p>
    <w:p w14:paraId="453014CA" w14:textId="77777777" w:rsidR="00EE3B6A" w:rsidRPr="00EE3B6A" w:rsidRDefault="00EE3B6A" w:rsidP="00591C23">
      <w:pPr>
        <w:widowControl w:val="0"/>
        <w:autoSpaceDE w:val="0"/>
        <w:autoSpaceDN w:val="0"/>
        <w:adjustRightInd w:val="0"/>
        <w:spacing w:after="180"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Hengboriboon, L., Sayut, T., Srisathan, W. A., &amp; Naruetharadhol, P. (2022). Strengthening a company– customer relationship from sustainable practices: A case study of petrotrade in Laos. </w:t>
      </w:r>
      <w:r w:rsidRPr="00EE3B6A">
        <w:rPr>
          <w:rFonts w:ascii="Times New Roman" w:hAnsi="Times New Roman" w:cs="Times New Roman"/>
          <w:i/>
          <w:iCs/>
          <w:noProof/>
          <w:sz w:val="24"/>
        </w:rPr>
        <w:t>Cogent Social Sciences</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8</w:t>
      </w:r>
      <w:r w:rsidRPr="00EE3B6A">
        <w:rPr>
          <w:rFonts w:ascii="Times New Roman" w:hAnsi="Times New Roman" w:cs="Times New Roman"/>
          <w:noProof/>
          <w:sz w:val="24"/>
        </w:rPr>
        <w:t>(1). https://doi.org/10.1080/23311886.2022.2038355</w:t>
      </w:r>
    </w:p>
    <w:p w14:paraId="609A52D0" w14:textId="77777777" w:rsidR="00EE3B6A" w:rsidRPr="00EE3B6A" w:rsidRDefault="00EE3B6A" w:rsidP="00591C23">
      <w:pPr>
        <w:widowControl w:val="0"/>
        <w:autoSpaceDE w:val="0"/>
        <w:autoSpaceDN w:val="0"/>
        <w:adjustRightInd w:val="0"/>
        <w:spacing w:after="180"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Hussein, A. S., Sumiati, S., Hapsari, R., &amp; Abu Bakar, J. (2023). Bank 4.0 experiential quality and customer loyalty: A serial mediating role of customer trust and engagement. </w:t>
      </w:r>
      <w:r w:rsidRPr="00EE3B6A">
        <w:rPr>
          <w:rFonts w:ascii="Times New Roman" w:hAnsi="Times New Roman" w:cs="Times New Roman"/>
          <w:i/>
          <w:iCs/>
          <w:noProof/>
          <w:sz w:val="24"/>
        </w:rPr>
        <w:t>TQM Journal</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35</w:t>
      </w:r>
      <w:r w:rsidRPr="00EE3B6A">
        <w:rPr>
          <w:rFonts w:ascii="Times New Roman" w:hAnsi="Times New Roman" w:cs="Times New Roman"/>
          <w:noProof/>
          <w:sz w:val="24"/>
        </w:rPr>
        <w:t>(7), 1706–1721. https://doi.org/10.1108/TQM-11-2021-0344</w:t>
      </w:r>
    </w:p>
    <w:p w14:paraId="7868174E" w14:textId="77777777" w:rsidR="00EE3B6A" w:rsidRPr="00EE3B6A" w:rsidRDefault="00EE3B6A" w:rsidP="00591C23">
      <w:pPr>
        <w:widowControl w:val="0"/>
        <w:autoSpaceDE w:val="0"/>
        <w:autoSpaceDN w:val="0"/>
        <w:adjustRightInd w:val="0"/>
        <w:spacing w:after="180"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Kethan, M., &amp; Basha, M. (2022). Relationship of ethical sales behaviour with customer loyalty, trust, and commitment: A study with special reference to retail store in Mysore City. </w:t>
      </w:r>
      <w:r w:rsidRPr="00EE3B6A">
        <w:rPr>
          <w:rFonts w:ascii="Times New Roman" w:hAnsi="Times New Roman" w:cs="Times New Roman"/>
          <w:i/>
          <w:iCs/>
          <w:noProof/>
          <w:sz w:val="24"/>
        </w:rPr>
        <w:t>East Asian Journal of Multidisciplinary Research</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1</w:t>
      </w:r>
      <w:r w:rsidRPr="00EE3B6A">
        <w:rPr>
          <w:rFonts w:ascii="Times New Roman" w:hAnsi="Times New Roman" w:cs="Times New Roman"/>
          <w:noProof/>
          <w:sz w:val="24"/>
        </w:rPr>
        <w:t>(7), 1365–1376. https://doi.org/10.55927/eajmr.v1i7.874</w:t>
      </w:r>
    </w:p>
    <w:p w14:paraId="4C53017F" w14:textId="77777777" w:rsidR="00EE3B6A" w:rsidRPr="00EE3B6A" w:rsidRDefault="00EE3B6A" w:rsidP="00591C23">
      <w:pPr>
        <w:widowControl w:val="0"/>
        <w:autoSpaceDE w:val="0"/>
        <w:autoSpaceDN w:val="0"/>
        <w:adjustRightInd w:val="0"/>
        <w:spacing w:after="180"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Khairawati, S. (2020). Effect of customer loyalty program on customer satisfaction and its impact on customer loyalty. </w:t>
      </w:r>
      <w:r w:rsidRPr="00EE3B6A">
        <w:rPr>
          <w:rFonts w:ascii="Times New Roman" w:hAnsi="Times New Roman" w:cs="Times New Roman"/>
          <w:i/>
          <w:iCs/>
          <w:noProof/>
          <w:sz w:val="24"/>
        </w:rPr>
        <w:t>International Journal of Research in Business and Social Science</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9</w:t>
      </w:r>
      <w:r w:rsidRPr="00EE3B6A">
        <w:rPr>
          <w:rFonts w:ascii="Times New Roman" w:hAnsi="Times New Roman" w:cs="Times New Roman"/>
          <w:noProof/>
          <w:sz w:val="24"/>
        </w:rPr>
        <w:t>(1), 15–23.</w:t>
      </w:r>
    </w:p>
    <w:p w14:paraId="276D5036" w14:textId="77777777" w:rsidR="00EE3B6A" w:rsidRPr="00EE3B6A" w:rsidRDefault="00EE3B6A" w:rsidP="00591C23">
      <w:pPr>
        <w:widowControl w:val="0"/>
        <w:autoSpaceDE w:val="0"/>
        <w:autoSpaceDN w:val="0"/>
        <w:adjustRightInd w:val="0"/>
        <w:spacing w:after="180"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Kiemas, R. A., Noermijati, Hussein, A. S., &amp; Mugiono. (2024). The impact of experience quality on customer loyalty: The mediating role of achievement of training and trust, with image of training as a moderating variable. </w:t>
      </w:r>
      <w:r w:rsidRPr="00EE3B6A">
        <w:rPr>
          <w:rFonts w:ascii="Times New Roman" w:hAnsi="Times New Roman" w:cs="Times New Roman"/>
          <w:i/>
          <w:iCs/>
          <w:noProof/>
          <w:sz w:val="24"/>
        </w:rPr>
        <w:t>Asian Economic and Financial Review</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14</w:t>
      </w:r>
      <w:r w:rsidRPr="00EE3B6A">
        <w:rPr>
          <w:rFonts w:ascii="Times New Roman" w:hAnsi="Times New Roman" w:cs="Times New Roman"/>
          <w:noProof/>
          <w:sz w:val="24"/>
        </w:rPr>
        <w:t>(12), 914–931. https://doi.org/10.55493/5002.v14i12.5233</w:t>
      </w:r>
    </w:p>
    <w:p w14:paraId="27AAF0C0"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Koay, K. Y., Cheah, C. W., &amp; Chang, Y. X. (2022). A model of online food delivery service quality, customer satisfaction and customer loyalty: A combination of PLS-SEM and NCA approaches. </w:t>
      </w:r>
      <w:r w:rsidRPr="00EE3B6A">
        <w:rPr>
          <w:rFonts w:ascii="Times New Roman" w:hAnsi="Times New Roman" w:cs="Times New Roman"/>
          <w:i/>
          <w:iCs/>
          <w:noProof/>
          <w:sz w:val="24"/>
        </w:rPr>
        <w:t>British Food Journal</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124</w:t>
      </w:r>
      <w:r w:rsidRPr="00EE3B6A">
        <w:rPr>
          <w:rFonts w:ascii="Times New Roman" w:hAnsi="Times New Roman" w:cs="Times New Roman"/>
          <w:noProof/>
          <w:sz w:val="24"/>
        </w:rPr>
        <w:t>(12), 4516–4532. https://doi.org/10.1108/BFJ-10-2021-1169</w:t>
      </w:r>
    </w:p>
    <w:p w14:paraId="63E2B403"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lastRenderedPageBreak/>
        <w:t xml:space="preserve">Kusumawati, A., &amp; Rahayu, K. S. (2020). The effect of experience quality on customer perceived value and customer satisfaction and its impact on customer loyalty. </w:t>
      </w:r>
      <w:r w:rsidRPr="00EE3B6A">
        <w:rPr>
          <w:rFonts w:ascii="Times New Roman" w:hAnsi="Times New Roman" w:cs="Times New Roman"/>
          <w:i/>
          <w:iCs/>
          <w:noProof/>
          <w:sz w:val="24"/>
        </w:rPr>
        <w:t>TQM Journal</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32</w:t>
      </w:r>
      <w:r w:rsidRPr="00EE3B6A">
        <w:rPr>
          <w:rFonts w:ascii="Times New Roman" w:hAnsi="Times New Roman" w:cs="Times New Roman"/>
          <w:noProof/>
          <w:sz w:val="24"/>
        </w:rPr>
        <w:t>(6), 1525–1540. https://doi.org/10.1108/TQM-05-2019-0150</w:t>
      </w:r>
    </w:p>
    <w:p w14:paraId="059CCDAC"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Lintang, D., Pradina, E. T., Wiratama, J. A., Murni, P. N., &amp; Prayudi, Z. A. A. (2024). Pengaruh perceived ease of use dan perceived usefulness terhadap customer loyalty pengguna GoPay pada mahasiswa/i di Universitas Negeri Jakarta dengan trust sebagai variabel intervening. </w:t>
      </w:r>
      <w:r w:rsidRPr="00EE3B6A">
        <w:rPr>
          <w:rFonts w:ascii="Times New Roman" w:hAnsi="Times New Roman" w:cs="Times New Roman"/>
          <w:i/>
          <w:iCs/>
          <w:noProof/>
          <w:sz w:val="24"/>
        </w:rPr>
        <w:t>Jurnal Ekonomi Dan Bisnis</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2</w:t>
      </w:r>
      <w:r w:rsidRPr="00EE3B6A">
        <w:rPr>
          <w:rFonts w:ascii="Times New Roman" w:hAnsi="Times New Roman" w:cs="Times New Roman"/>
          <w:noProof/>
          <w:sz w:val="24"/>
        </w:rPr>
        <w:t>(12), 2528–2542.</w:t>
      </w:r>
    </w:p>
    <w:p w14:paraId="6B8AF6EE"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Liu, Q., Deeprasert, J., &amp; Jiang, S. (2024). Cultural identity, experience quality, and revisit intention to Mount Tai as a heritage tourism destination: Mediation roles of perceived value, perceived destination image, and satisfaction. </w:t>
      </w:r>
      <w:r w:rsidRPr="00EE3B6A">
        <w:rPr>
          <w:rFonts w:ascii="Times New Roman" w:hAnsi="Times New Roman" w:cs="Times New Roman"/>
          <w:i/>
          <w:iCs/>
          <w:noProof/>
          <w:sz w:val="24"/>
        </w:rPr>
        <w:t>Journal of Ecohumanism</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3</w:t>
      </w:r>
      <w:r w:rsidRPr="00EE3B6A">
        <w:rPr>
          <w:rFonts w:ascii="Times New Roman" w:hAnsi="Times New Roman" w:cs="Times New Roman"/>
          <w:noProof/>
          <w:sz w:val="24"/>
        </w:rPr>
        <w:t>(8), 586–603. https://doi.org/10.62754/joe.v3i8.4754</w:t>
      </w:r>
    </w:p>
    <w:p w14:paraId="4D2FF22F"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Lubaba, H., Rohman, F., &amp; Surachman. (2022). Leveraging experience quality to increase loyalty of digital wallet user in Indonesia. </w:t>
      </w:r>
      <w:r w:rsidRPr="00EE3B6A">
        <w:rPr>
          <w:rFonts w:ascii="Times New Roman" w:hAnsi="Times New Roman" w:cs="Times New Roman"/>
          <w:i/>
          <w:iCs/>
          <w:noProof/>
          <w:sz w:val="24"/>
        </w:rPr>
        <w:t>International Journal of Research in Business and Social Science (2147- 4478)</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11</w:t>
      </w:r>
      <w:r w:rsidRPr="00EE3B6A">
        <w:rPr>
          <w:rFonts w:ascii="Times New Roman" w:hAnsi="Times New Roman" w:cs="Times New Roman"/>
          <w:noProof/>
          <w:sz w:val="24"/>
        </w:rPr>
        <w:t>(5), 46–56. https://doi.org/10.20525/ijrbs.v11i5.1847</w:t>
      </w:r>
    </w:p>
    <w:p w14:paraId="436ADA4D"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Mahdi, M., Rinuastuti, H., &amp; Saufi, A. (2021). Influence of trust on customer engagement and intention to reuse ferry transportation modes Lembar–Padangbai. </w:t>
      </w:r>
      <w:r w:rsidRPr="00EE3B6A">
        <w:rPr>
          <w:rFonts w:ascii="Times New Roman" w:hAnsi="Times New Roman" w:cs="Times New Roman"/>
          <w:i/>
          <w:iCs/>
          <w:noProof/>
          <w:sz w:val="24"/>
        </w:rPr>
        <w:t>International Journal of Multicultural and Multireligious Understanding</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8</w:t>
      </w:r>
      <w:r w:rsidRPr="00EE3B6A">
        <w:rPr>
          <w:rFonts w:ascii="Times New Roman" w:hAnsi="Times New Roman" w:cs="Times New Roman"/>
          <w:noProof/>
          <w:sz w:val="24"/>
        </w:rPr>
        <w:t>(12), 475. https://doi.org/10.18415/ijmmu.v8i12.3156</w:t>
      </w:r>
    </w:p>
    <w:p w14:paraId="7545A505"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Majeed, M., Asare, C., Fatawu, A., &amp; Abubakari, A. (2022). An analysis of the effects of customer satisfaction and engagement on social media on repurchase intention in the hospitality industry. </w:t>
      </w:r>
      <w:r w:rsidRPr="00EE3B6A">
        <w:rPr>
          <w:rFonts w:ascii="Times New Roman" w:hAnsi="Times New Roman" w:cs="Times New Roman"/>
          <w:i/>
          <w:iCs/>
          <w:noProof/>
          <w:sz w:val="24"/>
        </w:rPr>
        <w:t>Cogent Business and Management</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9</w:t>
      </w:r>
      <w:r w:rsidRPr="00EE3B6A">
        <w:rPr>
          <w:rFonts w:ascii="Times New Roman" w:hAnsi="Times New Roman" w:cs="Times New Roman"/>
          <w:noProof/>
          <w:sz w:val="24"/>
        </w:rPr>
        <w:t>(1). https://doi.org/10.1080/23311975.2022.2028331</w:t>
      </w:r>
    </w:p>
    <w:p w14:paraId="0BD8A3FC"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Melandri, M. F. (2024). Analysis of customer experience and customer engagement in online shopping at Shopee which impact customer satisfaction and loyalty. </w:t>
      </w:r>
      <w:r w:rsidRPr="00EE3B6A">
        <w:rPr>
          <w:rFonts w:ascii="Times New Roman" w:hAnsi="Times New Roman" w:cs="Times New Roman"/>
          <w:i/>
          <w:iCs/>
          <w:noProof/>
          <w:sz w:val="24"/>
        </w:rPr>
        <w:t>International Journal of Economics, Business and Innovation Research</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03</w:t>
      </w:r>
      <w:r w:rsidRPr="00EE3B6A">
        <w:rPr>
          <w:rFonts w:ascii="Times New Roman" w:hAnsi="Times New Roman" w:cs="Times New Roman"/>
          <w:noProof/>
          <w:sz w:val="24"/>
        </w:rPr>
        <w:t>(05), 1406–1425.</w:t>
      </w:r>
    </w:p>
    <w:p w14:paraId="1117B512"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Miah, M. S. (2021). Investigating structural relationships among Service quality dimensions, customer satisfaction, and customer loyalty for conventional bank customers: Evidence from Bangladesh. </w:t>
      </w:r>
      <w:r w:rsidRPr="00EE3B6A">
        <w:rPr>
          <w:rFonts w:ascii="Times New Roman" w:hAnsi="Times New Roman" w:cs="Times New Roman"/>
          <w:i/>
          <w:iCs/>
          <w:noProof/>
          <w:sz w:val="24"/>
        </w:rPr>
        <w:t>Asian Business Review</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11</w:t>
      </w:r>
      <w:r w:rsidRPr="00EE3B6A">
        <w:rPr>
          <w:rFonts w:ascii="Times New Roman" w:hAnsi="Times New Roman" w:cs="Times New Roman"/>
          <w:noProof/>
          <w:sz w:val="24"/>
        </w:rPr>
        <w:t>(3), 93–xx. https://doi.org/10.18034/abr.v11i3.593</w:t>
      </w:r>
    </w:p>
    <w:p w14:paraId="558A21B2"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Monferrer, D., Moliner, M. A., &amp; Estrada, M. (2019). Increasing customer loyalty through customer engagement in the retail banking industry. </w:t>
      </w:r>
      <w:r w:rsidRPr="00EE3B6A">
        <w:rPr>
          <w:rFonts w:ascii="Times New Roman" w:hAnsi="Times New Roman" w:cs="Times New Roman"/>
          <w:i/>
          <w:iCs/>
          <w:noProof/>
          <w:sz w:val="24"/>
        </w:rPr>
        <w:t>Spanish Journal of Marketing - ESIC</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23</w:t>
      </w:r>
      <w:r w:rsidRPr="00EE3B6A">
        <w:rPr>
          <w:rFonts w:ascii="Times New Roman" w:hAnsi="Times New Roman" w:cs="Times New Roman"/>
          <w:noProof/>
          <w:sz w:val="24"/>
        </w:rPr>
        <w:t>(3), 461–484. https://doi.org/10.1108/SJME-07-2019-0042</w:t>
      </w:r>
    </w:p>
    <w:p w14:paraId="2F3B7F4F"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Muhtasim, D. A., Tan, S. Y., Hassan, M. A., Pavel, M. I., &amp; Susmit, S. (2022). Customer satisfaction with digital wallet services: An analysis of security factors. </w:t>
      </w:r>
      <w:r w:rsidRPr="00EE3B6A">
        <w:rPr>
          <w:rFonts w:ascii="Times New Roman" w:hAnsi="Times New Roman" w:cs="Times New Roman"/>
          <w:i/>
          <w:iCs/>
          <w:noProof/>
          <w:sz w:val="24"/>
        </w:rPr>
        <w:t>International Journal of Advanced Computer Science and Applications</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13</w:t>
      </w:r>
      <w:r w:rsidRPr="00EE3B6A">
        <w:rPr>
          <w:rFonts w:ascii="Times New Roman" w:hAnsi="Times New Roman" w:cs="Times New Roman"/>
          <w:noProof/>
          <w:sz w:val="24"/>
        </w:rPr>
        <w:t>(1), 195–206. https://doi.org/10.14569/IJACSA.2022.0130124</w:t>
      </w:r>
    </w:p>
    <w:p w14:paraId="188FC4C8"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Nakiza, E. S. (2024). Dampak keterlibatan pelanggan dan penggunaa media sosial terhadap pertumbuhan usha mikro, kecil dan menengah di by neira. Jurnal Pijar Studi Manajemen Dan Bisni. </w:t>
      </w:r>
      <w:r w:rsidRPr="00EE3B6A">
        <w:rPr>
          <w:rFonts w:ascii="Times New Roman" w:hAnsi="Times New Roman" w:cs="Times New Roman"/>
          <w:i/>
          <w:iCs/>
          <w:noProof/>
          <w:sz w:val="24"/>
        </w:rPr>
        <w:t>Jurnal Pijar Studi Manajemen Dan Bisnis</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2</w:t>
      </w:r>
      <w:r w:rsidRPr="00EE3B6A">
        <w:rPr>
          <w:rFonts w:ascii="Times New Roman" w:hAnsi="Times New Roman" w:cs="Times New Roman"/>
          <w:noProof/>
          <w:sz w:val="24"/>
        </w:rPr>
        <w:t>, 566–577. https://e-journal.naureendigition.com/index.php/pmb</w:t>
      </w:r>
    </w:p>
    <w:p w14:paraId="77B509C3"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lastRenderedPageBreak/>
        <w:t xml:space="preserve">Olivia, M., &amp; Marchyta, N. K. (2022). The influence of perceived ease of use and perceived usefulness on e-wallet continuance intention. </w:t>
      </w:r>
      <w:r w:rsidRPr="00EE3B6A">
        <w:rPr>
          <w:rFonts w:ascii="Times New Roman" w:hAnsi="Times New Roman" w:cs="Times New Roman"/>
          <w:i/>
          <w:iCs/>
          <w:noProof/>
          <w:sz w:val="24"/>
        </w:rPr>
        <w:t>Jurnal Teknik Industri</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24</w:t>
      </w:r>
      <w:r w:rsidRPr="00EE3B6A">
        <w:rPr>
          <w:rFonts w:ascii="Times New Roman" w:hAnsi="Times New Roman" w:cs="Times New Roman"/>
          <w:noProof/>
          <w:sz w:val="24"/>
        </w:rPr>
        <w:t>(1), 13–22. https://doi.org/10.9744/jti.24.1.13-22</w:t>
      </w:r>
    </w:p>
    <w:p w14:paraId="77447559"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Pasaribu, F., Sari, W. P., Ni Bulan, T. R., &amp; Astuty, W. (2022). The effect of e-commerce service quality on customer satisfaction, trust and loyalty. </w:t>
      </w:r>
      <w:r w:rsidRPr="00EE3B6A">
        <w:rPr>
          <w:rFonts w:ascii="Times New Roman" w:hAnsi="Times New Roman" w:cs="Times New Roman"/>
          <w:i/>
          <w:iCs/>
          <w:noProof/>
          <w:sz w:val="24"/>
        </w:rPr>
        <w:t>International Journal of Data and Network Science</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6</w:t>
      </w:r>
      <w:r w:rsidRPr="00EE3B6A">
        <w:rPr>
          <w:rFonts w:ascii="Times New Roman" w:hAnsi="Times New Roman" w:cs="Times New Roman"/>
          <w:noProof/>
          <w:sz w:val="24"/>
        </w:rPr>
        <w:t>(4), 1077–1084. https://doi.org/10.5267/j.ijdns.2022.8.001</w:t>
      </w:r>
    </w:p>
    <w:p w14:paraId="1856CCBF"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Patma, T. S., Djajanto, L., Widodo, S., &amp; Rahayu, K. S. (2023). </w:t>
      </w:r>
      <w:r w:rsidRPr="00EE3B6A">
        <w:rPr>
          <w:rFonts w:ascii="Times New Roman" w:hAnsi="Times New Roman" w:cs="Times New Roman"/>
          <w:i/>
          <w:iCs/>
          <w:noProof/>
          <w:sz w:val="24"/>
        </w:rPr>
        <w:t>The Effect of Information Quality and Experience Quality on Trust and Its Impact on Customer Loyalty</w:t>
      </w:r>
      <w:r w:rsidRPr="00EE3B6A">
        <w:rPr>
          <w:rFonts w:ascii="Times New Roman" w:hAnsi="Times New Roman" w:cs="Times New Roman"/>
          <w:noProof/>
          <w:sz w:val="24"/>
        </w:rPr>
        <w:t xml:space="preserve"> (pp. 260–268). https://doi.org/10.2991/978-94-6463-026-8_30</w:t>
      </w:r>
    </w:p>
    <w:p w14:paraId="54F98723"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Pratama, M. P., Ramli, A. H., &amp; Mariam, S. (2024). Customer engagement, customer satisfaction, customer commitment and customer loyalty. </w:t>
      </w:r>
      <w:r w:rsidRPr="00EE3B6A">
        <w:rPr>
          <w:rFonts w:ascii="Times New Roman" w:hAnsi="Times New Roman" w:cs="Times New Roman"/>
          <w:i/>
          <w:iCs/>
          <w:noProof/>
          <w:sz w:val="24"/>
        </w:rPr>
        <w:t>Jurnal Ilmiah Manajemen Kesatuan</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11</w:t>
      </w:r>
      <w:r w:rsidRPr="00EE3B6A">
        <w:rPr>
          <w:rFonts w:ascii="Times New Roman" w:hAnsi="Times New Roman" w:cs="Times New Roman"/>
          <w:noProof/>
          <w:sz w:val="24"/>
        </w:rPr>
        <w:t>(3), 1437–1452. https://doi.org/10.37641/jimkes.v11i3.2309</w:t>
      </w:r>
    </w:p>
    <w:p w14:paraId="03C23C0F"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Ramadania, Hartono, Juniwati, Hendra, &amp; Reswar, R. A. (2023). Are content marketing and switching barriers decisive in building consumer satisfaction, trust, and loyalty on ride-hailing services in Indonesia. </w:t>
      </w:r>
      <w:r w:rsidRPr="00EE3B6A">
        <w:rPr>
          <w:rFonts w:ascii="Times New Roman" w:hAnsi="Times New Roman" w:cs="Times New Roman"/>
          <w:i/>
          <w:iCs/>
          <w:noProof/>
          <w:sz w:val="24"/>
        </w:rPr>
        <w:t>The Asian Journal of Technology Management (AJTM)</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16</w:t>
      </w:r>
      <w:r w:rsidRPr="00EE3B6A">
        <w:rPr>
          <w:rFonts w:ascii="Times New Roman" w:hAnsi="Times New Roman" w:cs="Times New Roman"/>
          <w:noProof/>
          <w:sz w:val="24"/>
        </w:rPr>
        <w:t>(2), 82–94. https://doi.org/10.12695/ajtm.2023.16.2.1</w:t>
      </w:r>
    </w:p>
    <w:p w14:paraId="4D86C5F8"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Rejeki, S., &amp; Ria Atmaja, D. (2022). Pengaruh product attribute dan customer trust terhadap customer loyalty melalui customer value dan customer satisfaction sebagai variabel mediasi pada pelanggan Indomaret di Jakarta Barat. </w:t>
      </w:r>
      <w:r w:rsidRPr="00EE3B6A">
        <w:rPr>
          <w:rFonts w:ascii="Times New Roman" w:hAnsi="Times New Roman" w:cs="Times New Roman"/>
          <w:i/>
          <w:iCs/>
          <w:noProof/>
          <w:sz w:val="24"/>
        </w:rPr>
        <w:t>SINOMIKA Journal: Publikasi Ilmiah Bidang Ekonomi Dan Akuntansi</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1</w:t>
      </w:r>
      <w:r w:rsidRPr="00EE3B6A">
        <w:rPr>
          <w:rFonts w:ascii="Times New Roman" w:hAnsi="Times New Roman" w:cs="Times New Roman"/>
          <w:noProof/>
          <w:sz w:val="24"/>
        </w:rPr>
        <w:t>(4), 809–840. https://doi.org/10.54443/sinomika.v1i4.425</w:t>
      </w:r>
    </w:p>
    <w:p w14:paraId="41434FAE"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Sevilmiş, A., Doğan, M., Gálvez-Ruiz, P., &amp; García-Fernández, J. (2024). Dimensions and outcomes of experiential quality in the fitness industry: The case of Turkey. </w:t>
      </w:r>
      <w:r w:rsidRPr="00EE3B6A">
        <w:rPr>
          <w:rFonts w:ascii="Times New Roman" w:hAnsi="Times New Roman" w:cs="Times New Roman"/>
          <w:i/>
          <w:iCs/>
          <w:noProof/>
          <w:sz w:val="24"/>
        </w:rPr>
        <w:t>International Journal of Sports Marketing and Sponsorship</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25</w:t>
      </w:r>
      <w:r w:rsidRPr="00EE3B6A">
        <w:rPr>
          <w:rFonts w:ascii="Times New Roman" w:hAnsi="Times New Roman" w:cs="Times New Roman"/>
          <w:noProof/>
          <w:sz w:val="24"/>
        </w:rPr>
        <w:t>(2), 396–418. https://doi.org/10.1108/IJSMS-06-2023-0130</w:t>
      </w:r>
    </w:p>
    <w:p w14:paraId="4E54914A"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Sofyan, J. F., Kristin, I., &amp; Kustiawan, U. (2022). Pengaruh kepuasan pelanggan, kualitas layanan, dan promosi di sosial media yang dimediasi oleh komitmen dan kepercayaan terhadap loyalitas pelanggan Traveloka. </w:t>
      </w:r>
      <w:r w:rsidRPr="00EE3B6A">
        <w:rPr>
          <w:rFonts w:ascii="Times New Roman" w:hAnsi="Times New Roman" w:cs="Times New Roman"/>
          <w:i/>
          <w:iCs/>
          <w:noProof/>
          <w:sz w:val="24"/>
        </w:rPr>
        <w:t>Jurnal Kajian Manajemen Bisnis</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11</w:t>
      </w:r>
      <w:r w:rsidRPr="00EE3B6A">
        <w:rPr>
          <w:rFonts w:ascii="Times New Roman" w:hAnsi="Times New Roman" w:cs="Times New Roman"/>
          <w:noProof/>
          <w:sz w:val="24"/>
        </w:rPr>
        <w:t>(2), 125–140. https://doi.org/10.24036/jkmb.11866400</w:t>
      </w:r>
    </w:p>
    <w:p w14:paraId="1D569DE0"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Sudarti, K., &amp; Fachrunnisa, O. (2022). Strengthening customer engagement through religious value co-creation. </w:t>
      </w:r>
      <w:r w:rsidRPr="00EE3B6A">
        <w:rPr>
          <w:rFonts w:ascii="Times New Roman" w:hAnsi="Times New Roman" w:cs="Times New Roman"/>
          <w:i/>
          <w:iCs/>
          <w:noProof/>
          <w:sz w:val="24"/>
        </w:rPr>
        <w:t>E-Academia Journal</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11</w:t>
      </w:r>
      <w:r w:rsidRPr="00EE3B6A">
        <w:rPr>
          <w:rFonts w:ascii="Times New Roman" w:hAnsi="Times New Roman" w:cs="Times New Roman"/>
          <w:noProof/>
          <w:sz w:val="24"/>
        </w:rPr>
        <w:t>(2), 214–225. https://doi.org/10.24191/e-aj.v11i2.20445</w:t>
      </w:r>
    </w:p>
    <w:p w14:paraId="1EF3539F"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Sudiyono, K. A., Utomo, P., &amp; Severesia, C. (2022). Effect of customer experience and customer value on customer loyalty and satisfaction in the B2B food and beverage sector. </w:t>
      </w:r>
      <w:r w:rsidRPr="00EE3B6A">
        <w:rPr>
          <w:rFonts w:ascii="Times New Roman" w:hAnsi="Times New Roman" w:cs="Times New Roman"/>
          <w:i/>
          <w:iCs/>
          <w:noProof/>
          <w:sz w:val="24"/>
        </w:rPr>
        <w:t>Journal of Business and Management Review</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3</w:t>
      </w:r>
      <w:r w:rsidRPr="00EE3B6A">
        <w:rPr>
          <w:rFonts w:ascii="Times New Roman" w:hAnsi="Times New Roman" w:cs="Times New Roman"/>
          <w:noProof/>
          <w:sz w:val="24"/>
        </w:rPr>
        <w:t>(9), 627–640. https://doi.org/10.47153/jbmr39.4552022</w:t>
      </w:r>
    </w:p>
    <w:p w14:paraId="77DBCBE8" w14:textId="77777777" w:rsid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Sugiyono. (2023). </w:t>
      </w:r>
      <w:r w:rsidRPr="00EE3B6A">
        <w:rPr>
          <w:rFonts w:ascii="Times New Roman" w:hAnsi="Times New Roman" w:cs="Times New Roman"/>
          <w:i/>
          <w:iCs/>
          <w:noProof/>
          <w:sz w:val="24"/>
        </w:rPr>
        <w:t>Metode penelitian kuantitatif, kualitatif, dan R&amp;D</w:t>
      </w:r>
      <w:r w:rsidRPr="00EE3B6A">
        <w:rPr>
          <w:rFonts w:ascii="Times New Roman" w:hAnsi="Times New Roman" w:cs="Times New Roman"/>
          <w:noProof/>
          <w:sz w:val="24"/>
        </w:rPr>
        <w:t xml:space="preserve"> (Sutopo (ed.); 2nd ed.). Alfabeta.</w:t>
      </w:r>
    </w:p>
    <w:p w14:paraId="3E472759" w14:textId="77777777" w:rsidR="00BD37BF" w:rsidRDefault="00BD37BF" w:rsidP="000C2B9A">
      <w:pPr>
        <w:widowControl w:val="0"/>
        <w:autoSpaceDE w:val="0"/>
        <w:autoSpaceDN w:val="0"/>
        <w:adjustRightInd w:val="0"/>
        <w:spacing w:line="240" w:lineRule="auto"/>
        <w:ind w:left="567" w:hanging="567"/>
        <w:jc w:val="both"/>
        <w:rPr>
          <w:rFonts w:ascii="Times New Roman" w:hAnsi="Times New Roman" w:cs="Times New Roman"/>
          <w:noProof/>
          <w:sz w:val="24"/>
        </w:rPr>
      </w:pPr>
    </w:p>
    <w:p w14:paraId="183FA114" w14:textId="77777777" w:rsidR="003E02BF" w:rsidRPr="00EE3B6A" w:rsidRDefault="003E02BF" w:rsidP="000C2B9A">
      <w:pPr>
        <w:widowControl w:val="0"/>
        <w:autoSpaceDE w:val="0"/>
        <w:autoSpaceDN w:val="0"/>
        <w:adjustRightInd w:val="0"/>
        <w:spacing w:line="240" w:lineRule="auto"/>
        <w:ind w:left="567" w:hanging="567"/>
        <w:jc w:val="both"/>
        <w:rPr>
          <w:rFonts w:ascii="Times New Roman" w:hAnsi="Times New Roman" w:cs="Times New Roman"/>
          <w:noProof/>
          <w:sz w:val="24"/>
        </w:rPr>
      </w:pPr>
    </w:p>
    <w:p w14:paraId="462A789E"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lastRenderedPageBreak/>
        <w:t xml:space="preserve">Sukendi, J., Harianto, N., Wansaga, S., &amp; Gunadi, W. (2021). The impact of e-service quality on customer engagement, customer experience, and customer loyalty in B2C e-commerce. </w:t>
      </w:r>
      <w:r w:rsidRPr="00EE3B6A">
        <w:rPr>
          <w:rFonts w:ascii="Times New Roman" w:hAnsi="Times New Roman" w:cs="Times New Roman"/>
          <w:i/>
          <w:iCs/>
          <w:noProof/>
          <w:sz w:val="24"/>
        </w:rPr>
        <w:t>Turkish Journal of Computer and Mathematics Education</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12</w:t>
      </w:r>
      <w:r w:rsidRPr="00EE3B6A">
        <w:rPr>
          <w:rFonts w:ascii="Times New Roman" w:hAnsi="Times New Roman" w:cs="Times New Roman"/>
          <w:noProof/>
          <w:sz w:val="24"/>
        </w:rPr>
        <w:t>(3170), 3184.</w:t>
      </w:r>
    </w:p>
    <w:p w14:paraId="5FF01AD4"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Trilitami, V., &amp; Nurhasanah, N. (2023). Pengaruh harga dan kualitas layanan terhadap loyalitas pelanggan melalui kepuasan pelanggan sebagai mediasi. </w:t>
      </w:r>
      <w:r w:rsidRPr="00EE3B6A">
        <w:rPr>
          <w:rFonts w:ascii="Times New Roman" w:hAnsi="Times New Roman" w:cs="Times New Roman"/>
          <w:i/>
          <w:iCs/>
          <w:noProof/>
          <w:sz w:val="24"/>
        </w:rPr>
        <w:t>KENDALI: Economics and Social Humanities</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2</w:t>
      </w:r>
      <w:r w:rsidRPr="00EE3B6A">
        <w:rPr>
          <w:rFonts w:ascii="Times New Roman" w:hAnsi="Times New Roman" w:cs="Times New Roman"/>
          <w:noProof/>
          <w:sz w:val="24"/>
        </w:rPr>
        <w:t>(2), 129–141. https://doi.org/10.58738/kendali.v2i2.496</w:t>
      </w:r>
    </w:p>
    <w:p w14:paraId="19421368"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Uslu, A., Recuero-Virto, N., Eren, R., &amp; Blasco-López, M. F. (2024). The role of authenticity, involvement and experience quality in heritage destinations. </w:t>
      </w:r>
      <w:r w:rsidRPr="00EE3B6A">
        <w:rPr>
          <w:rFonts w:ascii="Times New Roman" w:hAnsi="Times New Roman" w:cs="Times New Roman"/>
          <w:i/>
          <w:iCs/>
          <w:noProof/>
          <w:sz w:val="24"/>
        </w:rPr>
        <w:t>Tourism and Management Studies</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20</w:t>
      </w:r>
      <w:r w:rsidRPr="00EE3B6A">
        <w:rPr>
          <w:rFonts w:ascii="Times New Roman" w:hAnsi="Times New Roman" w:cs="Times New Roman"/>
          <w:noProof/>
          <w:sz w:val="24"/>
        </w:rPr>
        <w:t>(3), 79–91. https://doi.org/10.18089/TMS.20240306</w:t>
      </w:r>
    </w:p>
    <w:p w14:paraId="16EF2ED6"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Wang, S., Li, Y., &amp; Wong, J. W. C. (2021). Exploring experiential quality in sport tourism events: The case of macau grand prix. </w:t>
      </w:r>
      <w:r w:rsidRPr="00EE3B6A">
        <w:rPr>
          <w:rFonts w:ascii="Times New Roman" w:hAnsi="Times New Roman" w:cs="Times New Roman"/>
          <w:i/>
          <w:iCs/>
          <w:noProof/>
          <w:sz w:val="24"/>
        </w:rPr>
        <w:t>Advances in Hospitality and Tourism Research</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9</w:t>
      </w:r>
      <w:r w:rsidRPr="00EE3B6A">
        <w:rPr>
          <w:rFonts w:ascii="Times New Roman" w:hAnsi="Times New Roman" w:cs="Times New Roman"/>
          <w:noProof/>
          <w:sz w:val="24"/>
        </w:rPr>
        <w:t>(1), 78–105. https://doi.org/10.30519/ahtr.821699</w:t>
      </w:r>
    </w:p>
    <w:p w14:paraId="70E4881A"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Yayla, O., Aytekin, A., Uslu, F., Ergun, G. S., Keles, H., &amp; Guven, Y. (2023). How does the experience quality of recreational activities organized within the scope of public health affect perceived value, satisfaction, and behavioral intentions of individuals? </w:t>
      </w:r>
      <w:r w:rsidRPr="00EE3B6A">
        <w:rPr>
          <w:rFonts w:ascii="Times New Roman" w:hAnsi="Times New Roman" w:cs="Times New Roman"/>
          <w:i/>
          <w:iCs/>
          <w:noProof/>
          <w:sz w:val="24"/>
        </w:rPr>
        <w:t>International Journal of Environmental Research and Public Health</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20</w:t>
      </w:r>
      <w:r w:rsidRPr="00EE3B6A">
        <w:rPr>
          <w:rFonts w:ascii="Times New Roman" w:hAnsi="Times New Roman" w:cs="Times New Roman"/>
          <w:noProof/>
          <w:sz w:val="24"/>
        </w:rPr>
        <w:t>(6). https://doi.org/10.3390/ijerph20065142</w:t>
      </w:r>
    </w:p>
    <w:p w14:paraId="0A464EC6"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Yoga, I. M. S., Basmantara, I. N., &amp; Parasari, N. S. M. (2022). Does customer engagement matter? Investigating brand trust toward insurance purchase intention in the post-pandemic era in Indonesia. </w:t>
      </w:r>
      <w:r w:rsidRPr="00EE3B6A">
        <w:rPr>
          <w:rFonts w:ascii="Times New Roman" w:hAnsi="Times New Roman" w:cs="Times New Roman"/>
          <w:i/>
          <w:iCs/>
          <w:noProof/>
          <w:sz w:val="24"/>
        </w:rPr>
        <w:t>AMAR (Andalas Management Review)</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6</w:t>
      </w:r>
      <w:r w:rsidRPr="00EE3B6A">
        <w:rPr>
          <w:rFonts w:ascii="Times New Roman" w:hAnsi="Times New Roman" w:cs="Times New Roman"/>
          <w:noProof/>
          <w:sz w:val="24"/>
        </w:rPr>
        <w:t>(2), 59–75. https://doi.org/10.25077/amar.6.2.59-75.2022</w:t>
      </w:r>
    </w:p>
    <w:p w14:paraId="4648C930"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Yum, K., &amp; Kim, J. (2024). The influence of perceived value, customer satisfaction, and trust on loyalty in entertainment platforms. </w:t>
      </w:r>
      <w:r w:rsidRPr="00EE3B6A">
        <w:rPr>
          <w:rFonts w:ascii="Times New Roman" w:hAnsi="Times New Roman" w:cs="Times New Roman"/>
          <w:i/>
          <w:iCs/>
          <w:noProof/>
          <w:sz w:val="24"/>
        </w:rPr>
        <w:t>Applied Sciences (Switzerland)</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14</w:t>
      </w:r>
      <w:r w:rsidRPr="00EE3B6A">
        <w:rPr>
          <w:rFonts w:ascii="Times New Roman" w:hAnsi="Times New Roman" w:cs="Times New Roman"/>
          <w:noProof/>
          <w:sz w:val="24"/>
        </w:rPr>
        <w:t>(13). https://doi.org/10.3390/app14135763</w:t>
      </w:r>
    </w:p>
    <w:p w14:paraId="715B064F" w14:textId="77777777" w:rsidR="00EE3B6A" w:rsidRPr="00EE3B6A"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Yum, K., &amp; Yoo, B. (2023). The impact of service quality on customer loyalty through customer satisfaction in mobile social media. </w:t>
      </w:r>
      <w:r w:rsidRPr="00EE3B6A">
        <w:rPr>
          <w:rFonts w:ascii="Times New Roman" w:hAnsi="Times New Roman" w:cs="Times New Roman"/>
          <w:i/>
          <w:iCs/>
          <w:noProof/>
          <w:sz w:val="24"/>
        </w:rPr>
        <w:t>Sustainability (Switzerland)</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15</w:t>
      </w:r>
      <w:r w:rsidRPr="00EE3B6A">
        <w:rPr>
          <w:rFonts w:ascii="Times New Roman" w:hAnsi="Times New Roman" w:cs="Times New Roman"/>
          <w:noProof/>
          <w:sz w:val="24"/>
        </w:rPr>
        <w:t>(14). https://doi.org/10.3390/su151411214</w:t>
      </w:r>
    </w:p>
    <w:p w14:paraId="07F7A500" w14:textId="75BDE949" w:rsidR="00CA3AD8" w:rsidRPr="00AF7189" w:rsidRDefault="00EE3B6A" w:rsidP="000C2B9A">
      <w:pPr>
        <w:widowControl w:val="0"/>
        <w:autoSpaceDE w:val="0"/>
        <w:autoSpaceDN w:val="0"/>
        <w:adjustRightInd w:val="0"/>
        <w:spacing w:line="240" w:lineRule="auto"/>
        <w:ind w:left="567" w:hanging="567"/>
        <w:jc w:val="both"/>
        <w:rPr>
          <w:rFonts w:ascii="Times New Roman" w:hAnsi="Times New Roman" w:cs="Times New Roman"/>
          <w:noProof/>
          <w:sz w:val="24"/>
        </w:rPr>
      </w:pPr>
      <w:r w:rsidRPr="00EE3B6A">
        <w:rPr>
          <w:rFonts w:ascii="Times New Roman" w:hAnsi="Times New Roman" w:cs="Times New Roman"/>
          <w:noProof/>
          <w:sz w:val="24"/>
        </w:rPr>
        <w:t xml:space="preserve">Zhang, R., Jun, M., &amp; Palacios, S. (2023). M-shopping service quality dimensions and their effects on customer trust and loyalty: An empirical study. </w:t>
      </w:r>
      <w:r w:rsidRPr="00EE3B6A">
        <w:rPr>
          <w:rFonts w:ascii="Times New Roman" w:hAnsi="Times New Roman" w:cs="Times New Roman"/>
          <w:i/>
          <w:iCs/>
          <w:noProof/>
          <w:sz w:val="24"/>
        </w:rPr>
        <w:t>International Journal of Quality and Reliability Management</w:t>
      </w:r>
      <w:r w:rsidRPr="00EE3B6A">
        <w:rPr>
          <w:rFonts w:ascii="Times New Roman" w:hAnsi="Times New Roman" w:cs="Times New Roman"/>
          <w:noProof/>
          <w:sz w:val="24"/>
        </w:rPr>
        <w:t xml:space="preserve">, </w:t>
      </w:r>
      <w:r w:rsidRPr="00EE3B6A">
        <w:rPr>
          <w:rFonts w:ascii="Times New Roman" w:hAnsi="Times New Roman" w:cs="Times New Roman"/>
          <w:i/>
          <w:iCs/>
          <w:noProof/>
          <w:sz w:val="24"/>
        </w:rPr>
        <w:t>40</w:t>
      </w:r>
      <w:r w:rsidRPr="00EE3B6A">
        <w:rPr>
          <w:rFonts w:ascii="Times New Roman" w:hAnsi="Times New Roman" w:cs="Times New Roman"/>
          <w:noProof/>
          <w:sz w:val="24"/>
        </w:rPr>
        <w:t>(1), 169–191. https://doi.org/10.1108/IJQRM-11-2020-0374</w:t>
      </w:r>
      <w:r w:rsidR="003A53C9" w:rsidRPr="00B32124">
        <w:rPr>
          <w:rFonts w:ascii="Times New Roman" w:eastAsia="Times New Roman" w:hAnsi="Times New Roman" w:cs="Times New Roman"/>
          <w:sz w:val="24"/>
          <w:szCs w:val="24"/>
          <w:lang w:val="id-ID"/>
        </w:rPr>
        <w:fldChar w:fldCharType="end"/>
      </w:r>
    </w:p>
    <w:sectPr w:rsidR="00CA3AD8" w:rsidRPr="00AF7189" w:rsidSect="009727B8">
      <w:headerReference w:type="even" r:id="rId14"/>
      <w:headerReference w:type="default" r:id="rId15"/>
      <w:footerReference w:type="even" r:id="rId16"/>
      <w:footerReference w:type="default" r:id="rId17"/>
      <w:headerReference w:type="first" r:id="rId18"/>
      <w:footerReference w:type="first" r:id="rId19"/>
      <w:pgSz w:w="11907" w:h="16840"/>
      <w:pgMar w:top="1134" w:right="1701" w:bottom="1134" w:left="1701" w:header="720" w:footer="720" w:gutter="0"/>
      <w:pgNumType w:start="962"/>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6B8F90" w14:textId="77777777" w:rsidR="00FE248E" w:rsidRDefault="00FE248E">
      <w:pPr>
        <w:spacing w:after="0" w:line="240" w:lineRule="auto"/>
      </w:pPr>
      <w:r>
        <w:separator/>
      </w:r>
    </w:p>
  </w:endnote>
  <w:endnote w:type="continuationSeparator" w:id="0">
    <w:p w14:paraId="539E95F8" w14:textId="77777777" w:rsidR="00FE248E" w:rsidRDefault="00FE24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7690E0" w14:textId="77777777" w:rsidR="00CA3AD8" w:rsidRDefault="00CA3AD8">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2CF652" w14:textId="77777777" w:rsidR="00CA3AD8" w:rsidRDefault="00CA3AD8">
    <w:pPr>
      <w:pBdr>
        <w:top w:val="nil"/>
        <w:left w:val="nil"/>
        <w:bottom w:val="single" w:sz="6" w:space="1" w:color="000000"/>
        <w:right w:val="nil"/>
        <w:between w:val="nil"/>
      </w:pBdr>
      <w:tabs>
        <w:tab w:val="center" w:pos="4680"/>
        <w:tab w:val="right" w:pos="9360"/>
        <w:tab w:val="right" w:pos="9070"/>
      </w:tabs>
      <w:spacing w:after="0" w:line="240" w:lineRule="auto"/>
      <w:jc w:val="center"/>
      <w:rPr>
        <w:rFonts w:ascii="Arial" w:eastAsia="Arial" w:hAnsi="Arial" w:cs="Arial"/>
        <w:color w:val="000000"/>
        <w:sz w:val="20"/>
        <w:szCs w:val="20"/>
      </w:rPr>
    </w:pPr>
  </w:p>
  <w:p w14:paraId="3CF27411" w14:textId="77777777" w:rsidR="00CA3AD8" w:rsidRDefault="00163805">
    <w:pPr>
      <w:pBdr>
        <w:top w:val="nil"/>
        <w:left w:val="nil"/>
        <w:bottom w:val="single" w:sz="6" w:space="1" w:color="000000"/>
        <w:right w:val="nil"/>
        <w:between w:val="nil"/>
      </w:pBdr>
      <w:tabs>
        <w:tab w:val="center" w:pos="4680"/>
        <w:tab w:val="right" w:pos="9360"/>
        <w:tab w:val="right" w:pos="9070"/>
      </w:tabs>
      <w:spacing w:after="0" w:line="240" w:lineRule="auto"/>
      <w:jc w:val="center"/>
      <w:rPr>
        <w:rFonts w:ascii="Arial" w:eastAsia="Arial" w:hAnsi="Arial" w:cs="Arial"/>
        <w:color w:val="000000"/>
        <w:sz w:val="18"/>
        <w:szCs w:val="18"/>
      </w:rPr>
    </w:pPr>
    <w:proofErr w:type="spellStart"/>
    <w:r>
      <w:rPr>
        <w:rFonts w:ascii="Arial" w:eastAsia="Arial" w:hAnsi="Arial" w:cs="Arial"/>
        <w:color w:val="000000"/>
        <w:sz w:val="18"/>
        <w:szCs w:val="18"/>
      </w:rPr>
      <w:t>Lisensi</w:t>
    </w:r>
    <w:proofErr w:type="spellEnd"/>
    <w:r>
      <w:rPr>
        <w:rFonts w:ascii="Arial" w:eastAsia="Arial" w:hAnsi="Arial" w:cs="Arial"/>
        <w:color w:val="000000"/>
        <w:sz w:val="18"/>
        <w:szCs w:val="18"/>
      </w:rPr>
      <w:t>: Creative Commons Attribution 4.0 International (CC BY 4.0)</w:t>
    </w:r>
  </w:p>
  <w:p w14:paraId="3C5B8692" w14:textId="77777777" w:rsidR="00CA3AD8" w:rsidRDefault="00163805">
    <w:pPr>
      <w:pBdr>
        <w:top w:val="nil"/>
        <w:left w:val="nil"/>
        <w:bottom w:val="nil"/>
        <w:right w:val="nil"/>
        <w:between w:val="nil"/>
      </w:pBdr>
      <w:tabs>
        <w:tab w:val="center" w:pos="4680"/>
        <w:tab w:val="right" w:pos="9360"/>
      </w:tabs>
      <w:spacing w:after="0" w:line="240" w:lineRule="auto"/>
      <w:jc w:val="center"/>
    </w:pPr>
    <w:r>
      <w:rPr>
        <w:rFonts w:ascii="Arial" w:eastAsia="Arial" w:hAnsi="Arial" w:cs="Arial"/>
        <w:color w:val="000000"/>
        <w:sz w:val="18"/>
        <w:szCs w:val="18"/>
      </w:rPr>
      <w:fldChar w:fldCharType="begin"/>
    </w:r>
    <w:r>
      <w:rPr>
        <w:rFonts w:ascii="Arial" w:eastAsia="Arial" w:hAnsi="Arial" w:cs="Arial"/>
        <w:color w:val="000000"/>
        <w:sz w:val="18"/>
        <w:szCs w:val="18"/>
      </w:rPr>
      <w:instrText>PAGE</w:instrText>
    </w:r>
    <w:r>
      <w:rPr>
        <w:rFonts w:ascii="Arial" w:eastAsia="Arial" w:hAnsi="Arial" w:cs="Arial"/>
        <w:color w:val="000000"/>
        <w:sz w:val="18"/>
        <w:szCs w:val="18"/>
      </w:rPr>
      <w:fldChar w:fldCharType="separate"/>
    </w:r>
    <w:r w:rsidR="00875895">
      <w:rPr>
        <w:rFonts w:ascii="Arial" w:eastAsia="Arial" w:hAnsi="Arial" w:cs="Arial"/>
        <w:noProof/>
        <w:color w:val="000000"/>
        <w:sz w:val="18"/>
        <w:szCs w:val="18"/>
      </w:rPr>
      <w:t>2</w:t>
    </w:r>
    <w:r>
      <w:rPr>
        <w:rFonts w:ascii="Arial" w:eastAsia="Arial" w:hAnsi="Arial" w:cs="Arial"/>
        <w:color w:val="000000"/>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86F8C" w14:textId="2AC8703E" w:rsidR="00CA3AD8" w:rsidRDefault="00D0210E">
    <w:pPr>
      <w:pBdr>
        <w:top w:val="nil"/>
        <w:left w:val="nil"/>
        <w:bottom w:val="single" w:sz="6" w:space="1" w:color="000000"/>
        <w:right w:val="nil"/>
        <w:between w:val="nil"/>
      </w:pBdr>
      <w:tabs>
        <w:tab w:val="center" w:pos="4680"/>
        <w:tab w:val="right" w:pos="9360"/>
      </w:tabs>
      <w:spacing w:before="240" w:after="0" w:line="240" w:lineRule="auto"/>
      <w:jc w:val="center"/>
      <w:rPr>
        <w:rFonts w:ascii="Arial" w:eastAsia="Arial" w:hAnsi="Arial" w:cs="Arial"/>
        <w:color w:val="000000"/>
        <w:sz w:val="18"/>
        <w:szCs w:val="18"/>
      </w:rPr>
    </w:pPr>
    <w:r>
      <w:rPr>
        <w:rFonts w:ascii="Arial" w:eastAsia="Arial" w:hAnsi="Arial" w:cs="Arial"/>
        <w:color w:val="000000"/>
        <w:sz w:val="18"/>
        <w:szCs w:val="18"/>
      </w:rPr>
      <w:t>Submitted: 0</w:t>
    </w:r>
    <w:r w:rsidR="00A02B0C">
      <w:rPr>
        <w:rFonts w:ascii="Arial" w:eastAsia="Arial" w:hAnsi="Arial" w:cs="Arial"/>
        <w:color w:val="000000"/>
        <w:sz w:val="18"/>
        <w:szCs w:val="18"/>
      </w:rPr>
      <w:t>4</w:t>
    </w:r>
    <w:r>
      <w:rPr>
        <w:rFonts w:ascii="Arial" w:eastAsia="Arial" w:hAnsi="Arial" w:cs="Arial"/>
        <w:color w:val="000000"/>
        <w:sz w:val="18"/>
        <w:szCs w:val="18"/>
      </w:rPr>
      <w:t xml:space="preserve">-08-2025 | Accepted: </w:t>
    </w:r>
    <w:r w:rsidR="00A02B0C">
      <w:rPr>
        <w:rFonts w:ascii="Arial" w:eastAsia="Arial" w:hAnsi="Arial" w:cs="Arial"/>
        <w:color w:val="000000"/>
        <w:sz w:val="18"/>
        <w:szCs w:val="18"/>
      </w:rPr>
      <w:t>21</w:t>
    </w:r>
    <w:r>
      <w:rPr>
        <w:rFonts w:ascii="Arial" w:eastAsia="Arial" w:hAnsi="Arial" w:cs="Arial"/>
        <w:color w:val="000000"/>
        <w:sz w:val="18"/>
        <w:szCs w:val="18"/>
      </w:rPr>
      <w:t>-09-2025 | Published: 15-10-2025</w:t>
    </w:r>
  </w:p>
  <w:p w14:paraId="685C1663" w14:textId="77777777" w:rsidR="00CA3AD8" w:rsidRDefault="00163805">
    <w:pPr>
      <w:pBdr>
        <w:top w:val="nil"/>
        <w:left w:val="nil"/>
        <w:bottom w:val="nil"/>
        <w:right w:val="nil"/>
        <w:between w:val="nil"/>
      </w:pBdr>
      <w:tabs>
        <w:tab w:val="center" w:pos="4680"/>
        <w:tab w:val="right" w:pos="9360"/>
      </w:tabs>
      <w:spacing w:after="0" w:line="240" w:lineRule="auto"/>
      <w:jc w:val="center"/>
    </w:pPr>
    <w:r>
      <w:rPr>
        <w:rFonts w:ascii="Arial" w:eastAsia="Arial" w:hAnsi="Arial" w:cs="Arial"/>
        <w:color w:val="000000"/>
        <w:sz w:val="18"/>
        <w:szCs w:val="18"/>
      </w:rPr>
      <w:fldChar w:fldCharType="begin"/>
    </w:r>
    <w:r>
      <w:rPr>
        <w:rFonts w:ascii="Arial" w:eastAsia="Arial" w:hAnsi="Arial" w:cs="Arial"/>
        <w:color w:val="000000"/>
        <w:sz w:val="18"/>
        <w:szCs w:val="18"/>
      </w:rPr>
      <w:instrText>PAGE</w:instrText>
    </w:r>
    <w:r>
      <w:rPr>
        <w:rFonts w:ascii="Arial" w:eastAsia="Arial" w:hAnsi="Arial" w:cs="Arial"/>
        <w:color w:val="000000"/>
        <w:sz w:val="18"/>
        <w:szCs w:val="18"/>
      </w:rPr>
      <w:fldChar w:fldCharType="separate"/>
    </w:r>
    <w:r w:rsidR="00875895">
      <w:rPr>
        <w:rFonts w:ascii="Arial" w:eastAsia="Arial" w:hAnsi="Arial" w:cs="Arial"/>
        <w:noProof/>
        <w:color w:val="000000"/>
        <w:sz w:val="18"/>
        <w:szCs w:val="18"/>
      </w:rPr>
      <w:t>1</w:t>
    </w:r>
    <w:r>
      <w:rPr>
        <w:rFonts w:ascii="Arial" w:eastAsia="Arial" w:hAnsi="Arial" w:cs="Arial"/>
        <w:color w:val="000000"/>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B2C816" w14:textId="77777777" w:rsidR="00FE248E" w:rsidRDefault="00FE248E">
      <w:pPr>
        <w:spacing w:after="0" w:line="240" w:lineRule="auto"/>
      </w:pPr>
      <w:r>
        <w:separator/>
      </w:r>
    </w:p>
  </w:footnote>
  <w:footnote w:type="continuationSeparator" w:id="0">
    <w:p w14:paraId="208184BD" w14:textId="77777777" w:rsidR="00FE248E" w:rsidRDefault="00FE24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3A9BFE" w14:textId="77777777" w:rsidR="00CA3AD8" w:rsidRDefault="00CA3AD8">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DCF9FE" w14:textId="506B33D4" w:rsidR="00CA3AD8" w:rsidRDefault="00BF530A">
    <w:pPr>
      <w:pStyle w:val="Subtitle"/>
      <w:spacing w:after="20"/>
      <w:rPr>
        <w:rFonts w:ascii="Arial" w:eastAsia="Arial" w:hAnsi="Arial" w:cs="Arial"/>
        <w:b w:val="0"/>
        <w:color w:val="404040"/>
        <w:sz w:val="18"/>
        <w:szCs w:val="18"/>
      </w:rPr>
    </w:pPr>
    <w:r>
      <w:rPr>
        <w:rFonts w:ascii="Arial" w:eastAsia="Arial" w:hAnsi="Arial" w:cs="Arial"/>
        <w:b w:val="0"/>
        <w:color w:val="404040"/>
        <w:sz w:val="18"/>
        <w:szCs w:val="18"/>
      </w:rPr>
      <w:t>Natasya Aprilia Ningrum</w:t>
    </w:r>
    <w:r w:rsidR="00163805" w:rsidRPr="00BF530A">
      <w:rPr>
        <w:rFonts w:ascii="Arial" w:eastAsia="Arial" w:hAnsi="Arial" w:cs="Arial"/>
        <w:b w:val="0"/>
        <w:color w:val="404040"/>
        <w:sz w:val="18"/>
        <w:szCs w:val="18"/>
        <w:vertAlign w:val="superscript"/>
      </w:rPr>
      <w:t>1</w:t>
    </w:r>
    <w:r w:rsidR="00163805">
      <w:rPr>
        <w:rFonts w:ascii="Arial" w:eastAsia="Arial" w:hAnsi="Arial" w:cs="Arial"/>
        <w:b w:val="0"/>
        <w:color w:val="404040"/>
        <w:sz w:val="18"/>
        <w:szCs w:val="18"/>
      </w:rPr>
      <w:t xml:space="preserve">, </w:t>
    </w:r>
    <w:proofErr w:type="spellStart"/>
    <w:r>
      <w:rPr>
        <w:rFonts w:ascii="Arial" w:eastAsia="Arial" w:hAnsi="Arial" w:cs="Arial"/>
        <w:b w:val="0"/>
        <w:color w:val="404040"/>
        <w:sz w:val="18"/>
        <w:szCs w:val="18"/>
      </w:rPr>
      <w:t>Yuyus</w:t>
    </w:r>
    <w:proofErr w:type="spellEnd"/>
    <w:r>
      <w:rPr>
        <w:rFonts w:ascii="Arial" w:eastAsia="Arial" w:hAnsi="Arial" w:cs="Arial"/>
        <w:b w:val="0"/>
        <w:color w:val="404040"/>
        <w:sz w:val="18"/>
        <w:szCs w:val="18"/>
      </w:rPr>
      <w:t xml:space="preserve"> Yudistria</w:t>
    </w:r>
    <w:r w:rsidR="00163805" w:rsidRPr="00BF530A">
      <w:rPr>
        <w:rFonts w:ascii="Arial" w:eastAsia="Arial" w:hAnsi="Arial" w:cs="Arial"/>
        <w:b w:val="0"/>
        <w:color w:val="404040"/>
        <w:sz w:val="18"/>
        <w:szCs w:val="18"/>
        <w:vertAlign w:val="superscript"/>
      </w:rPr>
      <w:t>2</w:t>
    </w:r>
  </w:p>
  <w:p w14:paraId="06606B12" w14:textId="20DE9AE8" w:rsidR="00CA3AD8" w:rsidRDefault="004E0D92" w:rsidP="00357198">
    <w:pPr>
      <w:pBdr>
        <w:top w:val="nil"/>
        <w:left w:val="nil"/>
        <w:bottom w:val="nil"/>
        <w:right w:val="nil"/>
        <w:between w:val="nil"/>
      </w:pBdr>
      <w:tabs>
        <w:tab w:val="center" w:pos="4680"/>
        <w:tab w:val="right" w:pos="9360"/>
      </w:tabs>
      <w:spacing w:after="0" w:line="240" w:lineRule="auto"/>
      <w:jc w:val="center"/>
      <w:rPr>
        <w:rFonts w:ascii="Arial" w:eastAsia="Arial" w:hAnsi="Arial" w:cs="Arial"/>
        <w:color w:val="000000"/>
        <w:sz w:val="18"/>
        <w:szCs w:val="18"/>
      </w:rPr>
    </w:pPr>
    <w:bookmarkStart w:id="19" w:name="_heading=h.1fob9te" w:colFirst="0" w:colLast="0"/>
    <w:bookmarkEnd w:id="19"/>
    <w:r>
      <w:rPr>
        <w:rFonts w:ascii="Arial" w:eastAsia="Arial" w:hAnsi="Arial" w:cs="Arial"/>
        <w:color w:val="000000"/>
        <w:sz w:val="18"/>
        <w:szCs w:val="18"/>
      </w:rPr>
      <w:t>MAMEN (</w:t>
    </w:r>
    <w:proofErr w:type="spellStart"/>
    <w:r>
      <w:rPr>
        <w:rFonts w:ascii="Arial" w:eastAsia="Arial" w:hAnsi="Arial" w:cs="Arial"/>
        <w:color w:val="000000"/>
        <w:sz w:val="18"/>
        <w:szCs w:val="18"/>
      </w:rPr>
      <w:t>Jurnal</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Manajemen</w:t>
    </w:r>
    <w:proofErr w:type="spellEnd"/>
    <w:r>
      <w:rPr>
        <w:rFonts w:ascii="Arial" w:eastAsia="Arial" w:hAnsi="Arial" w:cs="Arial"/>
        <w:color w:val="000000"/>
        <w:sz w:val="18"/>
        <w:szCs w:val="18"/>
      </w:rPr>
      <w:t>) Vol. 4 No. 4 (2025) 9</w:t>
    </w:r>
    <w:r w:rsidR="00381717">
      <w:rPr>
        <w:rFonts w:ascii="Arial" w:eastAsia="Arial" w:hAnsi="Arial" w:cs="Arial"/>
        <w:color w:val="000000"/>
        <w:sz w:val="18"/>
        <w:szCs w:val="18"/>
      </w:rPr>
      <w:t>62</w:t>
    </w:r>
    <w:r>
      <w:rPr>
        <w:rFonts w:ascii="Arial" w:eastAsia="Arial" w:hAnsi="Arial" w:cs="Arial"/>
        <w:color w:val="000000"/>
        <w:sz w:val="18"/>
        <w:szCs w:val="18"/>
      </w:rPr>
      <w:t xml:space="preserve"> – 9</w:t>
    </w:r>
    <w:r w:rsidR="00381717">
      <w:rPr>
        <w:rFonts w:ascii="Arial" w:eastAsia="Arial" w:hAnsi="Arial" w:cs="Arial"/>
        <w:color w:val="000000"/>
        <w:sz w:val="18"/>
        <w:szCs w:val="18"/>
      </w:rPr>
      <w:t>77</w:t>
    </w:r>
  </w:p>
  <w:p w14:paraId="1BE50598" w14:textId="4B02C69B" w:rsidR="00357198" w:rsidRPr="00FC5C20" w:rsidRDefault="008E0A8C" w:rsidP="00357198">
    <w:pPr>
      <w:pBdr>
        <w:top w:val="nil"/>
        <w:left w:val="nil"/>
        <w:bottom w:val="nil"/>
        <w:right w:val="nil"/>
        <w:between w:val="nil"/>
      </w:pBdr>
      <w:tabs>
        <w:tab w:val="center" w:pos="4680"/>
        <w:tab w:val="right" w:pos="9360"/>
      </w:tabs>
      <w:spacing w:after="0" w:line="240" w:lineRule="auto"/>
      <w:jc w:val="center"/>
      <w:rPr>
        <w:rFonts w:asciiTheme="minorHAnsi" w:hAnsiTheme="minorHAnsi" w:cstheme="minorHAnsi"/>
        <w:color w:val="000000"/>
      </w:rPr>
    </w:pPr>
    <w:r>
      <w:rPr>
        <w:rFonts w:asciiTheme="minorHAnsi" w:hAnsiTheme="minorHAnsi" w:cstheme="minorHAnsi"/>
        <w:noProof/>
        <w:color w:val="000000"/>
      </w:rPr>
      <mc:AlternateContent>
        <mc:Choice Requires="wps">
          <w:drawing>
            <wp:anchor distT="0" distB="0" distL="114300" distR="114300" simplePos="0" relativeHeight="251661312" behindDoc="1" locked="0" layoutInCell="1" allowOverlap="1" wp14:anchorId="448A01FF" wp14:editId="104DAF73">
              <wp:simplePos x="0" y="0"/>
              <wp:positionH relativeFrom="column">
                <wp:posOffset>-2449</wp:posOffset>
              </wp:positionH>
              <wp:positionV relativeFrom="paragraph">
                <wp:posOffset>40096</wp:posOffset>
              </wp:positionV>
              <wp:extent cx="5399314" cy="0"/>
              <wp:effectExtent l="0" t="0" r="0" b="0"/>
              <wp:wrapNone/>
              <wp:docPr id="27" name="Straight Connector 27"/>
              <wp:cNvGraphicFramePr/>
              <a:graphic xmlns:a="http://schemas.openxmlformats.org/drawingml/2006/main">
                <a:graphicData uri="http://schemas.microsoft.com/office/word/2010/wordprocessingShape">
                  <wps:wsp>
                    <wps:cNvCnPr/>
                    <wps:spPr>
                      <a:xfrm>
                        <a:off x="0" y="0"/>
                        <a:ext cx="5399314"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7034D94" id="Straight Connector 27" o:spid="_x0000_s1026" style="position:absolute;z-index:-251655168;visibility:visible;mso-wrap-style:square;mso-wrap-distance-left:9pt;mso-wrap-distance-top:0;mso-wrap-distance-right:9pt;mso-wrap-distance-bottom:0;mso-position-horizontal:absolute;mso-position-horizontal-relative:text;mso-position-vertical:absolute;mso-position-vertical-relative:text" from="-.2pt,3.15pt" to="424.9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" strokecolor="black [3213]"/>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EDD70C" w14:textId="77777777" w:rsidR="00CA3AD8" w:rsidRDefault="00CA3AD8">
    <w:pPr>
      <w:widowControl w:val="0"/>
      <w:pBdr>
        <w:top w:val="nil"/>
        <w:left w:val="nil"/>
        <w:bottom w:val="nil"/>
        <w:right w:val="nil"/>
        <w:between w:val="nil"/>
      </w:pBdr>
      <w:spacing w:after="0"/>
      <w:rPr>
        <w:color w:val="000000"/>
      </w:rPr>
    </w:pPr>
  </w:p>
  <w:tbl>
    <w:tblPr>
      <w:tblStyle w:val="a2"/>
      <w:tblW w:w="8505" w:type="dxa"/>
      <w:tblBorders>
        <w:top w:val="nil"/>
        <w:left w:val="nil"/>
        <w:bottom w:val="single" w:sz="12" w:space="0" w:color="000000"/>
        <w:right w:val="nil"/>
        <w:insideH w:val="nil"/>
        <w:insideV w:val="nil"/>
      </w:tblBorders>
      <w:tblLayout w:type="fixed"/>
      <w:tblLook w:val="0400" w:firstRow="0" w:lastRow="0" w:firstColumn="0" w:lastColumn="0" w:noHBand="0" w:noVBand="1"/>
    </w:tblPr>
    <w:tblGrid>
      <w:gridCol w:w="2011"/>
      <w:gridCol w:w="6494"/>
    </w:tblGrid>
    <w:tr w:rsidR="00CA3AD8" w14:paraId="64705AC2" w14:textId="77777777">
      <w:tc>
        <w:tcPr>
          <w:tcW w:w="2011" w:type="dxa"/>
        </w:tcPr>
        <w:p w14:paraId="615FA459" w14:textId="77777777" w:rsidR="00CA3AD8" w:rsidRDefault="00163805">
          <w:pPr>
            <w:pBdr>
              <w:top w:val="nil"/>
              <w:left w:val="nil"/>
              <w:bottom w:val="nil"/>
              <w:right w:val="nil"/>
              <w:between w:val="nil"/>
            </w:pBdr>
            <w:tabs>
              <w:tab w:val="center" w:pos="4680"/>
              <w:tab w:val="right" w:pos="9360"/>
            </w:tabs>
            <w:ind w:left="-108"/>
            <w:jc w:val="both"/>
            <w:rPr>
              <w:color w:val="000000"/>
            </w:rPr>
          </w:pPr>
          <w:r>
            <w:rPr>
              <w:noProof/>
            </w:rPr>
            <w:drawing>
              <wp:anchor distT="0" distB="0" distL="0" distR="0" simplePos="0" relativeHeight="251660288" behindDoc="1" locked="0" layoutInCell="1" hidden="0" allowOverlap="1" wp14:anchorId="29D90F58" wp14:editId="072E5B52">
                <wp:simplePos x="0" y="0"/>
                <wp:positionH relativeFrom="column">
                  <wp:posOffset>-66673</wp:posOffset>
                </wp:positionH>
                <wp:positionV relativeFrom="paragraph">
                  <wp:posOffset>7620</wp:posOffset>
                </wp:positionV>
                <wp:extent cx="1285927" cy="704836"/>
                <wp:effectExtent l="0" t="0" r="0" b="0"/>
                <wp:wrapNone/>
                <wp:docPr id="2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1285927" cy="704836"/>
                        </a:xfrm>
                        <a:prstGeom prst="rect">
                          <a:avLst/>
                        </a:prstGeom>
                        <a:ln/>
                      </pic:spPr>
                    </pic:pic>
                  </a:graphicData>
                </a:graphic>
              </wp:anchor>
            </w:drawing>
          </w:r>
        </w:p>
      </w:tc>
      <w:tc>
        <w:tcPr>
          <w:tcW w:w="6494" w:type="dxa"/>
        </w:tcPr>
        <w:p w14:paraId="2D30E4FE" w14:textId="77777777" w:rsidR="00CA3AD8" w:rsidRDefault="00163805">
          <w:pPr>
            <w:pBdr>
              <w:top w:val="nil"/>
              <w:left w:val="nil"/>
              <w:bottom w:val="nil"/>
              <w:right w:val="nil"/>
              <w:between w:val="nil"/>
            </w:pBdr>
            <w:tabs>
              <w:tab w:val="center" w:pos="4680"/>
              <w:tab w:val="right" w:pos="9360"/>
            </w:tabs>
            <w:rPr>
              <w:rFonts w:ascii="Arial" w:eastAsia="Arial" w:hAnsi="Arial" w:cs="Arial"/>
              <w:b/>
              <w:color w:val="000000"/>
              <w:sz w:val="24"/>
              <w:szCs w:val="24"/>
            </w:rPr>
          </w:pPr>
          <w:r>
            <w:rPr>
              <w:rFonts w:ascii="Arial" w:eastAsia="Arial" w:hAnsi="Arial" w:cs="Arial"/>
              <w:b/>
              <w:color w:val="000000"/>
              <w:sz w:val="24"/>
              <w:szCs w:val="24"/>
            </w:rPr>
            <w:t>MAMEN (</w:t>
          </w:r>
          <w:proofErr w:type="spellStart"/>
          <w:r>
            <w:rPr>
              <w:rFonts w:ascii="Arial" w:eastAsia="Arial" w:hAnsi="Arial" w:cs="Arial"/>
              <w:b/>
              <w:color w:val="000000"/>
              <w:sz w:val="24"/>
              <w:szCs w:val="24"/>
            </w:rPr>
            <w:t>Jurnal</w:t>
          </w:r>
          <w:proofErr w:type="spellEnd"/>
          <w:r>
            <w:rPr>
              <w:rFonts w:ascii="Arial" w:eastAsia="Arial" w:hAnsi="Arial" w:cs="Arial"/>
              <w:b/>
              <w:color w:val="000000"/>
              <w:sz w:val="24"/>
              <w:szCs w:val="24"/>
            </w:rPr>
            <w:t xml:space="preserve"> </w:t>
          </w:r>
          <w:proofErr w:type="spellStart"/>
          <w:r>
            <w:rPr>
              <w:rFonts w:ascii="Arial" w:eastAsia="Arial" w:hAnsi="Arial" w:cs="Arial"/>
              <w:b/>
              <w:color w:val="000000"/>
              <w:sz w:val="24"/>
              <w:szCs w:val="24"/>
            </w:rPr>
            <w:t>Manajemen</w:t>
          </w:r>
          <w:proofErr w:type="spellEnd"/>
          <w:r>
            <w:rPr>
              <w:rFonts w:ascii="Arial" w:eastAsia="Arial" w:hAnsi="Arial" w:cs="Arial"/>
              <w:b/>
              <w:color w:val="000000"/>
              <w:sz w:val="24"/>
              <w:szCs w:val="24"/>
            </w:rPr>
            <w:t>)</w:t>
          </w:r>
        </w:p>
        <w:p w14:paraId="47CDA503" w14:textId="77777777" w:rsidR="00CA3AD8" w:rsidRDefault="00163805">
          <w:pPr>
            <w:pBdr>
              <w:top w:val="nil"/>
              <w:left w:val="nil"/>
              <w:bottom w:val="nil"/>
              <w:right w:val="nil"/>
              <w:between w:val="nil"/>
            </w:pBdr>
            <w:tabs>
              <w:tab w:val="center" w:pos="4680"/>
              <w:tab w:val="right" w:pos="9360"/>
            </w:tabs>
            <w:rPr>
              <w:rFonts w:ascii="Arial" w:eastAsia="Arial" w:hAnsi="Arial" w:cs="Arial"/>
              <w:color w:val="000000"/>
              <w:sz w:val="18"/>
              <w:szCs w:val="18"/>
            </w:rPr>
          </w:pPr>
          <w:r>
            <w:rPr>
              <w:rFonts w:ascii="Arial" w:eastAsia="Arial" w:hAnsi="Arial" w:cs="Arial"/>
              <w:color w:val="000000"/>
              <w:sz w:val="18"/>
              <w:szCs w:val="18"/>
            </w:rPr>
            <w:t>journal.literasisains.id/</w:t>
          </w:r>
          <w:proofErr w:type="spellStart"/>
          <w:r>
            <w:rPr>
              <w:rFonts w:ascii="Arial" w:eastAsia="Arial" w:hAnsi="Arial" w:cs="Arial"/>
              <w:color w:val="000000"/>
              <w:sz w:val="18"/>
              <w:szCs w:val="18"/>
            </w:rPr>
            <w:t>index.php</w:t>
          </w:r>
          <w:proofErr w:type="spellEnd"/>
          <w:r>
            <w:rPr>
              <w:rFonts w:ascii="Arial" w:eastAsia="Arial" w:hAnsi="Arial" w:cs="Arial"/>
              <w:color w:val="000000"/>
              <w:sz w:val="18"/>
              <w:szCs w:val="18"/>
            </w:rPr>
            <w:t>/MAMEN</w:t>
          </w:r>
        </w:p>
        <w:p w14:paraId="37403B88" w14:textId="77777777" w:rsidR="00CA3AD8" w:rsidRDefault="00163805">
          <w:pPr>
            <w:pBdr>
              <w:top w:val="nil"/>
              <w:left w:val="nil"/>
              <w:bottom w:val="nil"/>
              <w:right w:val="nil"/>
              <w:between w:val="nil"/>
            </w:pBdr>
            <w:tabs>
              <w:tab w:val="center" w:pos="4680"/>
              <w:tab w:val="right" w:pos="9360"/>
            </w:tabs>
            <w:rPr>
              <w:rFonts w:ascii="Arial" w:eastAsia="Arial" w:hAnsi="Arial" w:cs="Arial"/>
              <w:color w:val="000000"/>
              <w:sz w:val="18"/>
              <w:szCs w:val="18"/>
            </w:rPr>
          </w:pPr>
          <w:r>
            <w:rPr>
              <w:rFonts w:ascii="Arial" w:eastAsia="Arial" w:hAnsi="Arial" w:cs="Arial"/>
              <w:color w:val="000000"/>
              <w:sz w:val="18"/>
              <w:szCs w:val="18"/>
            </w:rPr>
            <w:t>e-ISSN 2809-8099 | p-ISSN 2810-0484</w:t>
          </w:r>
        </w:p>
        <w:p w14:paraId="3638A946" w14:textId="60B01650" w:rsidR="00CA3AD8" w:rsidRDefault="00F511F8">
          <w:pPr>
            <w:pBdr>
              <w:top w:val="nil"/>
              <w:left w:val="nil"/>
              <w:bottom w:val="nil"/>
              <w:right w:val="nil"/>
              <w:between w:val="nil"/>
            </w:pBdr>
            <w:tabs>
              <w:tab w:val="center" w:pos="4680"/>
              <w:tab w:val="right" w:pos="9360"/>
            </w:tabs>
            <w:rPr>
              <w:rFonts w:ascii="Arial" w:eastAsia="Arial" w:hAnsi="Arial" w:cs="Arial"/>
              <w:color w:val="000000"/>
              <w:sz w:val="18"/>
              <w:szCs w:val="18"/>
            </w:rPr>
          </w:pPr>
          <w:r>
            <w:rPr>
              <w:rFonts w:ascii="Arial" w:eastAsia="Arial" w:hAnsi="Arial" w:cs="Arial"/>
              <w:color w:val="000000"/>
              <w:sz w:val="18"/>
              <w:szCs w:val="18"/>
            </w:rPr>
            <w:t>Vol. 4 No. 4 (Oktober 2025) 9</w:t>
          </w:r>
          <w:r w:rsidR="008978D6">
            <w:rPr>
              <w:rFonts w:ascii="Arial" w:eastAsia="Arial" w:hAnsi="Arial" w:cs="Arial"/>
              <w:color w:val="000000"/>
              <w:sz w:val="18"/>
              <w:szCs w:val="18"/>
            </w:rPr>
            <w:t>62</w:t>
          </w:r>
          <w:r>
            <w:rPr>
              <w:rFonts w:ascii="Arial" w:eastAsia="Arial" w:hAnsi="Arial" w:cs="Arial"/>
              <w:color w:val="000000"/>
              <w:sz w:val="18"/>
              <w:szCs w:val="18"/>
            </w:rPr>
            <w:t>-9</w:t>
          </w:r>
          <w:r w:rsidR="008978D6">
            <w:rPr>
              <w:rFonts w:ascii="Arial" w:eastAsia="Arial" w:hAnsi="Arial" w:cs="Arial"/>
              <w:color w:val="000000"/>
              <w:sz w:val="18"/>
              <w:szCs w:val="18"/>
            </w:rPr>
            <w:t>77</w:t>
          </w:r>
        </w:p>
        <w:p w14:paraId="36C2A63E" w14:textId="705FF361" w:rsidR="00CA3AD8" w:rsidRDefault="00163805">
          <w:pPr>
            <w:pBdr>
              <w:top w:val="nil"/>
              <w:left w:val="nil"/>
              <w:bottom w:val="nil"/>
              <w:right w:val="nil"/>
              <w:between w:val="nil"/>
            </w:pBdr>
            <w:tabs>
              <w:tab w:val="center" w:pos="4680"/>
              <w:tab w:val="right" w:pos="9360"/>
            </w:tabs>
            <w:rPr>
              <w:rFonts w:ascii="Arial" w:eastAsia="Arial" w:hAnsi="Arial" w:cs="Arial"/>
              <w:color w:val="000000"/>
              <w:sz w:val="18"/>
              <w:szCs w:val="18"/>
            </w:rPr>
          </w:pPr>
          <w:r>
            <w:rPr>
              <w:rFonts w:ascii="Arial" w:eastAsia="Arial" w:hAnsi="Arial" w:cs="Arial"/>
              <w:color w:val="000000"/>
              <w:sz w:val="18"/>
              <w:szCs w:val="18"/>
            </w:rPr>
            <w:t xml:space="preserve">DOI: </w:t>
          </w:r>
          <w:r w:rsidR="00F511F8" w:rsidRPr="00F511F8">
            <w:rPr>
              <w:rFonts w:ascii="Arial" w:eastAsia="Arial" w:hAnsi="Arial" w:cs="Arial"/>
              <w:color w:val="000000"/>
              <w:sz w:val="18"/>
              <w:szCs w:val="18"/>
            </w:rPr>
            <w:t>10.55123/</w:t>
          </w:r>
          <w:proofErr w:type="gramStart"/>
          <w:r w:rsidR="00F511F8" w:rsidRPr="00F511F8">
            <w:rPr>
              <w:rFonts w:ascii="Arial" w:eastAsia="Arial" w:hAnsi="Arial" w:cs="Arial"/>
              <w:color w:val="000000"/>
              <w:sz w:val="18"/>
              <w:szCs w:val="18"/>
            </w:rPr>
            <w:t>mamen.v</w:t>
          </w:r>
          <w:proofErr w:type="gramEnd"/>
          <w:r w:rsidR="00F511F8" w:rsidRPr="00F511F8">
            <w:rPr>
              <w:rFonts w:ascii="Arial" w:eastAsia="Arial" w:hAnsi="Arial" w:cs="Arial"/>
              <w:color w:val="000000"/>
              <w:sz w:val="18"/>
              <w:szCs w:val="18"/>
            </w:rPr>
            <w:t>4i4.6758</w:t>
          </w:r>
        </w:p>
      </w:tc>
    </w:tr>
  </w:tbl>
  <w:p w14:paraId="4556B432" w14:textId="77777777" w:rsidR="00CA3AD8" w:rsidRDefault="00CA3AD8">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8752F"/>
    <w:multiLevelType w:val="multilevel"/>
    <w:tmpl w:val="96525C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57573A"/>
    <w:multiLevelType w:val="multilevel"/>
    <w:tmpl w:val="0DCC9284"/>
    <w:lvl w:ilvl="0">
      <w:start w:val="1"/>
      <w:numFmt w:val="bullet"/>
      <w:lvlText w:val=""/>
      <w:lvlJc w:val="left"/>
      <w:pPr>
        <w:tabs>
          <w:tab w:val="num" w:pos="501"/>
        </w:tabs>
        <w:ind w:left="501"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EC32711"/>
    <w:multiLevelType w:val="multilevel"/>
    <w:tmpl w:val="C32291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5726757">
    <w:abstractNumId w:val="2"/>
  </w:num>
  <w:num w:numId="2" w16cid:durableId="307243601">
    <w:abstractNumId w:val="1"/>
  </w:num>
  <w:num w:numId="3" w16cid:durableId="9168608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3AD8"/>
    <w:rsid w:val="00003713"/>
    <w:rsid w:val="00056DE1"/>
    <w:rsid w:val="00086B58"/>
    <w:rsid w:val="000964E7"/>
    <w:rsid w:val="000A483F"/>
    <w:rsid w:val="000C2B9A"/>
    <w:rsid w:val="000D723C"/>
    <w:rsid w:val="000E4C89"/>
    <w:rsid w:val="00103C7D"/>
    <w:rsid w:val="00133CE5"/>
    <w:rsid w:val="00135CBF"/>
    <w:rsid w:val="00141B25"/>
    <w:rsid w:val="00147519"/>
    <w:rsid w:val="00147A44"/>
    <w:rsid w:val="00163805"/>
    <w:rsid w:val="00167915"/>
    <w:rsid w:val="00191D27"/>
    <w:rsid w:val="001A238D"/>
    <w:rsid w:val="001B022F"/>
    <w:rsid w:val="001C20F3"/>
    <w:rsid w:val="001D0393"/>
    <w:rsid w:val="001E57A2"/>
    <w:rsid w:val="001E5948"/>
    <w:rsid w:val="001F6988"/>
    <w:rsid w:val="002059B3"/>
    <w:rsid w:val="00214637"/>
    <w:rsid w:val="002164D0"/>
    <w:rsid w:val="00232959"/>
    <w:rsid w:val="00277072"/>
    <w:rsid w:val="00286641"/>
    <w:rsid w:val="00286C6A"/>
    <w:rsid w:val="002915D1"/>
    <w:rsid w:val="00295A9C"/>
    <w:rsid w:val="002B0E45"/>
    <w:rsid w:val="002D68EC"/>
    <w:rsid w:val="00313C93"/>
    <w:rsid w:val="00357198"/>
    <w:rsid w:val="003606EB"/>
    <w:rsid w:val="00381717"/>
    <w:rsid w:val="00382B26"/>
    <w:rsid w:val="0039298A"/>
    <w:rsid w:val="003949C1"/>
    <w:rsid w:val="00394FF3"/>
    <w:rsid w:val="0039555E"/>
    <w:rsid w:val="003A53C9"/>
    <w:rsid w:val="003C0286"/>
    <w:rsid w:val="003E02BF"/>
    <w:rsid w:val="003E22A9"/>
    <w:rsid w:val="003E42DC"/>
    <w:rsid w:val="003E61A7"/>
    <w:rsid w:val="00417152"/>
    <w:rsid w:val="00433F6C"/>
    <w:rsid w:val="004354A8"/>
    <w:rsid w:val="00436E0D"/>
    <w:rsid w:val="004371C7"/>
    <w:rsid w:val="004668C2"/>
    <w:rsid w:val="00474287"/>
    <w:rsid w:val="004871F0"/>
    <w:rsid w:val="00495630"/>
    <w:rsid w:val="004A5ECD"/>
    <w:rsid w:val="004B6E84"/>
    <w:rsid w:val="004C168A"/>
    <w:rsid w:val="004E0D92"/>
    <w:rsid w:val="004E0DD9"/>
    <w:rsid w:val="004E678A"/>
    <w:rsid w:val="005344AE"/>
    <w:rsid w:val="005404B8"/>
    <w:rsid w:val="00554446"/>
    <w:rsid w:val="005646BE"/>
    <w:rsid w:val="005859C5"/>
    <w:rsid w:val="00585AF6"/>
    <w:rsid w:val="005871F4"/>
    <w:rsid w:val="00591C23"/>
    <w:rsid w:val="005975F8"/>
    <w:rsid w:val="005A198E"/>
    <w:rsid w:val="005C6B9E"/>
    <w:rsid w:val="005F2EF4"/>
    <w:rsid w:val="006023F7"/>
    <w:rsid w:val="00626A37"/>
    <w:rsid w:val="00645E65"/>
    <w:rsid w:val="0066738A"/>
    <w:rsid w:val="00670DEE"/>
    <w:rsid w:val="0068229E"/>
    <w:rsid w:val="00684F2B"/>
    <w:rsid w:val="0068710B"/>
    <w:rsid w:val="0069198F"/>
    <w:rsid w:val="0069791A"/>
    <w:rsid w:val="006A716E"/>
    <w:rsid w:val="006A7B42"/>
    <w:rsid w:val="006B58FE"/>
    <w:rsid w:val="006D7688"/>
    <w:rsid w:val="006F620D"/>
    <w:rsid w:val="00745365"/>
    <w:rsid w:val="00754840"/>
    <w:rsid w:val="00767008"/>
    <w:rsid w:val="007815AA"/>
    <w:rsid w:val="00796272"/>
    <w:rsid w:val="007B5106"/>
    <w:rsid w:val="007C1E8C"/>
    <w:rsid w:val="007C220F"/>
    <w:rsid w:val="007F0E67"/>
    <w:rsid w:val="007F17B5"/>
    <w:rsid w:val="0080204E"/>
    <w:rsid w:val="00811FBC"/>
    <w:rsid w:val="00820D37"/>
    <w:rsid w:val="008311EA"/>
    <w:rsid w:val="00872006"/>
    <w:rsid w:val="00875895"/>
    <w:rsid w:val="008978D6"/>
    <w:rsid w:val="008C0530"/>
    <w:rsid w:val="008C2906"/>
    <w:rsid w:val="008D236D"/>
    <w:rsid w:val="008D2D71"/>
    <w:rsid w:val="008E0A8C"/>
    <w:rsid w:val="008E19A8"/>
    <w:rsid w:val="008F4D7A"/>
    <w:rsid w:val="00900971"/>
    <w:rsid w:val="00903E18"/>
    <w:rsid w:val="00911F5D"/>
    <w:rsid w:val="00914338"/>
    <w:rsid w:val="00915488"/>
    <w:rsid w:val="00922D10"/>
    <w:rsid w:val="00927F30"/>
    <w:rsid w:val="00933ABA"/>
    <w:rsid w:val="009407DF"/>
    <w:rsid w:val="00945004"/>
    <w:rsid w:val="009676E9"/>
    <w:rsid w:val="009727B8"/>
    <w:rsid w:val="0097556E"/>
    <w:rsid w:val="00997A60"/>
    <w:rsid w:val="009A35ED"/>
    <w:rsid w:val="009A66FD"/>
    <w:rsid w:val="009C5AAB"/>
    <w:rsid w:val="009D781F"/>
    <w:rsid w:val="00A02B0C"/>
    <w:rsid w:val="00A252AF"/>
    <w:rsid w:val="00A301D3"/>
    <w:rsid w:val="00A518CF"/>
    <w:rsid w:val="00A51FC4"/>
    <w:rsid w:val="00A72341"/>
    <w:rsid w:val="00A77CE0"/>
    <w:rsid w:val="00A82182"/>
    <w:rsid w:val="00A83CEE"/>
    <w:rsid w:val="00A85A41"/>
    <w:rsid w:val="00AA2D4B"/>
    <w:rsid w:val="00AA2EC4"/>
    <w:rsid w:val="00AC0240"/>
    <w:rsid w:val="00AD6D94"/>
    <w:rsid w:val="00AE0A94"/>
    <w:rsid w:val="00AE5A89"/>
    <w:rsid w:val="00AF7189"/>
    <w:rsid w:val="00B076A8"/>
    <w:rsid w:val="00B1045E"/>
    <w:rsid w:val="00B12407"/>
    <w:rsid w:val="00B12F48"/>
    <w:rsid w:val="00B15CA8"/>
    <w:rsid w:val="00B26005"/>
    <w:rsid w:val="00B32124"/>
    <w:rsid w:val="00B34586"/>
    <w:rsid w:val="00B4189D"/>
    <w:rsid w:val="00B65CAA"/>
    <w:rsid w:val="00B74198"/>
    <w:rsid w:val="00B76920"/>
    <w:rsid w:val="00BA1E25"/>
    <w:rsid w:val="00BB315E"/>
    <w:rsid w:val="00BD00A6"/>
    <w:rsid w:val="00BD37BF"/>
    <w:rsid w:val="00BF530A"/>
    <w:rsid w:val="00BF579E"/>
    <w:rsid w:val="00C018FC"/>
    <w:rsid w:val="00C11887"/>
    <w:rsid w:val="00C2370A"/>
    <w:rsid w:val="00C532AE"/>
    <w:rsid w:val="00C570CD"/>
    <w:rsid w:val="00C57A84"/>
    <w:rsid w:val="00C750F6"/>
    <w:rsid w:val="00CA3AD8"/>
    <w:rsid w:val="00CD2B9F"/>
    <w:rsid w:val="00CE3CF2"/>
    <w:rsid w:val="00CF28D8"/>
    <w:rsid w:val="00CF2D18"/>
    <w:rsid w:val="00D0210E"/>
    <w:rsid w:val="00D376D6"/>
    <w:rsid w:val="00D4419D"/>
    <w:rsid w:val="00D5418A"/>
    <w:rsid w:val="00D71F69"/>
    <w:rsid w:val="00DA30C0"/>
    <w:rsid w:val="00DA4C50"/>
    <w:rsid w:val="00DA5169"/>
    <w:rsid w:val="00DB1F0C"/>
    <w:rsid w:val="00DC3FE2"/>
    <w:rsid w:val="00DC5087"/>
    <w:rsid w:val="00DD5C10"/>
    <w:rsid w:val="00DF2AF4"/>
    <w:rsid w:val="00DF3E51"/>
    <w:rsid w:val="00E16AFF"/>
    <w:rsid w:val="00E35D18"/>
    <w:rsid w:val="00E76AF5"/>
    <w:rsid w:val="00E80E6E"/>
    <w:rsid w:val="00EB32EA"/>
    <w:rsid w:val="00EC3022"/>
    <w:rsid w:val="00EE3B6A"/>
    <w:rsid w:val="00EF1C0A"/>
    <w:rsid w:val="00EF3198"/>
    <w:rsid w:val="00F120ED"/>
    <w:rsid w:val="00F13CD0"/>
    <w:rsid w:val="00F21AC8"/>
    <w:rsid w:val="00F37974"/>
    <w:rsid w:val="00F47CFC"/>
    <w:rsid w:val="00F511F8"/>
    <w:rsid w:val="00F5720A"/>
    <w:rsid w:val="00F6651E"/>
    <w:rsid w:val="00F84070"/>
    <w:rsid w:val="00FB4C7A"/>
    <w:rsid w:val="00FC5C20"/>
    <w:rsid w:val="00FE05BF"/>
    <w:rsid w:val="00FE0CFC"/>
    <w:rsid w:val="00FE248E"/>
    <w:rsid w:val="00FF054F"/>
    <w:rsid w:val="00FF59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F779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6959"/>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A398A"/>
    <w:pPr>
      <w:keepNext/>
      <w:keepLines/>
      <w:spacing w:before="480" w:after="120"/>
    </w:pPr>
    <w:rPr>
      <w:b/>
      <w:sz w:val="72"/>
      <w:szCs w:val="72"/>
    </w:rPr>
  </w:style>
  <w:style w:type="paragraph" w:styleId="Header">
    <w:name w:val="header"/>
    <w:basedOn w:val="Normal"/>
    <w:link w:val="HeaderChar"/>
    <w:uiPriority w:val="99"/>
    <w:unhideWhenUsed/>
    <w:rsid w:val="00EA6959"/>
    <w:pPr>
      <w:tabs>
        <w:tab w:val="center" w:pos="4680"/>
        <w:tab w:val="right" w:pos="9360"/>
      </w:tabs>
      <w:spacing w:after="0" w:line="240" w:lineRule="auto"/>
    </w:pPr>
    <w:rPr>
      <w:rFonts w:asciiTheme="minorHAnsi" w:eastAsiaTheme="minorHAnsi" w:hAnsiTheme="minorHAnsi" w:cstheme="minorBidi"/>
    </w:rPr>
  </w:style>
  <w:style w:type="character" w:customStyle="1" w:styleId="HeaderChar">
    <w:name w:val="Header Char"/>
    <w:basedOn w:val="DefaultParagraphFont"/>
    <w:link w:val="Header"/>
    <w:uiPriority w:val="99"/>
    <w:rsid w:val="00EA6959"/>
  </w:style>
  <w:style w:type="paragraph" w:styleId="Footer">
    <w:name w:val="footer"/>
    <w:basedOn w:val="Normal"/>
    <w:link w:val="FooterChar"/>
    <w:uiPriority w:val="99"/>
    <w:unhideWhenUsed/>
    <w:rsid w:val="00EA6959"/>
    <w:pPr>
      <w:tabs>
        <w:tab w:val="center" w:pos="4680"/>
        <w:tab w:val="right" w:pos="9360"/>
      </w:tabs>
      <w:spacing w:after="0" w:line="240" w:lineRule="auto"/>
    </w:pPr>
    <w:rPr>
      <w:rFonts w:asciiTheme="minorHAnsi" w:eastAsiaTheme="minorHAnsi" w:hAnsiTheme="minorHAnsi" w:cstheme="minorBidi"/>
    </w:rPr>
  </w:style>
  <w:style w:type="character" w:customStyle="1" w:styleId="FooterChar">
    <w:name w:val="Footer Char"/>
    <w:basedOn w:val="DefaultParagraphFont"/>
    <w:link w:val="Footer"/>
    <w:uiPriority w:val="99"/>
    <w:rsid w:val="00EA6959"/>
  </w:style>
  <w:style w:type="table" w:styleId="TableGrid">
    <w:name w:val="Table Grid"/>
    <w:basedOn w:val="TableNormal"/>
    <w:uiPriority w:val="39"/>
    <w:rsid w:val="00EA69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A6959"/>
    <w:pPr>
      <w:spacing w:after="0" w:line="240" w:lineRule="auto"/>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EA6959"/>
    <w:rPr>
      <w:rFonts w:ascii="Tahoma" w:hAnsi="Tahoma" w:cs="Tahoma"/>
      <w:sz w:val="16"/>
      <w:szCs w:val="16"/>
    </w:rPr>
  </w:style>
  <w:style w:type="character" w:styleId="Hyperlink">
    <w:name w:val="Hyperlink"/>
    <w:basedOn w:val="DefaultParagraphFont"/>
    <w:uiPriority w:val="99"/>
    <w:unhideWhenUsed/>
    <w:rsid w:val="00EA6959"/>
    <w:rPr>
      <w:color w:val="0000FF" w:themeColor="hyperlink"/>
      <w:u w:val="single"/>
    </w:rPr>
  </w:style>
  <w:style w:type="character" w:customStyle="1" w:styleId="SubtitleChar">
    <w:name w:val="Subtitle Char"/>
    <w:link w:val="Subtitle"/>
    <w:uiPriority w:val="11"/>
    <w:rsid w:val="00EA6959"/>
    <w:rPr>
      <w:rFonts w:ascii="Times New Roman" w:eastAsia="Times New Roman" w:hAnsi="Times New Roman"/>
      <w:b/>
      <w:sz w:val="30"/>
      <w:szCs w:val="24"/>
    </w:rPr>
  </w:style>
  <w:style w:type="paragraph" w:styleId="Subtitle">
    <w:name w:val="Subtitle"/>
    <w:basedOn w:val="Normal"/>
    <w:next w:val="Normal"/>
    <w:link w:val="SubtitleChar"/>
    <w:uiPriority w:val="11"/>
    <w:qFormat/>
    <w:pPr>
      <w:spacing w:line="240" w:lineRule="auto"/>
      <w:jc w:val="center"/>
    </w:pPr>
    <w:rPr>
      <w:rFonts w:ascii="Times New Roman" w:eastAsia="Times New Roman" w:hAnsi="Times New Roman" w:cs="Times New Roman"/>
      <w:b/>
      <w:sz w:val="30"/>
      <w:szCs w:val="30"/>
    </w:rPr>
  </w:style>
  <w:style w:type="character" w:customStyle="1" w:styleId="SubtitleChar1">
    <w:name w:val="Subtitle Char1"/>
    <w:basedOn w:val="DefaultParagraphFont"/>
    <w:uiPriority w:val="11"/>
    <w:rsid w:val="00EA6959"/>
    <w:rPr>
      <w:rFonts w:asciiTheme="majorHAnsi" w:eastAsiaTheme="majorEastAsia" w:hAnsiTheme="majorHAnsi" w:cstheme="majorBidi"/>
      <w:i/>
      <w:iCs/>
      <w:color w:val="4F81BD" w:themeColor="accent1"/>
      <w:spacing w:val="15"/>
      <w:sz w:val="24"/>
      <w:szCs w:val="24"/>
    </w:rPr>
  </w:style>
  <w:style w:type="paragraph" w:styleId="NoSpacing">
    <w:name w:val="No Spacing"/>
    <w:uiPriority w:val="1"/>
    <w:qFormat/>
    <w:rsid w:val="00C6378C"/>
    <w:pPr>
      <w:spacing w:after="0" w:line="240" w:lineRule="auto"/>
    </w:pPr>
    <w:rPr>
      <w:rFonts w:ascii="Times New Roman" w:hAnsi="Times New Roman" w:cs="Times New Roman"/>
      <w:sz w:val="20"/>
      <w:lang w:val="id-ID"/>
    </w:rPr>
  </w:style>
  <w:style w:type="character" w:customStyle="1" w:styleId="TitleChar">
    <w:name w:val="Title Char"/>
    <w:basedOn w:val="DefaultParagraphFont"/>
    <w:link w:val="Title"/>
    <w:rsid w:val="00EA398A"/>
    <w:rPr>
      <w:rFonts w:ascii="Calibri" w:eastAsia="Calibri" w:hAnsi="Calibri" w:cs="Calibri"/>
      <w:b/>
      <w:sz w:val="72"/>
      <w:szCs w:val="7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CellMar>
        <w:left w:w="115" w:type="dxa"/>
        <w:right w:w="115" w:type="dxa"/>
      </w:tblCellMar>
    </w:tblPr>
  </w:style>
  <w:style w:type="table" w:customStyle="1" w:styleId="a2">
    <w:basedOn w:val="TableNormal"/>
    <w:pPr>
      <w:spacing w:after="0" w:line="240" w:lineRule="auto"/>
    </w:pPr>
    <w:tblPr>
      <w:tblStyleRowBandSize w:val="1"/>
      <w:tblStyleColBandSize w:val="1"/>
      <w:tblCellMar>
        <w:left w:w="115" w:type="dxa"/>
        <w:right w:w="115" w:type="dxa"/>
      </w:tblCellMar>
    </w:tblPr>
  </w:style>
  <w:style w:type="paragraph" w:styleId="NormalWeb">
    <w:name w:val="Normal (Web)"/>
    <w:basedOn w:val="Normal"/>
    <w:uiPriority w:val="99"/>
    <w:unhideWhenUsed/>
    <w:rsid w:val="00F6651E"/>
    <w:pPr>
      <w:spacing w:before="100" w:beforeAutospacing="1" w:after="100" w:afterAutospacing="1" w:line="240" w:lineRule="auto"/>
    </w:pPr>
    <w:rPr>
      <w:rFonts w:ascii="Times New Roman" w:eastAsia="Times New Roman" w:hAnsi="Times New Roman" w:cs="Times New Roman"/>
      <w:sz w:val="24"/>
      <w:szCs w:val="24"/>
      <w:lang w:val="id-ID"/>
    </w:rPr>
  </w:style>
  <w:style w:type="character" w:styleId="CommentReference">
    <w:name w:val="annotation reference"/>
    <w:basedOn w:val="DefaultParagraphFont"/>
    <w:uiPriority w:val="99"/>
    <w:semiHidden/>
    <w:unhideWhenUsed/>
    <w:rsid w:val="00875895"/>
    <w:rPr>
      <w:sz w:val="16"/>
      <w:szCs w:val="16"/>
    </w:rPr>
  </w:style>
  <w:style w:type="paragraph" w:styleId="CommentText">
    <w:name w:val="annotation text"/>
    <w:basedOn w:val="Normal"/>
    <w:link w:val="CommentTextChar"/>
    <w:uiPriority w:val="99"/>
    <w:semiHidden/>
    <w:unhideWhenUsed/>
    <w:rsid w:val="00875895"/>
    <w:pPr>
      <w:spacing w:line="240" w:lineRule="auto"/>
    </w:pPr>
    <w:rPr>
      <w:sz w:val="20"/>
      <w:szCs w:val="20"/>
    </w:rPr>
  </w:style>
  <w:style w:type="character" w:customStyle="1" w:styleId="CommentTextChar">
    <w:name w:val="Comment Text Char"/>
    <w:basedOn w:val="DefaultParagraphFont"/>
    <w:link w:val="CommentText"/>
    <w:uiPriority w:val="99"/>
    <w:semiHidden/>
    <w:rsid w:val="00875895"/>
    <w:rPr>
      <w:sz w:val="20"/>
      <w:szCs w:val="20"/>
    </w:rPr>
  </w:style>
  <w:style w:type="paragraph" w:styleId="CommentSubject">
    <w:name w:val="annotation subject"/>
    <w:basedOn w:val="CommentText"/>
    <w:next w:val="CommentText"/>
    <w:link w:val="CommentSubjectChar"/>
    <w:uiPriority w:val="99"/>
    <w:semiHidden/>
    <w:unhideWhenUsed/>
    <w:rsid w:val="00875895"/>
    <w:rPr>
      <w:b/>
      <w:bCs/>
    </w:rPr>
  </w:style>
  <w:style w:type="character" w:customStyle="1" w:styleId="CommentSubjectChar">
    <w:name w:val="Comment Subject Char"/>
    <w:basedOn w:val="CommentTextChar"/>
    <w:link w:val="CommentSubject"/>
    <w:uiPriority w:val="99"/>
    <w:semiHidden/>
    <w:rsid w:val="00875895"/>
    <w:rPr>
      <w:b/>
      <w:bCs/>
      <w:sz w:val="20"/>
      <w:szCs w:val="20"/>
    </w:rPr>
  </w:style>
  <w:style w:type="character" w:customStyle="1" w:styleId="citation-29">
    <w:name w:val="citation-29"/>
    <w:basedOn w:val="DefaultParagraphFont"/>
    <w:rsid w:val="00875895"/>
  </w:style>
  <w:style w:type="character" w:customStyle="1" w:styleId="citation-25">
    <w:name w:val="citation-25"/>
    <w:basedOn w:val="DefaultParagraphFont"/>
    <w:rsid w:val="00875895"/>
  </w:style>
  <w:style w:type="character" w:customStyle="1" w:styleId="citation-24">
    <w:name w:val="citation-24"/>
    <w:basedOn w:val="DefaultParagraphFont"/>
    <w:rsid w:val="00875895"/>
  </w:style>
  <w:style w:type="character" w:customStyle="1" w:styleId="citation-23">
    <w:name w:val="citation-23"/>
    <w:basedOn w:val="DefaultParagraphFont"/>
    <w:rsid w:val="00875895"/>
  </w:style>
  <w:style w:type="character" w:customStyle="1" w:styleId="citation-22">
    <w:name w:val="citation-22"/>
    <w:basedOn w:val="DefaultParagraphFont"/>
    <w:rsid w:val="00875895"/>
  </w:style>
  <w:style w:type="character" w:customStyle="1" w:styleId="citation-21">
    <w:name w:val="citation-21"/>
    <w:basedOn w:val="DefaultParagraphFont"/>
    <w:rsid w:val="00875895"/>
  </w:style>
  <w:style w:type="character" w:customStyle="1" w:styleId="citation-20">
    <w:name w:val="citation-20"/>
    <w:basedOn w:val="DefaultParagraphFont"/>
    <w:rsid w:val="00875895"/>
  </w:style>
  <w:style w:type="character" w:customStyle="1" w:styleId="citation-19">
    <w:name w:val="citation-19"/>
    <w:basedOn w:val="DefaultParagraphFont"/>
    <w:rsid w:val="00875895"/>
  </w:style>
  <w:style w:type="character" w:customStyle="1" w:styleId="citation-18">
    <w:name w:val="citation-18"/>
    <w:basedOn w:val="DefaultParagraphFont"/>
    <w:rsid w:val="00875895"/>
  </w:style>
  <w:style w:type="paragraph" w:styleId="Revision">
    <w:name w:val="Revision"/>
    <w:hidden/>
    <w:uiPriority w:val="99"/>
    <w:semiHidden/>
    <w:rsid w:val="00D71F6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0113669">
      <w:bodyDiv w:val="1"/>
      <w:marLeft w:val="0"/>
      <w:marRight w:val="0"/>
      <w:marTop w:val="0"/>
      <w:marBottom w:val="0"/>
      <w:divBdr>
        <w:top w:val="none" w:sz="0" w:space="0" w:color="auto"/>
        <w:left w:val="none" w:sz="0" w:space="0" w:color="auto"/>
        <w:bottom w:val="none" w:sz="0" w:space="0" w:color="auto"/>
        <w:right w:val="none" w:sz="0" w:space="0" w:color="auto"/>
      </w:divBdr>
    </w:div>
    <w:div w:id="519320510">
      <w:bodyDiv w:val="1"/>
      <w:marLeft w:val="0"/>
      <w:marRight w:val="0"/>
      <w:marTop w:val="0"/>
      <w:marBottom w:val="0"/>
      <w:divBdr>
        <w:top w:val="none" w:sz="0" w:space="0" w:color="auto"/>
        <w:left w:val="none" w:sz="0" w:space="0" w:color="auto"/>
        <w:bottom w:val="none" w:sz="0" w:space="0" w:color="auto"/>
        <w:right w:val="none" w:sz="0" w:space="0" w:color="auto"/>
      </w:divBdr>
    </w:div>
    <w:div w:id="5513054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rA1elhRR2Nj90Wa5nFtVmgVYBKw==">AMUW2mUHKZ/Y/9fsot+aMAjgRkR2GaxFUthFatfF6QLwy+f8h1kwgVdxgE0vmZmYzUW5q3w4th0yyBmvGeYrBO3efGMVp8L9SJEFUwwdZYQW7Sq+VbtjEOHyID93YRr1ZR+hppSO2Y4wv0w2VzeijvAQ9hv42LN5Q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FA6A173-98B6-4D53-B339-22BB9238FB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37390</Words>
  <Characters>213125</Characters>
  <Application>Microsoft Office Word</Application>
  <DocSecurity>0</DocSecurity>
  <Lines>1776</Lines>
  <Paragraphs>500</Paragraphs>
  <ScaleCrop>false</ScaleCrop>
  <Company/>
  <LinksUpToDate>false</LinksUpToDate>
  <CharactersWithSpaces>250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11-25T05:50:00Z</dcterms:created>
  <dcterms:modified xsi:type="dcterms:W3CDTF">2025-11-28T14:17:00Z</dcterms:modified>
</cp:coreProperties>
</file>